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Hlk511505584" w:displacedByCustomXml="next"/>
    <w:bookmarkEnd w:id="0" w:displacedByCustomXml="next"/>
    <w:sdt>
      <w:sdtPr>
        <w:rPr>
          <w:sz w:val="2"/>
          <w:szCs w:val="24"/>
        </w:rPr>
        <w:id w:val="938719752"/>
        <w:docPartObj>
          <w:docPartGallery w:val="Cover Pages"/>
          <w:docPartUnique/>
        </w:docPartObj>
      </w:sdtPr>
      <w:sdtContent>
        <w:p w14:paraId="517084EB" w14:textId="77777777" w:rsidR="00F65473" w:rsidRPr="009309F6" w:rsidRDefault="00F65473">
          <w:pPr>
            <w:pStyle w:val="NoSpacing"/>
            <w:rPr>
              <w:sz w:val="2"/>
            </w:rPr>
          </w:pPr>
          <w:r w:rsidRPr="009309F6">
            <w:rPr>
              <w:noProof/>
              <w:lang w:val="en-US" w:bidi="ar-SA"/>
            </w:rPr>
            <mc:AlternateContent>
              <mc:Choice Requires="wps">
                <w:drawing>
                  <wp:anchor distT="0" distB="0" distL="114300" distR="114300" simplePos="0" relativeHeight="251613696" behindDoc="0" locked="0" layoutInCell="1" allowOverlap="1" wp14:anchorId="319B437E" wp14:editId="2C790E31">
                    <wp:simplePos x="0" y="0"/>
                    <wp:positionH relativeFrom="page">
                      <wp:posOffset>611974</wp:posOffset>
                    </wp:positionH>
                    <wp:positionV relativeFrom="margin">
                      <wp:posOffset>-5080</wp:posOffset>
                    </wp:positionV>
                    <wp:extent cx="6559826" cy="1129086"/>
                    <wp:effectExtent l="0" t="0" r="0" b="0"/>
                    <wp:wrapNone/>
                    <wp:docPr id="62" name="Text Box 62"/>
                    <wp:cNvGraphicFramePr/>
                    <a:graphic xmlns:a="http://schemas.openxmlformats.org/drawingml/2006/main">
                      <a:graphicData uri="http://schemas.microsoft.com/office/word/2010/wordprocessingShape">
                        <wps:wsp>
                          <wps:cNvSpPr txBox="1"/>
                          <wps:spPr>
                            <a:xfrm>
                              <a:off x="0" y="0"/>
                              <a:ext cx="6559826" cy="112908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sz w:val="32"/>
                                    <w:szCs w:val="24"/>
                                    <w:lang w:val="es-E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13CF67CA" w14:textId="77777777" w:rsidR="00DA4577" w:rsidRDefault="00DA4577" w:rsidP="008B6712">
                                    <w:pPr>
                                      <w:pStyle w:val="NoSpacing"/>
                                      <w:spacing w:line="360" w:lineRule="auto"/>
                                      <w:jc w:val="center"/>
                                      <w:rPr>
                                        <w:sz w:val="32"/>
                                        <w:lang w:val="es-ES"/>
                                      </w:rPr>
                                    </w:pPr>
                                    <w:r>
                                      <w:rPr>
                                        <w:sz w:val="32"/>
                                        <w:szCs w:val="24"/>
                                        <w:lang w:val="es-ES"/>
                                      </w:rPr>
                                      <w:t>UNIVERSITATEA „LUCIAN BLAGA” DIN SIBIU</w:t>
                                    </w:r>
                                  </w:p>
                                </w:sdtContent>
                              </w:sdt>
                              <w:p w14:paraId="16CD5D7E" w14:textId="77777777" w:rsidR="00DA4577" w:rsidRDefault="00DA4577" w:rsidP="008B6712">
                                <w:pPr>
                                  <w:spacing w:line="360" w:lineRule="auto"/>
                                  <w:jc w:val="center"/>
                                  <w:rPr>
                                    <w:sz w:val="32"/>
                                    <w:lang w:val="es-ES"/>
                                  </w:rPr>
                                </w:pPr>
                                <w:r>
                                  <w:rPr>
                                    <w:sz w:val="32"/>
                                    <w:lang w:val="es-ES"/>
                                  </w:rPr>
                                  <w:t>FACULTATEA DE INGINERIE</w:t>
                                </w:r>
                              </w:p>
                              <w:p w14:paraId="5F886B96" w14:textId="77777777" w:rsidR="00DA4577" w:rsidRDefault="00DA4577" w:rsidP="008B6712">
                                <w:pPr>
                                  <w:spacing w:line="360" w:lineRule="auto"/>
                                  <w:jc w:val="center"/>
                                  <w:rPr>
                                    <w:sz w:val="32"/>
                                    <w:lang w:val="es-ES"/>
                                  </w:rPr>
                                </w:pPr>
                                <w:r>
                                  <w:rPr>
                                    <w:sz w:val="32"/>
                                    <w:lang w:val="es-ES"/>
                                  </w:rPr>
                                  <w:t>DEPARTAMENTUL DE CALCULATOARE ŞI INGINERIE ELECTRICĂ</w:t>
                                </w:r>
                              </w:p>
                              <w:p w14:paraId="0F9437E8" w14:textId="77777777" w:rsidR="00DA4577" w:rsidRDefault="00DA4577" w:rsidP="008B6712">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19B437E" id="_x0000_t202" coordsize="21600,21600" o:spt="202" path="m,l,21600r21600,l21600,xe">
                    <v:stroke joinstyle="miter"/>
                    <v:path gradientshapeok="t" o:connecttype="rect"/>
                  </v:shapetype>
                  <v:shape id="Text Box 62" o:spid="_x0000_s1026" type="#_x0000_t202" style="position:absolute;margin-left:48.2pt;margin-top:-.4pt;width:516.5pt;height:88.9pt;z-index:251613696;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" filled="f" stroked="f" strokeweight=".5pt">
                    <v:textbox>
                      <w:txbxContent>
                        <w:sdt>
                          <w:sdtPr>
                            <w:rPr>
                              <w:sz w:val="32"/>
                              <w:szCs w:val="24"/>
                              <w:lang w:val="es-E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13CF67CA" w14:textId="77777777" w:rsidR="00DA4577" w:rsidRDefault="00DA4577" w:rsidP="008B6712">
                              <w:pPr>
                                <w:pStyle w:val="NoSpacing"/>
                                <w:spacing w:line="360" w:lineRule="auto"/>
                                <w:jc w:val="center"/>
                                <w:rPr>
                                  <w:sz w:val="32"/>
                                  <w:lang w:val="es-ES"/>
                                </w:rPr>
                              </w:pPr>
                              <w:r>
                                <w:rPr>
                                  <w:sz w:val="32"/>
                                  <w:szCs w:val="24"/>
                                  <w:lang w:val="es-ES"/>
                                </w:rPr>
                                <w:t>UNIVERSITATEA „LUCIAN BLAGA” DIN SIBIU</w:t>
                              </w:r>
                            </w:p>
                          </w:sdtContent>
                        </w:sdt>
                        <w:p w14:paraId="16CD5D7E" w14:textId="77777777" w:rsidR="00DA4577" w:rsidRDefault="00DA4577" w:rsidP="008B6712">
                          <w:pPr>
                            <w:spacing w:line="360" w:lineRule="auto"/>
                            <w:jc w:val="center"/>
                            <w:rPr>
                              <w:sz w:val="32"/>
                              <w:lang w:val="es-ES"/>
                            </w:rPr>
                          </w:pPr>
                          <w:r>
                            <w:rPr>
                              <w:sz w:val="32"/>
                              <w:lang w:val="es-ES"/>
                            </w:rPr>
                            <w:t>FACULTATEA DE INGINERIE</w:t>
                          </w:r>
                        </w:p>
                        <w:p w14:paraId="5F886B96" w14:textId="77777777" w:rsidR="00DA4577" w:rsidRDefault="00DA4577" w:rsidP="008B6712">
                          <w:pPr>
                            <w:spacing w:line="360" w:lineRule="auto"/>
                            <w:jc w:val="center"/>
                            <w:rPr>
                              <w:sz w:val="32"/>
                              <w:lang w:val="es-ES"/>
                            </w:rPr>
                          </w:pPr>
                          <w:r>
                            <w:rPr>
                              <w:sz w:val="32"/>
                              <w:lang w:val="es-ES"/>
                            </w:rPr>
                            <w:t>DEPARTAMENTUL DE CALCULATOARE ŞI INGINERIE ELECTRICĂ</w:t>
                          </w:r>
                        </w:p>
                        <w:p w14:paraId="0F9437E8" w14:textId="77777777" w:rsidR="00DA4577" w:rsidRDefault="00DA4577" w:rsidP="008B6712">
                          <w:pPr>
                            <w:jc w:val="center"/>
                          </w:pPr>
                        </w:p>
                      </w:txbxContent>
                    </v:textbox>
                    <w10:wrap anchorx="page" anchory="margin"/>
                  </v:shape>
                </w:pict>
              </mc:Fallback>
            </mc:AlternateContent>
          </w:r>
        </w:p>
        <w:p w14:paraId="64A81B2A" w14:textId="77777777" w:rsidR="00F65473" w:rsidRPr="009309F6" w:rsidRDefault="00F65473"/>
        <w:p w14:paraId="2026F466" w14:textId="77777777" w:rsidR="00F65473" w:rsidRPr="009309F6" w:rsidRDefault="008B6712">
          <w:pPr>
            <w:rPr>
              <w:sz w:val="2"/>
              <w:szCs w:val="32"/>
            </w:rPr>
          </w:pPr>
          <w:r w:rsidRPr="009309F6">
            <w:rPr>
              <w:noProof/>
              <w:sz w:val="2"/>
              <w:lang w:val="en-US" w:bidi="ar-SA"/>
            </w:rPr>
            <mc:AlternateContent>
              <mc:Choice Requires="wps">
                <w:drawing>
                  <wp:anchor distT="45720" distB="45720" distL="114300" distR="114300" simplePos="0" relativeHeight="251617792" behindDoc="0" locked="0" layoutInCell="1" allowOverlap="1" wp14:anchorId="3B224A56" wp14:editId="2D8AAB98">
                    <wp:simplePos x="0" y="0"/>
                    <wp:positionH relativeFrom="column">
                      <wp:posOffset>-768350</wp:posOffset>
                    </wp:positionH>
                    <wp:positionV relativeFrom="paragraph">
                      <wp:posOffset>5616575</wp:posOffset>
                    </wp:positionV>
                    <wp:extent cx="4230370" cy="1404620"/>
                    <wp:effectExtent l="0"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404620"/>
                            </a:xfrm>
                            <a:prstGeom prst="rect">
                              <a:avLst/>
                            </a:prstGeom>
                            <a:solidFill>
                              <a:srgbClr val="FFFFFF"/>
                            </a:solidFill>
                            <a:ln w="9525">
                              <a:noFill/>
                              <a:miter lim="800000"/>
                              <a:headEnd/>
                              <a:tailEnd/>
                            </a:ln>
                          </wps:spPr>
                          <wps:txbx>
                            <w:txbxContent>
                              <w:p w14:paraId="3748D6F2" w14:textId="5ADEA116" w:rsidR="00DA4577" w:rsidRPr="00B66D95" w:rsidRDefault="00DA4577" w:rsidP="00EB3493">
                                <w:pPr>
                                  <w:spacing w:line="360" w:lineRule="auto"/>
                                  <w:jc w:val="both"/>
                                </w:pPr>
                                <w:r w:rsidRPr="00B66D95">
                                  <w:rPr>
                                    <w:i/>
                                    <w:sz w:val="26"/>
                                    <w:szCs w:val="26"/>
                                    <w:lang w:val="es-ES"/>
                                  </w:rPr>
                                  <w:t>Coordonator Ştiinţific:</w:t>
                                </w:r>
                                <w:r w:rsidRPr="00B66D95">
                                  <w:t xml:space="preserve"> </w:t>
                                </w:r>
                                <w:r>
                                  <w:rPr>
                                    <w:b/>
                                    <w:bCs/>
                                    <w:sz w:val="28"/>
                                    <w:szCs w:val="28"/>
                                  </w:rPr>
                                  <w:t>Conf</w:t>
                                </w:r>
                                <w:r w:rsidRPr="00B66D95">
                                  <w:rPr>
                                    <w:b/>
                                    <w:bCs/>
                                    <w:sz w:val="28"/>
                                    <w:szCs w:val="28"/>
                                  </w:rPr>
                                  <w:t xml:space="preserve">. dr. ing. </w:t>
                                </w:r>
                                <w:r>
                                  <w:rPr>
                                    <w:b/>
                                    <w:bCs/>
                                    <w:sz w:val="28"/>
                                    <w:szCs w:val="28"/>
                                  </w:rPr>
                                  <w:t>Sima Dor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224A56" id="Text Box 2" o:spid="_x0000_s1027" type="#_x0000_t202" style="position:absolute;margin-left:-60.5pt;margin-top:442.25pt;width:333.1pt;height:110.6pt;z-index:251617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" stroked="f">
                    <v:textbox style="mso-fit-shape-to-text:t">
                      <w:txbxContent>
                        <w:p w14:paraId="3748D6F2" w14:textId="5ADEA116" w:rsidR="00DA4577" w:rsidRPr="00B66D95" w:rsidRDefault="00DA4577" w:rsidP="00EB3493">
                          <w:pPr>
                            <w:spacing w:line="360" w:lineRule="auto"/>
                            <w:jc w:val="both"/>
                          </w:pPr>
                          <w:r w:rsidRPr="00B66D95">
                            <w:rPr>
                              <w:i/>
                              <w:sz w:val="26"/>
                              <w:szCs w:val="26"/>
                              <w:lang w:val="es-ES"/>
                            </w:rPr>
                            <w:t>Coordonator Ştiinţific:</w:t>
                          </w:r>
                          <w:r w:rsidRPr="00B66D95">
                            <w:t xml:space="preserve"> </w:t>
                          </w:r>
                          <w:r>
                            <w:rPr>
                              <w:b/>
                              <w:bCs/>
                              <w:sz w:val="28"/>
                              <w:szCs w:val="28"/>
                            </w:rPr>
                            <w:t>Conf</w:t>
                          </w:r>
                          <w:r w:rsidRPr="00B66D95">
                            <w:rPr>
                              <w:b/>
                              <w:bCs/>
                              <w:sz w:val="28"/>
                              <w:szCs w:val="28"/>
                            </w:rPr>
                            <w:t xml:space="preserve">. dr. ing. </w:t>
                          </w:r>
                          <w:r>
                            <w:rPr>
                              <w:b/>
                              <w:bCs/>
                              <w:sz w:val="28"/>
                              <w:szCs w:val="28"/>
                            </w:rPr>
                            <w:t>Sima Dorin</w:t>
                          </w:r>
                        </w:p>
                      </w:txbxContent>
                    </v:textbox>
                    <w10:wrap type="square"/>
                  </v:shape>
                </w:pict>
              </mc:Fallback>
            </mc:AlternateContent>
          </w:r>
          <w:r w:rsidRPr="009309F6">
            <w:rPr>
              <w:noProof/>
              <w:sz w:val="2"/>
              <w:lang w:val="en-US" w:bidi="ar-SA"/>
            </w:rPr>
            <mc:AlternateContent>
              <mc:Choice Requires="wps">
                <w:drawing>
                  <wp:anchor distT="45720" distB="45720" distL="114300" distR="114300" simplePos="0" relativeHeight="251619840" behindDoc="0" locked="0" layoutInCell="1" allowOverlap="1" wp14:anchorId="3BE5C4B4" wp14:editId="78B8091A">
                    <wp:simplePos x="0" y="0"/>
                    <wp:positionH relativeFrom="column">
                      <wp:posOffset>1297388</wp:posOffset>
                    </wp:positionH>
                    <wp:positionV relativeFrom="paragraph">
                      <wp:posOffset>8220048</wp:posOffset>
                    </wp:positionV>
                    <wp:extent cx="2360930" cy="1404620"/>
                    <wp:effectExtent l="0" t="0" r="1270" b="127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A6CBB9B" w14:textId="53BA2B72" w:rsidR="00DA4577" w:rsidRPr="00EB3493" w:rsidRDefault="00DA4577" w:rsidP="00CA0C76">
                                <w:pPr>
                                  <w:pStyle w:val="ListParagraph"/>
                                  <w:numPr>
                                    <w:ilvl w:val="0"/>
                                    <w:numId w:val="12"/>
                                  </w:numPr>
                                  <w:jc w:val="center"/>
                                  <w:rPr>
                                    <w:sz w:val="26"/>
                                    <w:szCs w:val="26"/>
                                    <w:lang w:val="it-IT"/>
                                  </w:rPr>
                                </w:pPr>
                                <w:r w:rsidRPr="00EB3493">
                                  <w:rPr>
                                    <w:sz w:val="26"/>
                                    <w:szCs w:val="26"/>
                                    <w:lang w:val="es-ES"/>
                                  </w:rPr>
                                  <w:t xml:space="preserve">Sibiu, </w:t>
                                </w:r>
                                <w:r w:rsidRPr="00EB3493">
                                  <w:rPr>
                                    <w:sz w:val="26"/>
                                    <w:szCs w:val="26"/>
                                    <w:lang w:val="it-IT"/>
                                  </w:rPr>
                                  <w:t>20</w:t>
                                </w:r>
                                <w:r>
                                  <w:rPr>
                                    <w:sz w:val="26"/>
                                    <w:szCs w:val="26"/>
                                    <w:lang w:val="it-IT"/>
                                  </w:rPr>
                                  <w:t xml:space="preserve">22   - </w:t>
                                </w:r>
                              </w:p>
                              <w:p w14:paraId="5865D7FD" w14:textId="77777777" w:rsidR="00DA4577" w:rsidRDefault="00DA4577"/>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BE5C4B4" id="_x0000_s1028" type="#_x0000_t202" style="position:absolute;margin-left:102.15pt;margin-top:647.25pt;width:185.9pt;height:110.6pt;z-index:2516198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" stroked="f">
                    <v:textbox style="mso-fit-shape-to-text:t">
                      <w:txbxContent>
                        <w:p w14:paraId="1A6CBB9B" w14:textId="53BA2B72" w:rsidR="00DA4577" w:rsidRPr="00EB3493" w:rsidRDefault="00DA4577" w:rsidP="00CA0C76">
                          <w:pPr>
                            <w:pStyle w:val="ListParagraph"/>
                            <w:numPr>
                              <w:ilvl w:val="0"/>
                              <w:numId w:val="12"/>
                            </w:numPr>
                            <w:jc w:val="center"/>
                            <w:rPr>
                              <w:sz w:val="26"/>
                              <w:szCs w:val="26"/>
                              <w:lang w:val="it-IT"/>
                            </w:rPr>
                          </w:pPr>
                          <w:r w:rsidRPr="00EB3493">
                            <w:rPr>
                              <w:sz w:val="26"/>
                              <w:szCs w:val="26"/>
                              <w:lang w:val="es-ES"/>
                            </w:rPr>
                            <w:t xml:space="preserve">Sibiu, </w:t>
                          </w:r>
                          <w:r w:rsidRPr="00EB3493">
                            <w:rPr>
                              <w:sz w:val="26"/>
                              <w:szCs w:val="26"/>
                              <w:lang w:val="it-IT"/>
                            </w:rPr>
                            <w:t>20</w:t>
                          </w:r>
                          <w:r>
                            <w:rPr>
                              <w:sz w:val="26"/>
                              <w:szCs w:val="26"/>
                              <w:lang w:val="it-IT"/>
                            </w:rPr>
                            <w:t xml:space="preserve">22   - </w:t>
                          </w:r>
                        </w:p>
                        <w:p w14:paraId="5865D7FD" w14:textId="77777777" w:rsidR="00DA4577" w:rsidRDefault="00DA4577"/>
                      </w:txbxContent>
                    </v:textbox>
                    <w10:wrap type="square"/>
                  </v:shape>
                </w:pict>
              </mc:Fallback>
            </mc:AlternateContent>
          </w:r>
          <w:r w:rsidR="00EB3493" w:rsidRPr="009309F6">
            <w:rPr>
              <w:noProof/>
              <w:lang w:val="en-US" w:bidi="ar-SA"/>
            </w:rPr>
            <mc:AlternateContent>
              <mc:Choice Requires="wps">
                <w:drawing>
                  <wp:anchor distT="0" distB="0" distL="114300" distR="114300" simplePos="0" relativeHeight="251611648" behindDoc="0" locked="0" layoutInCell="1" allowOverlap="1" wp14:anchorId="474210DF" wp14:editId="4C8E208A">
                    <wp:simplePos x="0" y="0"/>
                    <wp:positionH relativeFrom="page">
                      <wp:posOffset>9276</wp:posOffset>
                    </wp:positionH>
                    <wp:positionV relativeFrom="margin">
                      <wp:posOffset>7014845</wp:posOffset>
                    </wp:positionV>
                    <wp:extent cx="7847937" cy="707666"/>
                    <wp:effectExtent l="0" t="0" r="1270" b="0"/>
                    <wp:wrapNone/>
                    <wp:docPr id="69" name="Text Box 69"/>
                    <wp:cNvGraphicFramePr/>
                    <a:graphic xmlns:a="http://schemas.openxmlformats.org/drawingml/2006/main">
                      <a:graphicData uri="http://schemas.microsoft.com/office/word/2010/wordprocessingShape">
                        <wps:wsp>
                          <wps:cNvSpPr txBox="1"/>
                          <wps:spPr>
                            <a:xfrm>
                              <a:off x="0" y="0"/>
                              <a:ext cx="7847937" cy="7076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E50ECD" w14:textId="35FD053A" w:rsidR="00DA4577" w:rsidRDefault="00DA4577" w:rsidP="00EB3493">
                                <w:pPr>
                                  <w:spacing w:line="360" w:lineRule="auto"/>
                                  <w:ind w:right="-427"/>
                                  <w:jc w:val="center"/>
                                  <w:rPr>
                                    <w:b/>
                                    <w:sz w:val="26"/>
                                    <w:szCs w:val="26"/>
                                    <w:lang w:val="es-ES"/>
                                  </w:rPr>
                                </w:pPr>
                                <w:r>
                                  <w:rPr>
                                    <w:i/>
                                    <w:sz w:val="26"/>
                                    <w:szCs w:val="26"/>
                                    <w:lang w:val="es-ES"/>
                                  </w:rPr>
                                  <w:t xml:space="preserve">                                                                                 </w:t>
                                </w:r>
                                <w:r w:rsidRPr="00000F6E">
                                  <w:rPr>
                                    <w:i/>
                                    <w:sz w:val="26"/>
                                    <w:szCs w:val="26"/>
                                    <w:lang w:val="es-ES"/>
                                  </w:rPr>
                                  <w:t>Absolvent</w:t>
                                </w:r>
                                <w:r>
                                  <w:rPr>
                                    <w:i/>
                                    <w:sz w:val="26"/>
                                    <w:szCs w:val="26"/>
                                    <w:lang w:val="es-ES"/>
                                  </w:rPr>
                                  <w:t>:</w:t>
                                </w:r>
                                <w:r>
                                  <w:rPr>
                                    <w:sz w:val="26"/>
                                    <w:szCs w:val="26"/>
                                    <w:lang w:val="es-ES"/>
                                  </w:rPr>
                                  <w:t xml:space="preserve"> </w:t>
                                </w:r>
                                <w:r>
                                  <w:rPr>
                                    <w:b/>
                                    <w:sz w:val="26"/>
                                    <w:szCs w:val="26"/>
                                    <w:lang w:val="es-ES"/>
                                  </w:rPr>
                                  <w:t>Adrian</w:t>
                                </w:r>
                                <w:r w:rsidRPr="00EB3493">
                                  <w:rPr>
                                    <w:b/>
                                    <w:sz w:val="26"/>
                                    <w:szCs w:val="26"/>
                                    <w:lang w:val="es-ES"/>
                                  </w:rPr>
                                  <w:t xml:space="preserve"> CIOBOTEA</w:t>
                                </w:r>
                              </w:p>
                              <w:p w14:paraId="567594D4" w14:textId="77777777" w:rsidR="00DA4577" w:rsidRDefault="00DA4577" w:rsidP="00EB3493">
                                <w:pPr>
                                  <w:pStyle w:val="Default"/>
                                </w:pPr>
                              </w:p>
                              <w:p w14:paraId="77DB785B" w14:textId="77777777" w:rsidR="00DA4577" w:rsidRDefault="00DA4577" w:rsidP="00EB3493">
                                <w:pPr>
                                  <w:spacing w:line="360" w:lineRule="auto"/>
                                  <w:ind w:right="-427"/>
                                  <w:jc w:val="center"/>
                                  <w:rPr>
                                    <w:color w:val="4472C4" w:themeColor="accent1"/>
                                    <w:sz w:val="36"/>
                                    <w:szCs w:val="36"/>
                                  </w:rPr>
                                </w:pPr>
                                <w:r>
                                  <w:t xml:space="preserve">                                                                                 </w:t>
                                </w:r>
                                <w:r>
                                  <w:rPr>
                                    <w:i/>
                                    <w:iCs/>
                                    <w:sz w:val="28"/>
                                    <w:szCs w:val="28"/>
                                  </w:rPr>
                                  <w:t xml:space="preserve">Specializarea: </w:t>
                                </w:r>
                                <w:r>
                                  <w:rPr>
                                    <w:sz w:val="28"/>
                                    <w:szCs w:val="28"/>
                                  </w:rPr>
                                  <w:t>Calculatoare</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74210DF" id="Text Box 69" o:spid="_x0000_s1029" type="#_x0000_t202" style="position:absolute;margin-left:.75pt;margin-top:552.35pt;width:617.95pt;height:55.7pt;z-index:251611648;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" filled="f" stroked="f" strokeweight=".5pt">
                    <v:textbox inset="0,0,0,0">
                      <w:txbxContent>
                        <w:p w14:paraId="08E50ECD" w14:textId="35FD053A" w:rsidR="00DA4577" w:rsidRDefault="00DA4577" w:rsidP="00EB3493">
                          <w:pPr>
                            <w:spacing w:line="360" w:lineRule="auto"/>
                            <w:ind w:right="-427"/>
                            <w:jc w:val="center"/>
                            <w:rPr>
                              <w:b/>
                              <w:sz w:val="26"/>
                              <w:szCs w:val="26"/>
                              <w:lang w:val="es-ES"/>
                            </w:rPr>
                          </w:pPr>
                          <w:r>
                            <w:rPr>
                              <w:i/>
                              <w:sz w:val="26"/>
                              <w:szCs w:val="26"/>
                              <w:lang w:val="es-ES"/>
                            </w:rPr>
                            <w:t xml:space="preserve">                                                                                 </w:t>
                          </w:r>
                          <w:r w:rsidRPr="00000F6E">
                            <w:rPr>
                              <w:i/>
                              <w:sz w:val="26"/>
                              <w:szCs w:val="26"/>
                              <w:lang w:val="es-ES"/>
                            </w:rPr>
                            <w:t>Absolvent</w:t>
                          </w:r>
                          <w:r>
                            <w:rPr>
                              <w:i/>
                              <w:sz w:val="26"/>
                              <w:szCs w:val="26"/>
                              <w:lang w:val="es-ES"/>
                            </w:rPr>
                            <w:t>:</w:t>
                          </w:r>
                          <w:r>
                            <w:rPr>
                              <w:sz w:val="26"/>
                              <w:szCs w:val="26"/>
                              <w:lang w:val="es-ES"/>
                            </w:rPr>
                            <w:t xml:space="preserve"> </w:t>
                          </w:r>
                          <w:r>
                            <w:rPr>
                              <w:b/>
                              <w:sz w:val="26"/>
                              <w:szCs w:val="26"/>
                              <w:lang w:val="es-ES"/>
                            </w:rPr>
                            <w:t>Adrian</w:t>
                          </w:r>
                          <w:r w:rsidRPr="00EB3493">
                            <w:rPr>
                              <w:b/>
                              <w:sz w:val="26"/>
                              <w:szCs w:val="26"/>
                              <w:lang w:val="es-ES"/>
                            </w:rPr>
                            <w:t xml:space="preserve"> CIOBOTEA</w:t>
                          </w:r>
                        </w:p>
                        <w:p w14:paraId="567594D4" w14:textId="77777777" w:rsidR="00DA4577" w:rsidRDefault="00DA4577" w:rsidP="00EB3493">
                          <w:pPr>
                            <w:pStyle w:val="Default"/>
                          </w:pPr>
                        </w:p>
                        <w:p w14:paraId="77DB785B" w14:textId="77777777" w:rsidR="00DA4577" w:rsidRDefault="00DA4577" w:rsidP="00EB3493">
                          <w:pPr>
                            <w:spacing w:line="360" w:lineRule="auto"/>
                            <w:ind w:right="-427"/>
                            <w:jc w:val="center"/>
                            <w:rPr>
                              <w:color w:val="4472C4" w:themeColor="accent1"/>
                              <w:sz w:val="36"/>
                              <w:szCs w:val="36"/>
                            </w:rPr>
                          </w:pPr>
                          <w:r>
                            <w:t xml:space="preserve">                                                                                 </w:t>
                          </w:r>
                          <w:r>
                            <w:rPr>
                              <w:i/>
                              <w:iCs/>
                              <w:sz w:val="28"/>
                              <w:szCs w:val="28"/>
                            </w:rPr>
                            <w:t xml:space="preserve">Specializarea: </w:t>
                          </w:r>
                          <w:r>
                            <w:rPr>
                              <w:sz w:val="28"/>
                              <w:szCs w:val="28"/>
                            </w:rPr>
                            <w:t>Calculatoare</w:t>
                          </w:r>
                        </w:p>
                      </w:txbxContent>
                    </v:textbox>
                    <w10:wrap anchorx="page" anchory="margin"/>
                  </v:shape>
                </w:pict>
              </mc:Fallback>
            </mc:AlternateContent>
          </w:r>
          <w:r w:rsidR="00554FA6" w:rsidRPr="009309F6">
            <w:rPr>
              <w:noProof/>
              <w:sz w:val="2"/>
              <w:lang w:val="en-US" w:bidi="ar-SA"/>
            </w:rPr>
            <mc:AlternateContent>
              <mc:Choice Requires="wps">
                <w:drawing>
                  <wp:anchor distT="45720" distB="45720" distL="114300" distR="114300" simplePos="0" relativeHeight="251615744" behindDoc="0" locked="0" layoutInCell="1" allowOverlap="1" wp14:anchorId="03832CB2" wp14:editId="5A5664FB">
                    <wp:simplePos x="0" y="0"/>
                    <wp:positionH relativeFrom="column">
                      <wp:posOffset>601731</wp:posOffset>
                    </wp:positionH>
                    <wp:positionV relativeFrom="paragraph">
                      <wp:posOffset>2443977</wp:posOffset>
                    </wp:positionV>
                    <wp:extent cx="3990975" cy="140462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0975" cy="1404620"/>
                            </a:xfrm>
                            <a:prstGeom prst="rect">
                              <a:avLst/>
                            </a:prstGeom>
                            <a:noFill/>
                            <a:ln w="9525">
                              <a:noFill/>
                              <a:miter lim="800000"/>
                              <a:headEnd/>
                              <a:tailEnd/>
                            </a:ln>
                          </wps:spPr>
                          <wps:txbx>
                            <w:txbxContent>
                              <w:p w14:paraId="12669085" w14:textId="77777777" w:rsidR="00DA4577" w:rsidRPr="00EB3493" w:rsidRDefault="00DA4577" w:rsidP="008B6712">
                                <w:pPr>
                                  <w:spacing w:line="360" w:lineRule="auto"/>
                                  <w:jc w:val="center"/>
                                  <w:rPr>
                                    <w:b/>
                                    <w:sz w:val="56"/>
                                    <w:szCs w:val="28"/>
                                    <w:lang w:val="es-ES"/>
                                  </w:rPr>
                                </w:pPr>
                                <w:r w:rsidRPr="00EB3493">
                                  <w:rPr>
                                    <w:b/>
                                    <w:sz w:val="52"/>
                                    <w:lang w:val="es-ES"/>
                                  </w:rPr>
                                  <w:t>PROIECT DE DIPLOMĂ</w:t>
                                </w:r>
                              </w:p>
                              <w:p w14:paraId="03C30BF2" w14:textId="77777777" w:rsidR="00DA4577" w:rsidRPr="00EB3493" w:rsidRDefault="00DA4577" w:rsidP="008B6712">
                                <w:pPr>
                                  <w:jc w:val="center"/>
                                  <w:rPr>
                                    <w:b/>
                                  </w:rPr>
                                </w:pP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w14:anchorId="03832CB2" id="_x0000_s1030" type="#_x0000_t202" style="position:absolute;margin-left:47.4pt;margin-top:192.45pt;width:314.25pt;height:110.6pt;z-index:251615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" filled="f" stroked="f">
                    <v:textbox style="mso-fit-shape-to-text:t">
                      <w:txbxContent>
                        <w:p w14:paraId="12669085" w14:textId="77777777" w:rsidR="00DA4577" w:rsidRPr="00EB3493" w:rsidRDefault="00DA4577" w:rsidP="008B6712">
                          <w:pPr>
                            <w:spacing w:line="360" w:lineRule="auto"/>
                            <w:jc w:val="center"/>
                            <w:rPr>
                              <w:b/>
                              <w:sz w:val="56"/>
                              <w:szCs w:val="28"/>
                              <w:lang w:val="es-ES"/>
                            </w:rPr>
                          </w:pPr>
                          <w:r w:rsidRPr="00EB3493">
                            <w:rPr>
                              <w:b/>
                              <w:sz w:val="52"/>
                              <w:lang w:val="es-ES"/>
                            </w:rPr>
                            <w:t>PROIECT DE DIPLOMĂ</w:t>
                          </w:r>
                        </w:p>
                        <w:p w14:paraId="03C30BF2" w14:textId="77777777" w:rsidR="00DA4577" w:rsidRPr="00EB3493" w:rsidRDefault="00DA4577" w:rsidP="008B6712">
                          <w:pPr>
                            <w:jc w:val="center"/>
                            <w:rPr>
                              <w:b/>
                            </w:rPr>
                          </w:pPr>
                        </w:p>
                      </w:txbxContent>
                    </v:textbox>
                    <w10:wrap type="square"/>
                  </v:shape>
                </w:pict>
              </mc:Fallback>
            </mc:AlternateContent>
          </w:r>
          <w:r w:rsidR="00F65473" w:rsidRPr="009309F6">
            <w:rPr>
              <w:sz w:val="2"/>
            </w:rPr>
            <w:br w:type="page"/>
          </w:r>
          <w:r w:rsidR="00EB3493" w:rsidRPr="009309F6">
            <w:rPr>
              <w:noProof/>
              <w:lang w:val="en-US" w:bidi="ar-SA"/>
            </w:rPr>
            <w:lastRenderedPageBreak/>
            <mc:AlternateContent>
              <mc:Choice Requires="wps">
                <w:drawing>
                  <wp:anchor distT="0" distB="0" distL="114300" distR="114300" simplePos="0" relativeHeight="251606528" behindDoc="0" locked="0" layoutInCell="1" allowOverlap="1" wp14:anchorId="3F6CD37D" wp14:editId="4CFA483D">
                    <wp:simplePos x="0" y="0"/>
                    <wp:positionH relativeFrom="page">
                      <wp:posOffset>890546</wp:posOffset>
                    </wp:positionH>
                    <wp:positionV relativeFrom="margin">
                      <wp:posOffset>2512</wp:posOffset>
                    </wp:positionV>
                    <wp:extent cx="5777230" cy="1319917"/>
                    <wp:effectExtent l="0" t="0" r="0" b="0"/>
                    <wp:wrapNone/>
                    <wp:docPr id="40"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77230" cy="1319917"/>
                            </a:xfrm>
                            <a:prstGeom prst="rect">
                              <a:avLst/>
                            </a:prstGeom>
                            <a:noFill/>
                            <a:ln w="6350">
                              <a:noFill/>
                            </a:ln>
                            <a:effectLst/>
                          </wps:spPr>
                          <wps:txbx>
                            <w:txbxContent>
                              <w:sdt>
                                <w:sdtPr>
                                  <w:rPr>
                                    <w:rFonts w:eastAsia="Calibri"/>
                                    <w:sz w:val="32"/>
                                    <w:lang w:val="es-ES" w:bidi="ar-SA"/>
                                  </w:rPr>
                                  <w:alias w:val="Title"/>
                                  <w:tag w:val=""/>
                                  <w:id w:val="1283308391"/>
                                  <w:dataBinding w:prefixMappings="xmlns:ns0='http://purl.org/dc/elements/1.1/' xmlns:ns1='http://schemas.openxmlformats.org/package/2006/metadata/core-properties' " w:xpath="/ns1:coreProperties[1]/ns0:title[1]" w:storeItemID="{6C3C8BC8-F283-45AE-878A-BAB7291924A1}"/>
                                  <w:text/>
                                </w:sdtPr>
                                <w:sdtContent>
                                  <w:p w14:paraId="69DAA01A" w14:textId="77777777" w:rsidR="00DA4577" w:rsidRPr="00B70ED4" w:rsidRDefault="00DA4577" w:rsidP="00EB3493">
                                    <w:pPr>
                                      <w:pStyle w:val="NoSpacing"/>
                                      <w:jc w:val="center"/>
                                      <w:rPr>
                                        <w:rFonts w:ascii="Calibri Light" w:hAnsi="Calibri Light"/>
                                        <w:caps/>
                                        <w:color w:val="8496B0"/>
                                        <w:sz w:val="68"/>
                                        <w:szCs w:val="68"/>
                                      </w:rPr>
                                    </w:pPr>
                                    <w:r>
                                      <w:rPr>
                                        <w:rFonts w:eastAsia="Calibri"/>
                                        <w:sz w:val="32"/>
                                        <w:lang w:val="es-ES" w:bidi="ar-SA"/>
                                      </w:rPr>
                                      <w:t>UNIVERSITATEA „LUCIAN BLAGA” DIN SIBIU</w:t>
                                    </w:r>
                                  </w:p>
                                </w:sdtContent>
                              </w:sdt>
                              <w:p w14:paraId="033CE37C" w14:textId="77777777" w:rsidR="00DA4577" w:rsidRDefault="00DA4577" w:rsidP="00EB3493">
                                <w:pPr>
                                  <w:spacing w:line="360" w:lineRule="auto"/>
                                  <w:jc w:val="center"/>
                                  <w:rPr>
                                    <w:sz w:val="32"/>
                                    <w:lang w:val="es-ES"/>
                                  </w:rPr>
                                </w:pPr>
                                <w:r>
                                  <w:rPr>
                                    <w:sz w:val="32"/>
                                    <w:lang w:val="es-ES"/>
                                  </w:rPr>
                                  <w:t>FACULTATEA DE INGINERIE</w:t>
                                </w:r>
                              </w:p>
                              <w:p w14:paraId="51EFBDF3" w14:textId="77777777" w:rsidR="00DA4577" w:rsidRDefault="00DA4577" w:rsidP="00EB3493">
                                <w:pPr>
                                  <w:spacing w:line="360" w:lineRule="auto"/>
                                  <w:jc w:val="center"/>
                                  <w:rPr>
                                    <w:sz w:val="32"/>
                                    <w:lang w:val="es-ES"/>
                                  </w:rPr>
                                </w:pPr>
                                <w:r>
                                  <w:rPr>
                                    <w:sz w:val="32"/>
                                    <w:lang w:val="es-ES"/>
                                  </w:rPr>
                                  <w:t>DEPARTAMENTUL DE CALCULATOARE ŞI INGINERIE ELECTRICĂ</w:t>
                                </w:r>
                              </w:p>
                              <w:p w14:paraId="7556EC11" w14:textId="77777777" w:rsidR="00DA4577" w:rsidRDefault="00DA4577" w:rsidP="00B70ED4">
                                <w:pPr>
                                  <w:spacing w:line="360" w:lineRule="auto"/>
                                  <w:jc w:val="both"/>
                                  <w:rPr>
                                    <w:sz w:val="32"/>
                                    <w:lang w:val="es-ES"/>
                                  </w:rPr>
                                </w:pPr>
                              </w:p>
                              <w:p w14:paraId="22AB4263" w14:textId="77777777" w:rsidR="00DA4577" w:rsidRDefault="00DA45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page">
                      <wp14:pctHeight>0</wp14:pctHeight>
                    </wp14:sizeRelV>
                  </wp:anchor>
                </w:drawing>
              </mc:Choice>
              <mc:Fallback>
                <w:pict>
                  <v:shape w14:anchorId="3F6CD37D" id="_x0000_s1031" type="#_x0000_t202" style="position:absolute;margin-left:70.1pt;margin-top:.2pt;width:454.9pt;height:103.95pt;z-index:251606528;visibility:visible;mso-wrap-style:square;mso-width-percent:765;mso-height-percent:0;mso-wrap-distance-left:9pt;mso-wrap-distance-top:0;mso-wrap-distance-right:9pt;mso-wrap-distance-bottom:0;mso-position-horizontal:absolute;mso-position-horizontal-relative:page;mso-position-vertical:absolute;mso-position-vertical-relative:margin;mso-width-percent:765;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" filled="f" stroked="f" strokeweight=".5pt">
                    <v:path arrowok="t"/>
                    <v:textbox>
                      <w:txbxContent>
                        <w:sdt>
                          <w:sdtPr>
                            <w:rPr>
                              <w:rFonts w:eastAsia="Calibri"/>
                              <w:sz w:val="32"/>
                              <w:lang w:val="es-ES" w:bidi="ar-SA"/>
                            </w:rPr>
                            <w:alias w:val="Title"/>
                            <w:tag w:val=""/>
                            <w:id w:val="1283308391"/>
                            <w:dataBinding w:prefixMappings="xmlns:ns0='http://purl.org/dc/elements/1.1/' xmlns:ns1='http://schemas.openxmlformats.org/package/2006/metadata/core-properties' " w:xpath="/ns1:coreProperties[1]/ns0:title[1]" w:storeItemID="{6C3C8BC8-F283-45AE-878A-BAB7291924A1}"/>
                            <w:text/>
                          </w:sdtPr>
                          <w:sdtContent>
                            <w:p w14:paraId="69DAA01A" w14:textId="77777777" w:rsidR="00DA4577" w:rsidRPr="00B70ED4" w:rsidRDefault="00DA4577" w:rsidP="00EB3493">
                              <w:pPr>
                                <w:pStyle w:val="NoSpacing"/>
                                <w:jc w:val="center"/>
                                <w:rPr>
                                  <w:rFonts w:ascii="Calibri Light" w:hAnsi="Calibri Light"/>
                                  <w:caps/>
                                  <w:color w:val="8496B0"/>
                                  <w:sz w:val="68"/>
                                  <w:szCs w:val="68"/>
                                </w:rPr>
                              </w:pPr>
                              <w:r>
                                <w:rPr>
                                  <w:rFonts w:eastAsia="Calibri"/>
                                  <w:sz w:val="32"/>
                                  <w:lang w:val="es-ES" w:bidi="ar-SA"/>
                                </w:rPr>
                                <w:t>UNIVERSITATEA „LUCIAN BLAGA” DIN SIBIU</w:t>
                              </w:r>
                            </w:p>
                          </w:sdtContent>
                        </w:sdt>
                        <w:p w14:paraId="033CE37C" w14:textId="77777777" w:rsidR="00DA4577" w:rsidRDefault="00DA4577" w:rsidP="00EB3493">
                          <w:pPr>
                            <w:spacing w:line="360" w:lineRule="auto"/>
                            <w:jc w:val="center"/>
                            <w:rPr>
                              <w:sz w:val="32"/>
                              <w:lang w:val="es-ES"/>
                            </w:rPr>
                          </w:pPr>
                          <w:r>
                            <w:rPr>
                              <w:sz w:val="32"/>
                              <w:lang w:val="es-ES"/>
                            </w:rPr>
                            <w:t>FACULTATEA DE INGINERIE</w:t>
                          </w:r>
                        </w:p>
                        <w:p w14:paraId="51EFBDF3" w14:textId="77777777" w:rsidR="00DA4577" w:rsidRDefault="00DA4577" w:rsidP="00EB3493">
                          <w:pPr>
                            <w:spacing w:line="360" w:lineRule="auto"/>
                            <w:jc w:val="center"/>
                            <w:rPr>
                              <w:sz w:val="32"/>
                              <w:lang w:val="es-ES"/>
                            </w:rPr>
                          </w:pPr>
                          <w:r>
                            <w:rPr>
                              <w:sz w:val="32"/>
                              <w:lang w:val="es-ES"/>
                            </w:rPr>
                            <w:t>DEPARTAMENTUL DE CALCULATOARE ŞI INGINERIE ELECTRICĂ</w:t>
                          </w:r>
                        </w:p>
                        <w:p w14:paraId="7556EC11" w14:textId="77777777" w:rsidR="00DA4577" w:rsidRDefault="00DA4577" w:rsidP="00B70ED4">
                          <w:pPr>
                            <w:spacing w:line="360" w:lineRule="auto"/>
                            <w:jc w:val="both"/>
                            <w:rPr>
                              <w:sz w:val="32"/>
                              <w:lang w:val="es-ES"/>
                            </w:rPr>
                          </w:pPr>
                        </w:p>
                        <w:p w14:paraId="22AB4263" w14:textId="77777777" w:rsidR="00DA4577" w:rsidRDefault="00DA4577"/>
                      </w:txbxContent>
                    </v:textbox>
                    <w10:wrap anchorx="page" anchory="margin"/>
                  </v:shape>
                </w:pict>
              </mc:Fallback>
            </mc:AlternateContent>
          </w:r>
          <w:r w:rsidR="00F65473" w:rsidRPr="009309F6">
            <w:rPr>
              <w:sz w:val="2"/>
            </w:rPr>
            <w:fldChar w:fldCharType="begin"/>
          </w:r>
          <w:r w:rsidR="00F65473" w:rsidRPr="009309F6">
            <w:rPr>
              <w:sz w:val="2"/>
            </w:rPr>
            <w:instrText xml:space="preserve"> PAGE   \* MERGEFORMAT </w:instrText>
          </w:r>
          <w:r w:rsidR="00F65473" w:rsidRPr="009309F6">
            <w:rPr>
              <w:sz w:val="2"/>
            </w:rPr>
            <w:fldChar w:fldCharType="separate"/>
          </w:r>
          <w:r w:rsidR="00FC7AEE">
            <w:rPr>
              <w:noProof/>
              <w:sz w:val="2"/>
            </w:rPr>
            <w:t>1</w:t>
          </w:r>
          <w:r w:rsidR="00F65473" w:rsidRPr="009309F6">
            <w:rPr>
              <w:noProof/>
              <w:sz w:val="2"/>
            </w:rPr>
            <w:fldChar w:fldCharType="end"/>
          </w:r>
        </w:p>
      </w:sdtContent>
    </w:sdt>
    <w:p w14:paraId="117AB43D" w14:textId="77777777" w:rsidR="00B70ED4" w:rsidRPr="009309F6" w:rsidRDefault="00B70ED4">
      <w:pPr>
        <w:pStyle w:val="NoSpacing"/>
        <w:rPr>
          <w:sz w:val="2"/>
        </w:rPr>
      </w:pPr>
    </w:p>
    <w:p w14:paraId="2B615111" w14:textId="77777777" w:rsidR="00B70ED4" w:rsidRPr="009309F6" w:rsidRDefault="00B70ED4"/>
    <w:p w14:paraId="4F6FC8E6" w14:textId="77777777" w:rsidR="009B78AB" w:rsidRPr="009309F6" w:rsidRDefault="009B78AB" w:rsidP="009B78AB"/>
    <w:p w14:paraId="0E7B0396" w14:textId="77777777" w:rsidR="009B78AB" w:rsidRPr="009309F6" w:rsidRDefault="00B66D95" w:rsidP="009B78AB">
      <w:r w:rsidRPr="009309F6">
        <w:rPr>
          <w:noProof/>
          <w:lang w:val="en-US" w:bidi="ar-SA"/>
        </w:rPr>
        <mc:AlternateContent>
          <mc:Choice Requires="wps">
            <w:drawing>
              <wp:anchor distT="0" distB="0" distL="114300" distR="114300" simplePos="0" relativeHeight="251609600" behindDoc="0" locked="0" layoutInCell="1" allowOverlap="1" wp14:anchorId="38B2203B" wp14:editId="248B49A2">
                <wp:simplePos x="0" y="0"/>
                <wp:positionH relativeFrom="column">
                  <wp:posOffset>-440869</wp:posOffset>
                </wp:positionH>
                <wp:positionV relativeFrom="paragraph">
                  <wp:posOffset>5366487</wp:posOffset>
                </wp:positionV>
                <wp:extent cx="4140403" cy="436880"/>
                <wp:effectExtent l="0" t="0" r="0" b="1270"/>
                <wp:wrapNone/>
                <wp:docPr id="44"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403" cy="436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20C6A6" w14:textId="50302473" w:rsidR="00DA4577" w:rsidRPr="00B66D95" w:rsidRDefault="00DA4577" w:rsidP="00EB3493">
                            <w:pPr>
                              <w:spacing w:line="360" w:lineRule="auto"/>
                              <w:jc w:val="both"/>
                            </w:pPr>
                            <w:r w:rsidRPr="00B66D95">
                              <w:rPr>
                                <w:i/>
                                <w:sz w:val="26"/>
                                <w:szCs w:val="26"/>
                                <w:lang w:val="es-ES"/>
                              </w:rPr>
                              <w:t>Coordonator Ştiinţific:</w:t>
                            </w:r>
                            <w:r>
                              <w:rPr>
                                <w:b/>
                                <w:bCs/>
                                <w:sz w:val="28"/>
                                <w:szCs w:val="28"/>
                              </w:rPr>
                              <w:t>Conf</w:t>
                            </w:r>
                            <w:r w:rsidRPr="00B66D95">
                              <w:rPr>
                                <w:b/>
                                <w:bCs/>
                                <w:sz w:val="28"/>
                                <w:szCs w:val="28"/>
                              </w:rPr>
                              <w:t xml:space="preserve">. dr. ing. </w:t>
                            </w:r>
                            <w:r>
                              <w:rPr>
                                <w:b/>
                                <w:bCs/>
                                <w:sz w:val="28"/>
                                <w:szCs w:val="28"/>
                              </w:rPr>
                              <w:t>Sima Dor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B2203B" id="Text Box 125" o:spid="_x0000_s1032" type="#_x0000_t202" style="position:absolute;margin-left:-34.7pt;margin-top:422.55pt;width:326pt;height:34.4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" stroked="f">
                <v:textbox>
                  <w:txbxContent>
                    <w:p w14:paraId="7220C6A6" w14:textId="50302473" w:rsidR="00DA4577" w:rsidRPr="00B66D95" w:rsidRDefault="00DA4577" w:rsidP="00EB3493">
                      <w:pPr>
                        <w:spacing w:line="360" w:lineRule="auto"/>
                        <w:jc w:val="both"/>
                      </w:pPr>
                      <w:r w:rsidRPr="00B66D95">
                        <w:rPr>
                          <w:i/>
                          <w:sz w:val="26"/>
                          <w:szCs w:val="26"/>
                          <w:lang w:val="es-ES"/>
                        </w:rPr>
                        <w:t>Coordonator Ştiinţific:</w:t>
                      </w:r>
                      <w:r>
                        <w:rPr>
                          <w:b/>
                          <w:bCs/>
                          <w:sz w:val="28"/>
                          <w:szCs w:val="28"/>
                        </w:rPr>
                        <w:t>Conf</w:t>
                      </w:r>
                      <w:r w:rsidRPr="00B66D95">
                        <w:rPr>
                          <w:b/>
                          <w:bCs/>
                          <w:sz w:val="28"/>
                          <w:szCs w:val="28"/>
                        </w:rPr>
                        <w:t xml:space="preserve">. dr. ing. </w:t>
                      </w:r>
                      <w:r>
                        <w:rPr>
                          <w:b/>
                          <w:bCs/>
                          <w:sz w:val="28"/>
                          <w:szCs w:val="28"/>
                        </w:rPr>
                        <w:t>Sima Dorin</w:t>
                      </w:r>
                    </w:p>
                  </w:txbxContent>
                </v:textbox>
              </v:shape>
            </w:pict>
          </mc:Fallback>
        </mc:AlternateContent>
      </w:r>
      <w:r w:rsidR="008B6712" w:rsidRPr="009309F6">
        <w:rPr>
          <w:noProof/>
          <w:lang w:val="en-US" w:bidi="ar-SA"/>
        </w:rPr>
        <mc:AlternateContent>
          <mc:Choice Requires="wps">
            <w:drawing>
              <wp:anchor distT="0" distB="0" distL="114300" distR="114300" simplePos="0" relativeHeight="251608576" behindDoc="0" locked="0" layoutInCell="1" allowOverlap="1" wp14:anchorId="0E94894C" wp14:editId="7363D9FC">
                <wp:simplePos x="0" y="0"/>
                <wp:positionH relativeFrom="column">
                  <wp:posOffset>1529853</wp:posOffset>
                </wp:positionH>
                <wp:positionV relativeFrom="paragraph">
                  <wp:posOffset>8201688</wp:posOffset>
                </wp:positionV>
                <wp:extent cx="1669773" cy="389614"/>
                <wp:effectExtent l="0" t="0" r="6985" b="0"/>
                <wp:wrapNone/>
                <wp:docPr id="43"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9773" cy="3896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F26FA6" w14:textId="65429078" w:rsidR="00DA4577" w:rsidRPr="00EB3493" w:rsidRDefault="00DA4577" w:rsidP="00CA0C76">
                            <w:pPr>
                              <w:pStyle w:val="ListParagraph"/>
                              <w:numPr>
                                <w:ilvl w:val="0"/>
                                <w:numId w:val="13"/>
                              </w:numPr>
                              <w:jc w:val="center"/>
                              <w:rPr>
                                <w:sz w:val="26"/>
                                <w:szCs w:val="26"/>
                                <w:lang w:val="it-IT"/>
                              </w:rPr>
                            </w:pPr>
                            <w:r w:rsidRPr="00EB3493">
                              <w:rPr>
                                <w:sz w:val="26"/>
                                <w:szCs w:val="26"/>
                                <w:lang w:val="es-ES"/>
                              </w:rPr>
                              <w:t xml:space="preserve">Sibiu, </w:t>
                            </w:r>
                            <w:r w:rsidRPr="00EB3493">
                              <w:rPr>
                                <w:sz w:val="26"/>
                                <w:szCs w:val="26"/>
                                <w:lang w:val="it-IT"/>
                              </w:rPr>
                              <w:t>20</w:t>
                            </w:r>
                            <w:r>
                              <w:rPr>
                                <w:sz w:val="26"/>
                                <w:szCs w:val="26"/>
                                <w:lang w:val="it-IT"/>
                              </w:rPr>
                              <w:t>22   -</w:t>
                            </w:r>
                          </w:p>
                          <w:p w14:paraId="78B2019A" w14:textId="77777777" w:rsidR="00DA4577" w:rsidRDefault="00DA4577" w:rsidP="00B70ED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94894C" id="Text Box 124" o:spid="_x0000_s1033" type="#_x0000_t202" style="position:absolute;margin-left:120.45pt;margin-top:645.8pt;width:131.5pt;height:30.7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" stroked="f">
                <v:textbox>
                  <w:txbxContent>
                    <w:p w14:paraId="1DF26FA6" w14:textId="65429078" w:rsidR="00DA4577" w:rsidRPr="00EB3493" w:rsidRDefault="00DA4577" w:rsidP="00CA0C76">
                      <w:pPr>
                        <w:pStyle w:val="ListParagraph"/>
                        <w:numPr>
                          <w:ilvl w:val="0"/>
                          <w:numId w:val="13"/>
                        </w:numPr>
                        <w:jc w:val="center"/>
                        <w:rPr>
                          <w:sz w:val="26"/>
                          <w:szCs w:val="26"/>
                          <w:lang w:val="it-IT"/>
                        </w:rPr>
                      </w:pPr>
                      <w:r w:rsidRPr="00EB3493">
                        <w:rPr>
                          <w:sz w:val="26"/>
                          <w:szCs w:val="26"/>
                          <w:lang w:val="es-ES"/>
                        </w:rPr>
                        <w:t xml:space="preserve">Sibiu, </w:t>
                      </w:r>
                      <w:r w:rsidRPr="00EB3493">
                        <w:rPr>
                          <w:sz w:val="26"/>
                          <w:szCs w:val="26"/>
                          <w:lang w:val="it-IT"/>
                        </w:rPr>
                        <w:t>20</w:t>
                      </w:r>
                      <w:r>
                        <w:rPr>
                          <w:sz w:val="26"/>
                          <w:szCs w:val="26"/>
                          <w:lang w:val="it-IT"/>
                        </w:rPr>
                        <w:t>22   -</w:t>
                      </w:r>
                    </w:p>
                    <w:p w14:paraId="78B2019A" w14:textId="77777777" w:rsidR="00DA4577" w:rsidRDefault="00DA4577" w:rsidP="00B70ED4">
                      <w:pPr>
                        <w:jc w:val="center"/>
                      </w:pPr>
                    </w:p>
                  </w:txbxContent>
                </v:textbox>
              </v:shape>
            </w:pict>
          </mc:Fallback>
        </mc:AlternateContent>
      </w:r>
      <w:r w:rsidR="008B6712" w:rsidRPr="009309F6">
        <w:rPr>
          <w:noProof/>
          <w:lang w:val="en-US" w:bidi="ar-SA"/>
        </w:rPr>
        <mc:AlternateContent>
          <mc:Choice Requires="wps">
            <w:drawing>
              <wp:anchor distT="0" distB="0" distL="114300" distR="114300" simplePos="0" relativeHeight="251604480" behindDoc="0" locked="0" layoutInCell="1" allowOverlap="1" wp14:anchorId="58AE8D49" wp14:editId="3B6F035C">
                <wp:simplePos x="0" y="0"/>
                <wp:positionH relativeFrom="page">
                  <wp:posOffset>1120775</wp:posOffset>
                </wp:positionH>
                <wp:positionV relativeFrom="margin">
                  <wp:posOffset>7174451</wp:posOffset>
                </wp:positionV>
                <wp:extent cx="6329238" cy="474345"/>
                <wp:effectExtent l="0" t="0" r="14605" b="13970"/>
                <wp:wrapNone/>
                <wp:docPr id="42"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29238" cy="474345"/>
                        </a:xfrm>
                        <a:prstGeom prst="rect">
                          <a:avLst/>
                        </a:prstGeom>
                        <a:noFill/>
                        <a:ln w="6350">
                          <a:noFill/>
                        </a:ln>
                        <a:effectLst/>
                      </wps:spPr>
                      <wps:txbx>
                        <w:txbxContent>
                          <w:p w14:paraId="3E947CC3" w14:textId="2D7961F8" w:rsidR="00DA4577" w:rsidRPr="00EB3493" w:rsidRDefault="00DA4577" w:rsidP="00EB3493">
                            <w:pPr>
                              <w:spacing w:line="360" w:lineRule="auto"/>
                              <w:ind w:left="3600" w:right="-427" w:firstLine="720"/>
                              <w:jc w:val="center"/>
                              <w:rPr>
                                <w:rFonts w:eastAsia="Calibri"/>
                                <w:b/>
                                <w:color w:val="4472C4" w:themeColor="accent1"/>
                                <w:sz w:val="26"/>
                                <w:szCs w:val="26"/>
                                <w:lang w:val="es-ES" w:bidi="ar-SA"/>
                              </w:rPr>
                            </w:pPr>
                            <w:r w:rsidRPr="00EB3493">
                              <w:rPr>
                                <w:i/>
                                <w:sz w:val="26"/>
                                <w:szCs w:val="26"/>
                                <w:lang w:val="es-ES"/>
                              </w:rPr>
                              <w:t>Absolvent:</w:t>
                            </w:r>
                            <w:sdt>
                              <w:sdtPr>
                                <w:rPr>
                                  <w:b/>
                                  <w:sz w:val="26"/>
                                  <w:szCs w:val="26"/>
                                  <w:lang w:val="es-ES"/>
                                </w:rPr>
                                <w:alias w:val="Course"/>
                                <w:tag w:val="Course"/>
                                <w:id w:val="466631528"/>
                                <w:dataBinding w:prefixMappings="xmlns:ns0='http://purl.org/dc/elements/1.1/' xmlns:ns1='http://schemas.openxmlformats.org/package/2006/metadata/core-properties' " w:xpath="/ns1:coreProperties[1]/ns1:category[1]" w:storeItemID="{6C3C8BC8-F283-45AE-878A-BAB7291924A1}"/>
                                <w:text/>
                              </w:sdtPr>
                              <w:sdtContent>
                                <w:r>
                                  <w:rPr>
                                    <w:b/>
                                    <w:sz w:val="26"/>
                                    <w:szCs w:val="26"/>
                                    <w:lang w:val="es-ES"/>
                                  </w:rPr>
                                  <w:t>Adrian</w:t>
                                </w:r>
                                <w:r w:rsidRPr="00DF0380">
                                  <w:rPr>
                                    <w:b/>
                                    <w:sz w:val="26"/>
                                    <w:szCs w:val="26"/>
                                    <w:lang w:val="es-ES"/>
                                  </w:rPr>
                                  <w:t xml:space="preserve"> CIOBOTEA</w:t>
                                </w:r>
                              </w:sdtContent>
                            </w:sdt>
                          </w:p>
                          <w:p w14:paraId="61832618" w14:textId="77777777" w:rsidR="00DA4577" w:rsidRDefault="00DA4577" w:rsidP="00EB3493">
                            <w:pPr>
                              <w:spacing w:line="360" w:lineRule="auto"/>
                              <w:ind w:left="3600" w:right="-427" w:firstLine="720"/>
                              <w:jc w:val="center"/>
                              <w:rPr>
                                <w:i/>
                                <w:iCs/>
                                <w:sz w:val="28"/>
                                <w:szCs w:val="28"/>
                              </w:rPr>
                            </w:pPr>
                          </w:p>
                          <w:p w14:paraId="7F595E13" w14:textId="77777777" w:rsidR="00DA4577" w:rsidRPr="00EB3493" w:rsidRDefault="00DA4577" w:rsidP="00EB3493">
                            <w:pPr>
                              <w:spacing w:line="360" w:lineRule="auto"/>
                              <w:ind w:left="3600" w:right="-427" w:firstLine="720"/>
                              <w:jc w:val="center"/>
                              <w:rPr>
                                <w:color w:val="4472C4"/>
                                <w:sz w:val="36"/>
                                <w:szCs w:val="36"/>
                              </w:rPr>
                            </w:pPr>
                            <w:r w:rsidRPr="00EB3493">
                              <w:rPr>
                                <w:i/>
                                <w:iCs/>
                                <w:sz w:val="28"/>
                                <w:szCs w:val="28"/>
                              </w:rPr>
                              <w:t>Specializarea</w:t>
                            </w:r>
                            <w:r w:rsidRPr="00EB3493">
                              <w:rPr>
                                <w:i/>
                                <w:sz w:val="26"/>
                                <w:szCs w:val="26"/>
                                <w:lang w:val="es-ES"/>
                              </w:rPr>
                              <w:t>:</w:t>
                            </w:r>
                            <w:r w:rsidRPr="00EB3493">
                              <w:rPr>
                                <w:sz w:val="36"/>
                                <w:szCs w:val="36"/>
                              </w:rPr>
                              <w:t xml:space="preserve"> </w:t>
                            </w:r>
                            <w:r>
                              <w:t>Calculatoare</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58AE8D49" id="_x0000_s1034" type="#_x0000_t202" style="position:absolute;margin-left:88.25pt;margin-top:564.9pt;width:498.35pt;height:37.35pt;z-index:251604480;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" filled="f" stroked="f" strokeweight=".5pt">
                <v:path arrowok="t"/>
                <v:textbox style="mso-fit-shape-to-text:t" inset="0,0,0,0">
                  <w:txbxContent>
                    <w:p w14:paraId="3E947CC3" w14:textId="2D7961F8" w:rsidR="00DA4577" w:rsidRPr="00EB3493" w:rsidRDefault="00DA4577" w:rsidP="00EB3493">
                      <w:pPr>
                        <w:spacing w:line="360" w:lineRule="auto"/>
                        <w:ind w:left="3600" w:right="-427" w:firstLine="720"/>
                        <w:jc w:val="center"/>
                        <w:rPr>
                          <w:rFonts w:eastAsia="Calibri"/>
                          <w:b/>
                          <w:color w:val="4472C4" w:themeColor="accent1"/>
                          <w:sz w:val="26"/>
                          <w:szCs w:val="26"/>
                          <w:lang w:val="es-ES" w:bidi="ar-SA"/>
                        </w:rPr>
                      </w:pPr>
                      <w:r w:rsidRPr="00EB3493">
                        <w:rPr>
                          <w:i/>
                          <w:sz w:val="26"/>
                          <w:szCs w:val="26"/>
                          <w:lang w:val="es-ES"/>
                        </w:rPr>
                        <w:t>Absolvent:</w:t>
                      </w:r>
                      <w:sdt>
                        <w:sdtPr>
                          <w:rPr>
                            <w:b/>
                            <w:sz w:val="26"/>
                            <w:szCs w:val="26"/>
                            <w:lang w:val="es-ES"/>
                          </w:rPr>
                          <w:alias w:val="Course"/>
                          <w:tag w:val="Course"/>
                          <w:id w:val="466631528"/>
                          <w:dataBinding w:prefixMappings="xmlns:ns0='http://purl.org/dc/elements/1.1/' xmlns:ns1='http://schemas.openxmlformats.org/package/2006/metadata/core-properties' " w:xpath="/ns1:coreProperties[1]/ns1:category[1]" w:storeItemID="{6C3C8BC8-F283-45AE-878A-BAB7291924A1}"/>
                          <w:text/>
                        </w:sdtPr>
                        <w:sdtContent>
                          <w:r>
                            <w:rPr>
                              <w:b/>
                              <w:sz w:val="26"/>
                              <w:szCs w:val="26"/>
                              <w:lang w:val="es-ES"/>
                            </w:rPr>
                            <w:t>Adrian</w:t>
                          </w:r>
                          <w:r w:rsidRPr="00DF0380">
                            <w:rPr>
                              <w:b/>
                              <w:sz w:val="26"/>
                              <w:szCs w:val="26"/>
                              <w:lang w:val="es-ES"/>
                            </w:rPr>
                            <w:t xml:space="preserve"> CIOBOTEA</w:t>
                          </w:r>
                        </w:sdtContent>
                      </w:sdt>
                    </w:p>
                    <w:p w14:paraId="61832618" w14:textId="77777777" w:rsidR="00DA4577" w:rsidRDefault="00DA4577" w:rsidP="00EB3493">
                      <w:pPr>
                        <w:spacing w:line="360" w:lineRule="auto"/>
                        <w:ind w:left="3600" w:right="-427" w:firstLine="720"/>
                        <w:jc w:val="center"/>
                        <w:rPr>
                          <w:i/>
                          <w:iCs/>
                          <w:sz w:val="28"/>
                          <w:szCs w:val="28"/>
                        </w:rPr>
                      </w:pPr>
                    </w:p>
                    <w:p w14:paraId="7F595E13" w14:textId="77777777" w:rsidR="00DA4577" w:rsidRPr="00EB3493" w:rsidRDefault="00DA4577" w:rsidP="00EB3493">
                      <w:pPr>
                        <w:spacing w:line="360" w:lineRule="auto"/>
                        <w:ind w:left="3600" w:right="-427" w:firstLine="720"/>
                        <w:jc w:val="center"/>
                        <w:rPr>
                          <w:color w:val="4472C4"/>
                          <w:sz w:val="36"/>
                          <w:szCs w:val="36"/>
                        </w:rPr>
                      </w:pPr>
                      <w:r w:rsidRPr="00EB3493">
                        <w:rPr>
                          <w:i/>
                          <w:iCs/>
                          <w:sz w:val="28"/>
                          <w:szCs w:val="28"/>
                        </w:rPr>
                        <w:t>Specializarea</w:t>
                      </w:r>
                      <w:r w:rsidRPr="00EB3493">
                        <w:rPr>
                          <w:i/>
                          <w:sz w:val="26"/>
                          <w:szCs w:val="26"/>
                          <w:lang w:val="es-ES"/>
                        </w:rPr>
                        <w:t>:</w:t>
                      </w:r>
                      <w:r w:rsidRPr="00EB3493">
                        <w:rPr>
                          <w:sz w:val="36"/>
                          <w:szCs w:val="36"/>
                        </w:rPr>
                        <w:t xml:space="preserve"> </w:t>
                      </w:r>
                      <w:r>
                        <w:t>Calculatoare</w:t>
                      </w:r>
                    </w:p>
                  </w:txbxContent>
                </v:textbox>
                <w10:wrap anchorx="page" anchory="margin"/>
              </v:shape>
            </w:pict>
          </mc:Fallback>
        </mc:AlternateContent>
      </w:r>
      <w:r w:rsidR="00EB3493" w:rsidRPr="009309F6">
        <w:rPr>
          <w:noProof/>
          <w:lang w:val="en-US" w:bidi="ar-SA"/>
        </w:rPr>
        <mc:AlternateContent>
          <mc:Choice Requires="wps">
            <w:drawing>
              <wp:anchor distT="0" distB="0" distL="114300" distR="114300" simplePos="0" relativeHeight="251607552" behindDoc="0" locked="0" layoutInCell="1" allowOverlap="1" wp14:anchorId="2CE0B218" wp14:editId="431D1C1C">
                <wp:simplePos x="0" y="0"/>
                <wp:positionH relativeFrom="column">
                  <wp:posOffset>-360045</wp:posOffset>
                </wp:positionH>
                <wp:positionV relativeFrom="paragraph">
                  <wp:posOffset>1923829</wp:posOffset>
                </wp:positionV>
                <wp:extent cx="5883910" cy="2806810"/>
                <wp:effectExtent l="0" t="0" r="2540" b="0"/>
                <wp:wrapNone/>
                <wp:docPr id="41"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3910" cy="2806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978292" w14:textId="2629F0F3" w:rsidR="00DA4577" w:rsidRDefault="00DA4577" w:rsidP="00CF13D8">
                            <w:pPr>
                              <w:pStyle w:val="Title"/>
                              <w:spacing w:after="240" w:line="360" w:lineRule="auto"/>
                              <w:rPr>
                                <w:rFonts w:ascii="Times New Roman" w:hAnsi="Times New Roman"/>
                                <w:b w:val="0"/>
                                <w:sz w:val="60"/>
                                <w:szCs w:val="60"/>
                              </w:rPr>
                            </w:pPr>
                            <w:bookmarkStart w:id="1" w:name="_Toc106575389"/>
                            <w:r>
                              <w:rPr>
                                <w:rFonts w:ascii="Times New Roman" w:hAnsi="Times New Roman"/>
                                <w:sz w:val="60"/>
                                <w:szCs w:val="60"/>
                              </w:rPr>
                              <w:t>SISTEM DE APLICAȚII PENTRU DIGITALIZAREA PROCESULUI DE COMANDĂ DIN RESTAURANTE</w:t>
                            </w:r>
                            <w:bookmarkEnd w:id="1"/>
                          </w:p>
                          <w:p w14:paraId="0AABA649" w14:textId="77777777" w:rsidR="00DA4577" w:rsidRPr="00253678" w:rsidRDefault="00DA4577" w:rsidP="00CF13D8">
                            <w:pPr>
                              <w:jc w:val="cente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E0B218" id="Text Box 123" o:spid="_x0000_s1035" type="#_x0000_t202" style="position:absolute;margin-left:-28.35pt;margin-top:151.5pt;width:463.3pt;height:221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" stroked="f">
                <v:textbox>
                  <w:txbxContent>
                    <w:p w14:paraId="2A978292" w14:textId="2629F0F3" w:rsidR="00DA4577" w:rsidRDefault="00DA4577" w:rsidP="00CF13D8">
                      <w:pPr>
                        <w:pStyle w:val="Title"/>
                        <w:spacing w:after="240" w:line="360" w:lineRule="auto"/>
                        <w:rPr>
                          <w:rFonts w:ascii="Times New Roman" w:hAnsi="Times New Roman"/>
                          <w:b w:val="0"/>
                          <w:sz w:val="60"/>
                          <w:szCs w:val="60"/>
                        </w:rPr>
                      </w:pPr>
                      <w:bookmarkStart w:id="2" w:name="_Toc106575389"/>
                      <w:r>
                        <w:rPr>
                          <w:rFonts w:ascii="Times New Roman" w:hAnsi="Times New Roman"/>
                          <w:sz w:val="60"/>
                          <w:szCs w:val="60"/>
                        </w:rPr>
                        <w:t>SISTEM DE APLICAȚII PENTRU DIGITALIZAREA PROCESULUI DE COMANDĂ DIN RESTAURANTE</w:t>
                      </w:r>
                      <w:bookmarkEnd w:id="2"/>
                    </w:p>
                    <w:p w14:paraId="0AABA649" w14:textId="77777777" w:rsidR="00DA4577" w:rsidRPr="00253678" w:rsidRDefault="00DA4577" w:rsidP="00CF13D8">
                      <w:pPr>
                        <w:jc w:val="center"/>
                        <w:rPr>
                          <w:b/>
                        </w:rPr>
                      </w:pPr>
                    </w:p>
                  </w:txbxContent>
                </v:textbox>
              </v:shape>
            </w:pict>
          </mc:Fallback>
        </mc:AlternateContent>
      </w:r>
    </w:p>
    <w:p w14:paraId="204557C7" w14:textId="77777777" w:rsidR="00CB2070" w:rsidRPr="009309F6" w:rsidRDefault="00CB2070" w:rsidP="005C4F2C">
      <w:pPr>
        <w:pStyle w:val="Title"/>
        <w:rPr>
          <w:rFonts w:ascii="Times New Roman" w:hAnsi="Times New Roman"/>
        </w:rPr>
        <w:sectPr w:rsidR="00CB2070" w:rsidRPr="009309F6" w:rsidSect="00CB2070">
          <w:footerReference w:type="default" r:id="rId8"/>
          <w:footerReference w:type="first" r:id="rId9"/>
          <w:endnotePr>
            <w:numFmt w:val="decimal"/>
          </w:endnotePr>
          <w:type w:val="continuous"/>
          <w:pgSz w:w="11907" w:h="16840" w:code="9"/>
          <w:pgMar w:top="1411" w:right="1411" w:bottom="1411" w:left="1973" w:header="720" w:footer="720" w:gutter="0"/>
          <w:pgNumType w:start="0"/>
          <w:cols w:space="720"/>
          <w:titlePg/>
          <w:docGrid w:linePitch="326"/>
        </w:sectPr>
      </w:pPr>
    </w:p>
    <w:p w14:paraId="1F452F4F" w14:textId="77777777" w:rsidR="001F5D56" w:rsidRPr="009309F6" w:rsidRDefault="002F1B67" w:rsidP="005C4F2C">
      <w:pPr>
        <w:pStyle w:val="Title"/>
        <w:rPr>
          <w:rFonts w:ascii="Times New Roman" w:hAnsi="Times New Roman"/>
        </w:rPr>
      </w:pPr>
      <w:bookmarkStart w:id="3" w:name="_Toc106575390"/>
      <w:r w:rsidRPr="009309F6">
        <w:rPr>
          <w:rFonts w:ascii="Times New Roman" w:hAnsi="Times New Roman"/>
        </w:rPr>
        <w:lastRenderedPageBreak/>
        <w:t>Cuprins</w:t>
      </w:r>
      <w:bookmarkEnd w:id="3"/>
    </w:p>
    <w:p w14:paraId="3E3FBD0B" w14:textId="43DE53ED" w:rsidR="004B6539" w:rsidRDefault="001F5D56">
      <w:pPr>
        <w:pStyle w:val="TOC1"/>
        <w:rPr>
          <w:rFonts w:asciiTheme="minorHAnsi" w:eastAsiaTheme="minorEastAsia" w:hAnsiTheme="minorHAnsi" w:cstheme="minorBidi"/>
          <w:b w:val="0"/>
          <w:caps w:val="0"/>
          <w:noProof/>
          <w:sz w:val="22"/>
          <w:szCs w:val="22"/>
          <w:lang w:val="en-US" w:bidi="ar-SA"/>
        </w:rPr>
      </w:pPr>
      <w:r w:rsidRPr="009309F6">
        <w:fldChar w:fldCharType="begin"/>
      </w:r>
      <w:r w:rsidRPr="009309F6">
        <w:instrText xml:space="preserve"> TOC \o "1-3" </w:instrText>
      </w:r>
      <w:r w:rsidRPr="009309F6">
        <w:fldChar w:fldCharType="separate"/>
      </w:r>
      <w:r w:rsidR="004B6539" w:rsidRPr="006839D4">
        <w:rPr>
          <w:noProof/>
        </w:rPr>
        <w:t>SISTEM DE APLICAȚII PENTRU DIGITALIZAREA PROCESULUI DE COMANDĂ DIN RESTAURANTE</w:t>
      </w:r>
      <w:r w:rsidR="004B6539">
        <w:rPr>
          <w:noProof/>
        </w:rPr>
        <w:tab/>
      </w:r>
      <w:r w:rsidR="004B6539">
        <w:rPr>
          <w:noProof/>
        </w:rPr>
        <w:fldChar w:fldCharType="begin"/>
      </w:r>
      <w:r w:rsidR="004B6539">
        <w:rPr>
          <w:noProof/>
        </w:rPr>
        <w:instrText xml:space="preserve"> PAGEREF _Toc106575389 \h </w:instrText>
      </w:r>
      <w:r w:rsidR="004B6539">
        <w:rPr>
          <w:noProof/>
        </w:rPr>
      </w:r>
      <w:r w:rsidR="004B6539">
        <w:rPr>
          <w:noProof/>
        </w:rPr>
        <w:fldChar w:fldCharType="separate"/>
      </w:r>
      <w:r w:rsidR="00FC7AEE">
        <w:rPr>
          <w:noProof/>
        </w:rPr>
        <w:t>1</w:t>
      </w:r>
      <w:r w:rsidR="004B6539">
        <w:rPr>
          <w:noProof/>
        </w:rPr>
        <w:fldChar w:fldCharType="end"/>
      </w:r>
    </w:p>
    <w:p w14:paraId="2E4433B3" w14:textId="4ED91B06" w:rsidR="004B6539" w:rsidRDefault="004B6539">
      <w:pPr>
        <w:pStyle w:val="TOC1"/>
        <w:rPr>
          <w:rFonts w:asciiTheme="minorHAnsi" w:eastAsiaTheme="minorEastAsia" w:hAnsiTheme="minorHAnsi" w:cstheme="minorBidi"/>
          <w:b w:val="0"/>
          <w:caps w:val="0"/>
          <w:noProof/>
          <w:sz w:val="22"/>
          <w:szCs w:val="22"/>
          <w:lang w:val="en-US" w:bidi="ar-SA"/>
        </w:rPr>
      </w:pPr>
      <w:r w:rsidRPr="006839D4">
        <w:rPr>
          <w:noProof/>
        </w:rPr>
        <w:t>Cuprins</w:t>
      </w:r>
      <w:r>
        <w:rPr>
          <w:noProof/>
        </w:rPr>
        <w:tab/>
      </w:r>
      <w:r>
        <w:rPr>
          <w:noProof/>
        </w:rPr>
        <w:fldChar w:fldCharType="begin"/>
      </w:r>
      <w:r>
        <w:rPr>
          <w:noProof/>
        </w:rPr>
        <w:instrText xml:space="preserve"> PAGEREF _Toc106575390 \h </w:instrText>
      </w:r>
      <w:r>
        <w:rPr>
          <w:noProof/>
        </w:rPr>
      </w:r>
      <w:r>
        <w:rPr>
          <w:noProof/>
        </w:rPr>
        <w:fldChar w:fldCharType="separate"/>
      </w:r>
      <w:r w:rsidR="00FC7AEE">
        <w:rPr>
          <w:noProof/>
        </w:rPr>
        <w:t>1</w:t>
      </w:r>
      <w:r>
        <w:rPr>
          <w:noProof/>
        </w:rPr>
        <w:fldChar w:fldCharType="end"/>
      </w:r>
    </w:p>
    <w:p w14:paraId="098038AA" w14:textId="6B66BCB6" w:rsidR="004B6539" w:rsidRDefault="004B6539">
      <w:pPr>
        <w:pStyle w:val="TOC1"/>
        <w:rPr>
          <w:rFonts w:asciiTheme="minorHAnsi" w:eastAsiaTheme="minorEastAsia" w:hAnsiTheme="minorHAnsi" w:cstheme="minorBidi"/>
          <w:b w:val="0"/>
          <w:caps w:val="0"/>
          <w:noProof/>
          <w:sz w:val="22"/>
          <w:szCs w:val="22"/>
          <w:lang w:val="en-US" w:bidi="ar-SA"/>
        </w:rPr>
      </w:pPr>
      <w:r>
        <w:rPr>
          <w:noProof/>
        </w:rPr>
        <w:t>Capitolul I. Introducere</w:t>
      </w:r>
      <w:r>
        <w:rPr>
          <w:noProof/>
        </w:rPr>
        <w:tab/>
      </w:r>
      <w:r>
        <w:rPr>
          <w:noProof/>
        </w:rPr>
        <w:fldChar w:fldCharType="begin"/>
      </w:r>
      <w:r>
        <w:rPr>
          <w:noProof/>
        </w:rPr>
        <w:instrText xml:space="preserve"> PAGEREF _Toc106575391 \h </w:instrText>
      </w:r>
      <w:r>
        <w:rPr>
          <w:noProof/>
        </w:rPr>
      </w:r>
      <w:r>
        <w:rPr>
          <w:noProof/>
        </w:rPr>
        <w:fldChar w:fldCharType="separate"/>
      </w:r>
      <w:r w:rsidR="00FC7AEE">
        <w:rPr>
          <w:noProof/>
        </w:rPr>
        <w:t>4</w:t>
      </w:r>
      <w:r>
        <w:rPr>
          <w:noProof/>
        </w:rPr>
        <w:fldChar w:fldCharType="end"/>
      </w:r>
    </w:p>
    <w:p w14:paraId="170A950C" w14:textId="16F48BB8" w:rsidR="004B6539" w:rsidRDefault="004B6539">
      <w:pPr>
        <w:pStyle w:val="TOC2"/>
        <w:rPr>
          <w:rFonts w:asciiTheme="minorHAnsi" w:eastAsiaTheme="minorEastAsia" w:hAnsiTheme="minorHAnsi" w:cstheme="minorBidi"/>
          <w:b w:val="0"/>
          <w:noProof/>
          <w:sz w:val="22"/>
          <w:szCs w:val="22"/>
          <w:lang w:val="en-US" w:bidi="ar-SA"/>
        </w:rPr>
      </w:pPr>
      <w:r>
        <w:rPr>
          <w:noProof/>
        </w:rPr>
        <w:t>1.1</w:t>
      </w:r>
      <w:r>
        <w:rPr>
          <w:rFonts w:asciiTheme="minorHAnsi" w:eastAsiaTheme="minorEastAsia" w:hAnsiTheme="minorHAnsi" w:cstheme="minorBidi"/>
          <w:b w:val="0"/>
          <w:noProof/>
          <w:sz w:val="22"/>
          <w:szCs w:val="22"/>
          <w:lang w:val="en-US" w:bidi="ar-SA"/>
        </w:rPr>
        <w:tab/>
      </w:r>
      <w:r>
        <w:rPr>
          <w:noProof/>
        </w:rPr>
        <w:t>Abstract</w:t>
      </w:r>
      <w:r>
        <w:rPr>
          <w:noProof/>
        </w:rPr>
        <w:tab/>
      </w:r>
      <w:r>
        <w:rPr>
          <w:noProof/>
        </w:rPr>
        <w:fldChar w:fldCharType="begin"/>
      </w:r>
      <w:r>
        <w:rPr>
          <w:noProof/>
        </w:rPr>
        <w:instrText xml:space="preserve"> PAGEREF _Toc106575392 \h </w:instrText>
      </w:r>
      <w:r>
        <w:rPr>
          <w:noProof/>
        </w:rPr>
      </w:r>
      <w:r>
        <w:rPr>
          <w:noProof/>
        </w:rPr>
        <w:fldChar w:fldCharType="separate"/>
      </w:r>
      <w:r w:rsidR="00FC7AEE">
        <w:rPr>
          <w:noProof/>
        </w:rPr>
        <w:t>4</w:t>
      </w:r>
      <w:r>
        <w:rPr>
          <w:noProof/>
        </w:rPr>
        <w:fldChar w:fldCharType="end"/>
      </w:r>
    </w:p>
    <w:p w14:paraId="0C04A52F" w14:textId="36AE6CEC" w:rsidR="004B6539" w:rsidRDefault="004B6539">
      <w:pPr>
        <w:pStyle w:val="TOC2"/>
        <w:rPr>
          <w:rFonts w:asciiTheme="minorHAnsi" w:eastAsiaTheme="minorEastAsia" w:hAnsiTheme="minorHAnsi" w:cstheme="minorBidi"/>
          <w:b w:val="0"/>
          <w:noProof/>
          <w:sz w:val="22"/>
          <w:szCs w:val="22"/>
          <w:lang w:val="en-US" w:bidi="ar-SA"/>
        </w:rPr>
      </w:pPr>
      <w:r>
        <w:rPr>
          <w:noProof/>
        </w:rPr>
        <w:t>1.2</w:t>
      </w:r>
      <w:r>
        <w:rPr>
          <w:rFonts w:asciiTheme="minorHAnsi" w:eastAsiaTheme="minorEastAsia" w:hAnsiTheme="minorHAnsi" w:cstheme="minorBidi"/>
          <w:b w:val="0"/>
          <w:noProof/>
          <w:sz w:val="22"/>
          <w:szCs w:val="22"/>
          <w:lang w:val="en-US" w:bidi="ar-SA"/>
        </w:rPr>
        <w:tab/>
      </w:r>
      <w:r>
        <w:rPr>
          <w:noProof/>
        </w:rPr>
        <w:t>Contextul proiectului</w:t>
      </w:r>
      <w:r>
        <w:rPr>
          <w:noProof/>
        </w:rPr>
        <w:tab/>
      </w:r>
      <w:r>
        <w:rPr>
          <w:noProof/>
        </w:rPr>
        <w:fldChar w:fldCharType="begin"/>
      </w:r>
      <w:r>
        <w:rPr>
          <w:noProof/>
        </w:rPr>
        <w:instrText xml:space="preserve"> PAGEREF _Toc106575393 \h </w:instrText>
      </w:r>
      <w:r>
        <w:rPr>
          <w:noProof/>
        </w:rPr>
      </w:r>
      <w:r>
        <w:rPr>
          <w:noProof/>
        </w:rPr>
        <w:fldChar w:fldCharType="separate"/>
      </w:r>
      <w:r w:rsidR="00FC7AEE">
        <w:rPr>
          <w:noProof/>
        </w:rPr>
        <w:t>4</w:t>
      </w:r>
      <w:r>
        <w:rPr>
          <w:noProof/>
        </w:rPr>
        <w:fldChar w:fldCharType="end"/>
      </w:r>
    </w:p>
    <w:p w14:paraId="2941BBEA" w14:textId="0CB43088" w:rsidR="004B6539" w:rsidRDefault="004B6539">
      <w:pPr>
        <w:pStyle w:val="TOC2"/>
        <w:rPr>
          <w:rFonts w:asciiTheme="minorHAnsi" w:eastAsiaTheme="minorEastAsia" w:hAnsiTheme="minorHAnsi" w:cstheme="minorBidi"/>
          <w:b w:val="0"/>
          <w:noProof/>
          <w:sz w:val="22"/>
          <w:szCs w:val="22"/>
          <w:lang w:val="en-US" w:bidi="ar-SA"/>
        </w:rPr>
      </w:pPr>
      <w:r>
        <w:rPr>
          <w:noProof/>
        </w:rPr>
        <w:t>1.3</w:t>
      </w:r>
      <w:r>
        <w:rPr>
          <w:rFonts w:asciiTheme="minorHAnsi" w:eastAsiaTheme="minorEastAsia" w:hAnsiTheme="minorHAnsi" w:cstheme="minorBidi"/>
          <w:b w:val="0"/>
          <w:noProof/>
          <w:sz w:val="22"/>
          <w:szCs w:val="22"/>
          <w:lang w:val="en-US" w:bidi="ar-SA"/>
        </w:rPr>
        <w:tab/>
      </w:r>
      <w:r>
        <w:rPr>
          <w:noProof/>
        </w:rPr>
        <w:t>Ideea si scopul proiectului</w:t>
      </w:r>
      <w:r>
        <w:rPr>
          <w:noProof/>
        </w:rPr>
        <w:tab/>
      </w:r>
      <w:r>
        <w:rPr>
          <w:noProof/>
        </w:rPr>
        <w:fldChar w:fldCharType="begin"/>
      </w:r>
      <w:r>
        <w:rPr>
          <w:noProof/>
        </w:rPr>
        <w:instrText xml:space="preserve"> PAGEREF _Toc106575394 \h </w:instrText>
      </w:r>
      <w:r>
        <w:rPr>
          <w:noProof/>
        </w:rPr>
      </w:r>
      <w:r>
        <w:rPr>
          <w:noProof/>
        </w:rPr>
        <w:fldChar w:fldCharType="separate"/>
      </w:r>
      <w:r w:rsidR="00FC7AEE">
        <w:rPr>
          <w:noProof/>
        </w:rPr>
        <w:t>4</w:t>
      </w:r>
      <w:r>
        <w:rPr>
          <w:noProof/>
        </w:rPr>
        <w:fldChar w:fldCharType="end"/>
      </w:r>
    </w:p>
    <w:p w14:paraId="59D2D08E" w14:textId="49DE769A" w:rsidR="004B6539" w:rsidRDefault="004B6539">
      <w:pPr>
        <w:pStyle w:val="TOC1"/>
        <w:rPr>
          <w:rFonts w:asciiTheme="minorHAnsi" w:eastAsiaTheme="minorEastAsia" w:hAnsiTheme="minorHAnsi" w:cstheme="minorBidi"/>
          <w:b w:val="0"/>
          <w:caps w:val="0"/>
          <w:noProof/>
          <w:sz w:val="22"/>
          <w:szCs w:val="22"/>
          <w:lang w:val="en-US" w:bidi="ar-SA"/>
        </w:rPr>
      </w:pPr>
      <w:r>
        <w:rPr>
          <w:noProof/>
        </w:rPr>
        <w:t>Capitolul II. TEHNOLOGII UTLIZATE</w:t>
      </w:r>
      <w:r>
        <w:rPr>
          <w:noProof/>
        </w:rPr>
        <w:tab/>
      </w:r>
      <w:r>
        <w:rPr>
          <w:noProof/>
        </w:rPr>
        <w:fldChar w:fldCharType="begin"/>
      </w:r>
      <w:r>
        <w:rPr>
          <w:noProof/>
        </w:rPr>
        <w:instrText xml:space="preserve"> PAGEREF _Toc106575395 \h </w:instrText>
      </w:r>
      <w:r>
        <w:rPr>
          <w:noProof/>
        </w:rPr>
      </w:r>
      <w:r>
        <w:rPr>
          <w:noProof/>
        </w:rPr>
        <w:fldChar w:fldCharType="separate"/>
      </w:r>
      <w:r w:rsidR="00FC7AEE">
        <w:rPr>
          <w:noProof/>
        </w:rPr>
        <w:t>5</w:t>
      </w:r>
      <w:r>
        <w:rPr>
          <w:noProof/>
        </w:rPr>
        <w:fldChar w:fldCharType="end"/>
      </w:r>
    </w:p>
    <w:p w14:paraId="0797BB8B" w14:textId="0503D801"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1</w:t>
      </w:r>
      <w:r>
        <w:rPr>
          <w:rFonts w:asciiTheme="minorHAnsi" w:eastAsiaTheme="minorEastAsia" w:hAnsiTheme="minorHAnsi" w:cstheme="minorBidi"/>
          <w:b w:val="0"/>
          <w:noProof/>
          <w:sz w:val="22"/>
          <w:szCs w:val="22"/>
          <w:lang w:val="en-US" w:bidi="ar-SA"/>
        </w:rPr>
        <w:tab/>
      </w:r>
      <w:r w:rsidRPr="006839D4">
        <w:rPr>
          <w:noProof/>
        </w:rPr>
        <w:t>Java</w:t>
      </w:r>
      <w:r>
        <w:rPr>
          <w:noProof/>
        </w:rPr>
        <w:tab/>
      </w:r>
      <w:r>
        <w:rPr>
          <w:noProof/>
        </w:rPr>
        <w:fldChar w:fldCharType="begin"/>
      </w:r>
      <w:r>
        <w:rPr>
          <w:noProof/>
        </w:rPr>
        <w:instrText xml:space="preserve"> PAGEREF _Toc106575396 \h </w:instrText>
      </w:r>
      <w:r>
        <w:rPr>
          <w:noProof/>
        </w:rPr>
      </w:r>
      <w:r>
        <w:rPr>
          <w:noProof/>
        </w:rPr>
        <w:fldChar w:fldCharType="separate"/>
      </w:r>
      <w:r w:rsidR="00FC7AEE">
        <w:rPr>
          <w:noProof/>
        </w:rPr>
        <w:t>5</w:t>
      </w:r>
      <w:r>
        <w:rPr>
          <w:noProof/>
        </w:rPr>
        <w:fldChar w:fldCharType="end"/>
      </w:r>
    </w:p>
    <w:p w14:paraId="630282CF" w14:textId="4A8E5EB6"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1</w:t>
      </w:r>
      <w:r>
        <w:rPr>
          <w:rFonts w:asciiTheme="minorHAnsi" w:eastAsiaTheme="minorEastAsia" w:hAnsiTheme="minorHAnsi" w:cstheme="minorBidi"/>
          <w:noProof/>
          <w:sz w:val="22"/>
          <w:szCs w:val="22"/>
          <w:lang w:val="en-US" w:bidi="ar-SA"/>
        </w:rPr>
        <w:tab/>
      </w:r>
      <w:r>
        <w:rPr>
          <w:noProof/>
        </w:rPr>
        <w:t>Java SE</w:t>
      </w:r>
      <w:r>
        <w:rPr>
          <w:noProof/>
        </w:rPr>
        <w:tab/>
      </w:r>
      <w:r>
        <w:rPr>
          <w:noProof/>
        </w:rPr>
        <w:fldChar w:fldCharType="begin"/>
      </w:r>
      <w:r>
        <w:rPr>
          <w:noProof/>
        </w:rPr>
        <w:instrText xml:space="preserve"> PAGEREF _Toc106575397 \h </w:instrText>
      </w:r>
      <w:r>
        <w:rPr>
          <w:noProof/>
        </w:rPr>
      </w:r>
      <w:r>
        <w:rPr>
          <w:noProof/>
        </w:rPr>
        <w:fldChar w:fldCharType="separate"/>
      </w:r>
      <w:r w:rsidR="00FC7AEE">
        <w:rPr>
          <w:noProof/>
        </w:rPr>
        <w:t>5</w:t>
      </w:r>
      <w:r>
        <w:rPr>
          <w:noProof/>
        </w:rPr>
        <w:fldChar w:fldCharType="end"/>
      </w:r>
    </w:p>
    <w:p w14:paraId="72612BB1" w14:textId="34C0DEC7"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2</w:t>
      </w:r>
      <w:r>
        <w:rPr>
          <w:rFonts w:asciiTheme="minorHAnsi" w:eastAsiaTheme="minorEastAsia" w:hAnsiTheme="minorHAnsi" w:cstheme="minorBidi"/>
          <w:noProof/>
          <w:sz w:val="22"/>
          <w:szCs w:val="22"/>
          <w:lang w:val="en-US" w:bidi="ar-SA"/>
        </w:rPr>
        <w:tab/>
      </w:r>
      <w:r>
        <w:rPr>
          <w:noProof/>
        </w:rPr>
        <w:t>Java EE</w:t>
      </w:r>
      <w:r>
        <w:rPr>
          <w:noProof/>
        </w:rPr>
        <w:tab/>
      </w:r>
      <w:r>
        <w:rPr>
          <w:noProof/>
        </w:rPr>
        <w:fldChar w:fldCharType="begin"/>
      </w:r>
      <w:r>
        <w:rPr>
          <w:noProof/>
        </w:rPr>
        <w:instrText xml:space="preserve"> PAGEREF _Toc106575398 \h </w:instrText>
      </w:r>
      <w:r>
        <w:rPr>
          <w:noProof/>
        </w:rPr>
      </w:r>
      <w:r>
        <w:rPr>
          <w:noProof/>
        </w:rPr>
        <w:fldChar w:fldCharType="separate"/>
      </w:r>
      <w:r w:rsidR="00FC7AEE">
        <w:rPr>
          <w:noProof/>
        </w:rPr>
        <w:t>6</w:t>
      </w:r>
      <w:r>
        <w:rPr>
          <w:noProof/>
        </w:rPr>
        <w:fldChar w:fldCharType="end"/>
      </w:r>
    </w:p>
    <w:p w14:paraId="14D6261B" w14:textId="7A152840"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3</w:t>
      </w:r>
      <w:r>
        <w:rPr>
          <w:rFonts w:asciiTheme="minorHAnsi" w:eastAsiaTheme="minorEastAsia" w:hAnsiTheme="minorHAnsi" w:cstheme="minorBidi"/>
          <w:noProof/>
          <w:sz w:val="22"/>
          <w:szCs w:val="22"/>
          <w:lang w:val="en-US" w:bidi="ar-SA"/>
        </w:rPr>
        <w:tab/>
      </w:r>
      <w:r>
        <w:rPr>
          <w:noProof/>
        </w:rPr>
        <w:t>Java ME</w:t>
      </w:r>
      <w:r>
        <w:rPr>
          <w:noProof/>
        </w:rPr>
        <w:tab/>
      </w:r>
      <w:r>
        <w:rPr>
          <w:noProof/>
        </w:rPr>
        <w:fldChar w:fldCharType="begin"/>
      </w:r>
      <w:r>
        <w:rPr>
          <w:noProof/>
        </w:rPr>
        <w:instrText xml:space="preserve"> PAGEREF _Toc106575399 \h </w:instrText>
      </w:r>
      <w:r>
        <w:rPr>
          <w:noProof/>
        </w:rPr>
      </w:r>
      <w:r>
        <w:rPr>
          <w:noProof/>
        </w:rPr>
        <w:fldChar w:fldCharType="separate"/>
      </w:r>
      <w:r w:rsidR="00FC7AEE">
        <w:rPr>
          <w:noProof/>
        </w:rPr>
        <w:t>6</w:t>
      </w:r>
      <w:r>
        <w:rPr>
          <w:noProof/>
        </w:rPr>
        <w:fldChar w:fldCharType="end"/>
      </w:r>
    </w:p>
    <w:p w14:paraId="76809693" w14:textId="5E41A555"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4</w:t>
      </w:r>
      <w:r>
        <w:rPr>
          <w:rFonts w:asciiTheme="minorHAnsi" w:eastAsiaTheme="minorEastAsia" w:hAnsiTheme="minorHAnsi" w:cstheme="minorBidi"/>
          <w:noProof/>
          <w:sz w:val="22"/>
          <w:szCs w:val="22"/>
          <w:lang w:val="en-US" w:bidi="ar-SA"/>
        </w:rPr>
        <w:tab/>
      </w:r>
      <w:r>
        <w:rPr>
          <w:noProof/>
        </w:rPr>
        <w:t>Java FX</w:t>
      </w:r>
      <w:r>
        <w:rPr>
          <w:noProof/>
        </w:rPr>
        <w:tab/>
      </w:r>
      <w:r>
        <w:rPr>
          <w:noProof/>
        </w:rPr>
        <w:fldChar w:fldCharType="begin"/>
      </w:r>
      <w:r>
        <w:rPr>
          <w:noProof/>
        </w:rPr>
        <w:instrText xml:space="preserve"> PAGEREF _Toc106575400 \h </w:instrText>
      </w:r>
      <w:r>
        <w:rPr>
          <w:noProof/>
        </w:rPr>
      </w:r>
      <w:r>
        <w:rPr>
          <w:noProof/>
        </w:rPr>
        <w:fldChar w:fldCharType="separate"/>
      </w:r>
      <w:r w:rsidR="00FC7AEE">
        <w:rPr>
          <w:noProof/>
        </w:rPr>
        <w:t>6</w:t>
      </w:r>
      <w:r>
        <w:rPr>
          <w:noProof/>
        </w:rPr>
        <w:fldChar w:fldCharType="end"/>
      </w:r>
    </w:p>
    <w:p w14:paraId="3E1D6B28" w14:textId="40D3FB42"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2</w:t>
      </w:r>
      <w:r>
        <w:rPr>
          <w:rFonts w:asciiTheme="minorHAnsi" w:eastAsiaTheme="minorEastAsia" w:hAnsiTheme="minorHAnsi" w:cstheme="minorBidi"/>
          <w:b w:val="0"/>
          <w:noProof/>
          <w:sz w:val="22"/>
          <w:szCs w:val="22"/>
          <w:lang w:val="en-US" w:bidi="ar-SA"/>
        </w:rPr>
        <w:tab/>
      </w:r>
      <w:r w:rsidRPr="006839D4">
        <w:rPr>
          <w:noProof/>
        </w:rPr>
        <w:t>Swagger</w:t>
      </w:r>
      <w:r>
        <w:rPr>
          <w:noProof/>
        </w:rPr>
        <w:tab/>
      </w:r>
      <w:r>
        <w:rPr>
          <w:noProof/>
        </w:rPr>
        <w:fldChar w:fldCharType="begin"/>
      </w:r>
      <w:r>
        <w:rPr>
          <w:noProof/>
        </w:rPr>
        <w:instrText xml:space="preserve"> PAGEREF _Toc106575401 \h </w:instrText>
      </w:r>
      <w:r>
        <w:rPr>
          <w:noProof/>
        </w:rPr>
      </w:r>
      <w:r>
        <w:rPr>
          <w:noProof/>
        </w:rPr>
        <w:fldChar w:fldCharType="separate"/>
      </w:r>
      <w:r w:rsidR="00FC7AEE">
        <w:rPr>
          <w:noProof/>
        </w:rPr>
        <w:t>7</w:t>
      </w:r>
      <w:r>
        <w:rPr>
          <w:noProof/>
        </w:rPr>
        <w:fldChar w:fldCharType="end"/>
      </w:r>
    </w:p>
    <w:p w14:paraId="09A4AAC9" w14:textId="65863F76"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3</w:t>
      </w:r>
      <w:r>
        <w:rPr>
          <w:rFonts w:asciiTheme="minorHAnsi" w:eastAsiaTheme="minorEastAsia" w:hAnsiTheme="minorHAnsi" w:cstheme="minorBidi"/>
          <w:b w:val="0"/>
          <w:noProof/>
          <w:sz w:val="22"/>
          <w:szCs w:val="22"/>
          <w:lang w:val="en-US" w:bidi="ar-SA"/>
        </w:rPr>
        <w:tab/>
      </w:r>
      <w:r w:rsidRPr="006839D4">
        <w:rPr>
          <w:noProof/>
        </w:rPr>
        <w:t>Spring</w:t>
      </w:r>
      <w:r>
        <w:rPr>
          <w:noProof/>
        </w:rPr>
        <w:tab/>
      </w:r>
      <w:r>
        <w:rPr>
          <w:noProof/>
        </w:rPr>
        <w:fldChar w:fldCharType="begin"/>
      </w:r>
      <w:r>
        <w:rPr>
          <w:noProof/>
        </w:rPr>
        <w:instrText xml:space="preserve"> PAGEREF _Toc106575402 \h </w:instrText>
      </w:r>
      <w:r>
        <w:rPr>
          <w:noProof/>
        </w:rPr>
      </w:r>
      <w:r>
        <w:rPr>
          <w:noProof/>
        </w:rPr>
        <w:fldChar w:fldCharType="separate"/>
      </w:r>
      <w:r w:rsidR="00FC7AEE">
        <w:rPr>
          <w:noProof/>
        </w:rPr>
        <w:t>10</w:t>
      </w:r>
      <w:r>
        <w:rPr>
          <w:noProof/>
        </w:rPr>
        <w:fldChar w:fldCharType="end"/>
      </w:r>
    </w:p>
    <w:p w14:paraId="0D389EEA" w14:textId="65D2255D"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3.1</w:t>
      </w:r>
      <w:r>
        <w:rPr>
          <w:rFonts w:asciiTheme="minorHAnsi" w:eastAsiaTheme="minorEastAsia" w:hAnsiTheme="minorHAnsi" w:cstheme="minorBidi"/>
          <w:noProof/>
          <w:sz w:val="22"/>
          <w:szCs w:val="22"/>
          <w:lang w:val="en-US" w:bidi="ar-SA"/>
        </w:rPr>
        <w:tab/>
      </w:r>
      <w:r>
        <w:rPr>
          <w:noProof/>
        </w:rPr>
        <w:t>Injectarea dependinţelor</w:t>
      </w:r>
      <w:r>
        <w:rPr>
          <w:noProof/>
        </w:rPr>
        <w:tab/>
      </w:r>
      <w:r>
        <w:rPr>
          <w:noProof/>
        </w:rPr>
        <w:fldChar w:fldCharType="begin"/>
      </w:r>
      <w:r>
        <w:rPr>
          <w:noProof/>
        </w:rPr>
        <w:instrText xml:space="preserve"> PAGEREF _Toc106575403 \h </w:instrText>
      </w:r>
      <w:r>
        <w:rPr>
          <w:noProof/>
        </w:rPr>
      </w:r>
      <w:r>
        <w:rPr>
          <w:noProof/>
        </w:rPr>
        <w:fldChar w:fldCharType="separate"/>
      </w:r>
      <w:r w:rsidR="00FC7AEE">
        <w:rPr>
          <w:noProof/>
        </w:rPr>
        <w:t>10</w:t>
      </w:r>
      <w:r>
        <w:rPr>
          <w:noProof/>
        </w:rPr>
        <w:fldChar w:fldCharType="end"/>
      </w:r>
    </w:p>
    <w:p w14:paraId="50352BD5" w14:textId="607E9756"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3.2</w:t>
      </w:r>
      <w:r>
        <w:rPr>
          <w:rFonts w:asciiTheme="minorHAnsi" w:eastAsiaTheme="minorEastAsia" w:hAnsiTheme="minorHAnsi" w:cstheme="minorBidi"/>
          <w:noProof/>
          <w:sz w:val="22"/>
          <w:szCs w:val="22"/>
          <w:lang w:val="en-US" w:bidi="ar-SA"/>
        </w:rPr>
        <w:tab/>
      </w:r>
      <w:r>
        <w:rPr>
          <w:noProof/>
        </w:rPr>
        <w:t>Inversiunea de control (IoC – Inversion of Control)</w:t>
      </w:r>
      <w:r>
        <w:rPr>
          <w:noProof/>
        </w:rPr>
        <w:tab/>
      </w:r>
      <w:r>
        <w:rPr>
          <w:noProof/>
        </w:rPr>
        <w:fldChar w:fldCharType="begin"/>
      </w:r>
      <w:r>
        <w:rPr>
          <w:noProof/>
        </w:rPr>
        <w:instrText xml:space="preserve"> PAGEREF _Toc106575404 \h </w:instrText>
      </w:r>
      <w:r>
        <w:rPr>
          <w:noProof/>
        </w:rPr>
      </w:r>
      <w:r>
        <w:rPr>
          <w:noProof/>
        </w:rPr>
        <w:fldChar w:fldCharType="separate"/>
      </w:r>
      <w:r w:rsidR="00FC7AEE">
        <w:rPr>
          <w:noProof/>
        </w:rPr>
        <w:t>11</w:t>
      </w:r>
      <w:r>
        <w:rPr>
          <w:noProof/>
        </w:rPr>
        <w:fldChar w:fldCharType="end"/>
      </w:r>
    </w:p>
    <w:p w14:paraId="22DF6665" w14:textId="4E683777"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3.3</w:t>
      </w:r>
      <w:r>
        <w:rPr>
          <w:rFonts w:asciiTheme="minorHAnsi" w:eastAsiaTheme="minorEastAsia" w:hAnsiTheme="minorHAnsi" w:cstheme="minorBidi"/>
          <w:noProof/>
          <w:sz w:val="22"/>
          <w:szCs w:val="22"/>
          <w:lang w:val="en-US" w:bidi="ar-SA"/>
        </w:rPr>
        <w:tab/>
      </w:r>
      <w:r>
        <w:rPr>
          <w:noProof/>
        </w:rPr>
        <w:t>Programarea orientată pe aspecte(AOP – Aspect Oriented Programming)</w:t>
      </w:r>
      <w:r>
        <w:rPr>
          <w:noProof/>
        </w:rPr>
        <w:tab/>
      </w:r>
      <w:r>
        <w:rPr>
          <w:noProof/>
        </w:rPr>
        <w:fldChar w:fldCharType="begin"/>
      </w:r>
      <w:r>
        <w:rPr>
          <w:noProof/>
        </w:rPr>
        <w:instrText xml:space="preserve"> PAGEREF _Toc106575405 \h </w:instrText>
      </w:r>
      <w:r>
        <w:rPr>
          <w:noProof/>
        </w:rPr>
      </w:r>
      <w:r>
        <w:rPr>
          <w:noProof/>
        </w:rPr>
        <w:fldChar w:fldCharType="separate"/>
      </w:r>
      <w:r w:rsidR="00FC7AEE">
        <w:rPr>
          <w:noProof/>
        </w:rPr>
        <w:t>12</w:t>
      </w:r>
      <w:r>
        <w:rPr>
          <w:noProof/>
        </w:rPr>
        <w:fldChar w:fldCharType="end"/>
      </w:r>
    </w:p>
    <w:p w14:paraId="6F67E643" w14:textId="00A2776F"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4</w:t>
      </w:r>
      <w:r>
        <w:rPr>
          <w:rFonts w:asciiTheme="minorHAnsi" w:eastAsiaTheme="minorEastAsia" w:hAnsiTheme="minorHAnsi" w:cstheme="minorBidi"/>
          <w:b w:val="0"/>
          <w:noProof/>
          <w:sz w:val="22"/>
          <w:szCs w:val="22"/>
          <w:lang w:val="en-US" w:bidi="ar-SA"/>
        </w:rPr>
        <w:tab/>
      </w:r>
      <w:r w:rsidRPr="006839D4">
        <w:rPr>
          <w:noProof/>
        </w:rPr>
        <w:t>Spring Boot</w:t>
      </w:r>
      <w:r>
        <w:rPr>
          <w:noProof/>
        </w:rPr>
        <w:tab/>
      </w:r>
      <w:r>
        <w:rPr>
          <w:noProof/>
        </w:rPr>
        <w:fldChar w:fldCharType="begin"/>
      </w:r>
      <w:r>
        <w:rPr>
          <w:noProof/>
        </w:rPr>
        <w:instrText xml:space="preserve"> PAGEREF _Toc106575406 \h </w:instrText>
      </w:r>
      <w:r>
        <w:rPr>
          <w:noProof/>
        </w:rPr>
      </w:r>
      <w:r>
        <w:rPr>
          <w:noProof/>
        </w:rPr>
        <w:fldChar w:fldCharType="separate"/>
      </w:r>
      <w:r w:rsidR="00FC7AEE">
        <w:rPr>
          <w:noProof/>
        </w:rPr>
        <w:t>12</w:t>
      </w:r>
      <w:r>
        <w:rPr>
          <w:noProof/>
        </w:rPr>
        <w:fldChar w:fldCharType="end"/>
      </w:r>
    </w:p>
    <w:p w14:paraId="7FF993AB" w14:textId="65CDFF6F"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4.1</w:t>
      </w:r>
      <w:r>
        <w:rPr>
          <w:rFonts w:asciiTheme="minorHAnsi" w:eastAsiaTheme="minorEastAsia" w:hAnsiTheme="minorHAnsi" w:cstheme="minorBidi"/>
          <w:noProof/>
          <w:sz w:val="22"/>
          <w:szCs w:val="22"/>
          <w:lang w:val="en-US" w:bidi="ar-SA"/>
        </w:rPr>
        <w:tab/>
      </w:r>
      <w:r>
        <w:rPr>
          <w:noProof/>
        </w:rPr>
        <w:t>Avantaje ale microserviciilor</w:t>
      </w:r>
      <w:r>
        <w:rPr>
          <w:noProof/>
        </w:rPr>
        <w:tab/>
      </w:r>
      <w:r>
        <w:rPr>
          <w:noProof/>
        </w:rPr>
        <w:fldChar w:fldCharType="begin"/>
      </w:r>
      <w:r>
        <w:rPr>
          <w:noProof/>
        </w:rPr>
        <w:instrText xml:space="preserve"> PAGEREF _Toc106575407 \h </w:instrText>
      </w:r>
      <w:r>
        <w:rPr>
          <w:noProof/>
        </w:rPr>
      </w:r>
      <w:r>
        <w:rPr>
          <w:noProof/>
        </w:rPr>
        <w:fldChar w:fldCharType="separate"/>
      </w:r>
      <w:r w:rsidR="00FC7AEE">
        <w:rPr>
          <w:noProof/>
        </w:rPr>
        <w:t>12</w:t>
      </w:r>
      <w:r>
        <w:rPr>
          <w:noProof/>
        </w:rPr>
        <w:fldChar w:fldCharType="end"/>
      </w:r>
    </w:p>
    <w:p w14:paraId="24A306BA" w14:textId="0844F0AA"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4.2</w:t>
      </w:r>
      <w:r>
        <w:rPr>
          <w:rFonts w:asciiTheme="minorHAnsi" w:eastAsiaTheme="minorEastAsia" w:hAnsiTheme="minorHAnsi" w:cstheme="minorBidi"/>
          <w:noProof/>
          <w:sz w:val="22"/>
          <w:szCs w:val="22"/>
          <w:lang w:val="en-US" w:bidi="ar-SA"/>
        </w:rPr>
        <w:tab/>
      </w:r>
      <w:r>
        <w:rPr>
          <w:noProof/>
        </w:rPr>
        <w:t>Spring Data</w:t>
      </w:r>
      <w:r>
        <w:rPr>
          <w:noProof/>
        </w:rPr>
        <w:tab/>
      </w:r>
      <w:r>
        <w:rPr>
          <w:noProof/>
        </w:rPr>
        <w:fldChar w:fldCharType="begin"/>
      </w:r>
      <w:r>
        <w:rPr>
          <w:noProof/>
        </w:rPr>
        <w:instrText xml:space="preserve"> PAGEREF _Toc106575408 \h </w:instrText>
      </w:r>
      <w:r>
        <w:rPr>
          <w:noProof/>
        </w:rPr>
      </w:r>
      <w:r>
        <w:rPr>
          <w:noProof/>
        </w:rPr>
        <w:fldChar w:fldCharType="separate"/>
      </w:r>
      <w:r w:rsidR="00FC7AEE">
        <w:rPr>
          <w:noProof/>
        </w:rPr>
        <w:t>13</w:t>
      </w:r>
      <w:r>
        <w:rPr>
          <w:noProof/>
        </w:rPr>
        <w:fldChar w:fldCharType="end"/>
      </w:r>
    </w:p>
    <w:p w14:paraId="1D45CDF0" w14:textId="14E928EC"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4.3</w:t>
      </w:r>
      <w:r>
        <w:rPr>
          <w:rFonts w:asciiTheme="minorHAnsi" w:eastAsiaTheme="minorEastAsia" w:hAnsiTheme="minorHAnsi" w:cstheme="minorBidi"/>
          <w:noProof/>
          <w:sz w:val="22"/>
          <w:szCs w:val="22"/>
          <w:lang w:val="en-US" w:bidi="ar-SA"/>
        </w:rPr>
        <w:tab/>
      </w:r>
      <w:r>
        <w:rPr>
          <w:noProof/>
        </w:rPr>
        <w:t>Spring Security</w:t>
      </w:r>
      <w:r>
        <w:rPr>
          <w:noProof/>
        </w:rPr>
        <w:tab/>
      </w:r>
      <w:r>
        <w:rPr>
          <w:noProof/>
        </w:rPr>
        <w:fldChar w:fldCharType="begin"/>
      </w:r>
      <w:r>
        <w:rPr>
          <w:noProof/>
        </w:rPr>
        <w:instrText xml:space="preserve"> PAGEREF _Toc106575409 \h </w:instrText>
      </w:r>
      <w:r>
        <w:rPr>
          <w:noProof/>
        </w:rPr>
      </w:r>
      <w:r>
        <w:rPr>
          <w:noProof/>
        </w:rPr>
        <w:fldChar w:fldCharType="separate"/>
      </w:r>
      <w:r w:rsidR="00FC7AEE">
        <w:rPr>
          <w:noProof/>
        </w:rPr>
        <w:t>13</w:t>
      </w:r>
      <w:r>
        <w:rPr>
          <w:noProof/>
        </w:rPr>
        <w:fldChar w:fldCharType="end"/>
      </w:r>
    </w:p>
    <w:p w14:paraId="19FA24CA" w14:textId="570DECEB"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5</w:t>
      </w:r>
      <w:r>
        <w:rPr>
          <w:rFonts w:asciiTheme="minorHAnsi" w:eastAsiaTheme="minorEastAsia" w:hAnsiTheme="minorHAnsi" w:cstheme="minorBidi"/>
          <w:b w:val="0"/>
          <w:noProof/>
          <w:sz w:val="22"/>
          <w:szCs w:val="22"/>
          <w:lang w:val="en-US" w:bidi="ar-SA"/>
        </w:rPr>
        <w:tab/>
      </w:r>
      <w:r w:rsidRPr="006839D4">
        <w:rPr>
          <w:noProof/>
        </w:rPr>
        <w:t>Angular</w:t>
      </w:r>
      <w:r>
        <w:rPr>
          <w:noProof/>
        </w:rPr>
        <w:tab/>
      </w:r>
      <w:r>
        <w:rPr>
          <w:noProof/>
        </w:rPr>
        <w:fldChar w:fldCharType="begin"/>
      </w:r>
      <w:r>
        <w:rPr>
          <w:noProof/>
        </w:rPr>
        <w:instrText xml:space="preserve"> PAGEREF _Toc106575410 \h </w:instrText>
      </w:r>
      <w:r>
        <w:rPr>
          <w:noProof/>
        </w:rPr>
      </w:r>
      <w:r>
        <w:rPr>
          <w:noProof/>
        </w:rPr>
        <w:fldChar w:fldCharType="separate"/>
      </w:r>
      <w:r w:rsidR="00FC7AEE">
        <w:rPr>
          <w:noProof/>
        </w:rPr>
        <w:t>14</w:t>
      </w:r>
      <w:r>
        <w:rPr>
          <w:noProof/>
        </w:rPr>
        <w:fldChar w:fldCharType="end"/>
      </w:r>
    </w:p>
    <w:p w14:paraId="2C62207E" w14:textId="102CB671"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5.1</w:t>
      </w:r>
      <w:r>
        <w:rPr>
          <w:rFonts w:asciiTheme="minorHAnsi" w:eastAsiaTheme="minorEastAsia" w:hAnsiTheme="minorHAnsi" w:cstheme="minorBidi"/>
          <w:noProof/>
          <w:sz w:val="22"/>
          <w:szCs w:val="22"/>
          <w:lang w:val="en-US" w:bidi="ar-SA"/>
        </w:rPr>
        <w:tab/>
      </w:r>
      <w:r>
        <w:rPr>
          <w:noProof/>
        </w:rPr>
        <w:t>Diferenţe între Angular şi AngularJS:</w:t>
      </w:r>
      <w:r>
        <w:rPr>
          <w:noProof/>
        </w:rPr>
        <w:tab/>
      </w:r>
      <w:r>
        <w:rPr>
          <w:noProof/>
        </w:rPr>
        <w:fldChar w:fldCharType="begin"/>
      </w:r>
      <w:r>
        <w:rPr>
          <w:noProof/>
        </w:rPr>
        <w:instrText xml:space="preserve"> PAGEREF _Toc106575411 \h </w:instrText>
      </w:r>
      <w:r>
        <w:rPr>
          <w:noProof/>
        </w:rPr>
      </w:r>
      <w:r>
        <w:rPr>
          <w:noProof/>
        </w:rPr>
        <w:fldChar w:fldCharType="separate"/>
      </w:r>
      <w:r w:rsidR="00FC7AEE">
        <w:rPr>
          <w:noProof/>
        </w:rPr>
        <w:t>14</w:t>
      </w:r>
      <w:r>
        <w:rPr>
          <w:noProof/>
        </w:rPr>
        <w:fldChar w:fldCharType="end"/>
      </w:r>
    </w:p>
    <w:p w14:paraId="4B8543B6" w14:textId="5164919A"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6</w:t>
      </w:r>
      <w:r>
        <w:rPr>
          <w:rFonts w:asciiTheme="minorHAnsi" w:eastAsiaTheme="minorEastAsia" w:hAnsiTheme="minorHAnsi" w:cstheme="minorBidi"/>
          <w:b w:val="0"/>
          <w:noProof/>
          <w:sz w:val="22"/>
          <w:szCs w:val="22"/>
          <w:lang w:val="en-US" w:bidi="ar-SA"/>
        </w:rPr>
        <w:tab/>
      </w:r>
      <w:r w:rsidRPr="006839D4">
        <w:rPr>
          <w:noProof/>
        </w:rPr>
        <w:t>JavaScript(JS)</w:t>
      </w:r>
      <w:r>
        <w:rPr>
          <w:noProof/>
        </w:rPr>
        <w:tab/>
      </w:r>
      <w:r>
        <w:rPr>
          <w:noProof/>
        </w:rPr>
        <w:fldChar w:fldCharType="begin"/>
      </w:r>
      <w:r>
        <w:rPr>
          <w:noProof/>
        </w:rPr>
        <w:instrText xml:space="preserve"> PAGEREF _Toc106575412 \h </w:instrText>
      </w:r>
      <w:r>
        <w:rPr>
          <w:noProof/>
        </w:rPr>
      </w:r>
      <w:r>
        <w:rPr>
          <w:noProof/>
        </w:rPr>
        <w:fldChar w:fldCharType="separate"/>
      </w:r>
      <w:r w:rsidR="00FC7AEE">
        <w:rPr>
          <w:noProof/>
        </w:rPr>
        <w:t>15</w:t>
      </w:r>
      <w:r>
        <w:rPr>
          <w:noProof/>
        </w:rPr>
        <w:fldChar w:fldCharType="end"/>
      </w:r>
    </w:p>
    <w:p w14:paraId="528370F6" w14:textId="44991350"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sidRPr="006839D4">
        <w:rPr>
          <w:b/>
          <w:noProof/>
        </w:rPr>
        <w:t>2.6.1</w:t>
      </w:r>
      <w:r>
        <w:rPr>
          <w:rFonts w:asciiTheme="minorHAnsi" w:eastAsiaTheme="minorEastAsia" w:hAnsiTheme="minorHAnsi" w:cstheme="minorBidi"/>
          <w:noProof/>
          <w:sz w:val="22"/>
          <w:szCs w:val="22"/>
          <w:lang w:val="en-US" w:bidi="ar-SA"/>
        </w:rPr>
        <w:tab/>
      </w:r>
      <w:r w:rsidRPr="006839D4">
        <w:rPr>
          <w:b/>
          <w:noProof/>
        </w:rPr>
        <w:t>Securitatea unui browser</w:t>
      </w:r>
      <w:r>
        <w:rPr>
          <w:noProof/>
        </w:rPr>
        <w:tab/>
      </w:r>
      <w:r>
        <w:rPr>
          <w:noProof/>
        </w:rPr>
        <w:fldChar w:fldCharType="begin"/>
      </w:r>
      <w:r>
        <w:rPr>
          <w:noProof/>
        </w:rPr>
        <w:instrText xml:space="preserve"> PAGEREF _Toc106575413 \h </w:instrText>
      </w:r>
      <w:r>
        <w:rPr>
          <w:noProof/>
        </w:rPr>
      </w:r>
      <w:r>
        <w:rPr>
          <w:noProof/>
        </w:rPr>
        <w:fldChar w:fldCharType="separate"/>
      </w:r>
      <w:r w:rsidR="00FC7AEE">
        <w:rPr>
          <w:noProof/>
        </w:rPr>
        <w:t>16</w:t>
      </w:r>
      <w:r>
        <w:rPr>
          <w:noProof/>
        </w:rPr>
        <w:fldChar w:fldCharType="end"/>
      </w:r>
    </w:p>
    <w:p w14:paraId="17917106" w14:textId="2257DD52"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sidRPr="006839D4">
        <w:rPr>
          <w:b/>
          <w:noProof/>
        </w:rPr>
        <w:t>2.6.2</w:t>
      </w:r>
      <w:r>
        <w:rPr>
          <w:rFonts w:asciiTheme="minorHAnsi" w:eastAsiaTheme="minorEastAsia" w:hAnsiTheme="minorHAnsi" w:cstheme="minorBidi"/>
          <w:noProof/>
          <w:sz w:val="22"/>
          <w:szCs w:val="22"/>
          <w:lang w:val="en-US" w:bidi="ar-SA"/>
        </w:rPr>
        <w:tab/>
      </w:r>
      <w:r w:rsidRPr="006839D4">
        <w:rPr>
          <w:b/>
          <w:noProof/>
        </w:rPr>
        <w:t>Ordinea de execuţie a instrucţiunilor JavaScript</w:t>
      </w:r>
      <w:r>
        <w:rPr>
          <w:noProof/>
        </w:rPr>
        <w:tab/>
      </w:r>
      <w:r>
        <w:rPr>
          <w:noProof/>
        </w:rPr>
        <w:fldChar w:fldCharType="begin"/>
      </w:r>
      <w:r>
        <w:rPr>
          <w:noProof/>
        </w:rPr>
        <w:instrText xml:space="preserve"> PAGEREF _Toc106575414 \h </w:instrText>
      </w:r>
      <w:r>
        <w:rPr>
          <w:noProof/>
        </w:rPr>
      </w:r>
      <w:r>
        <w:rPr>
          <w:noProof/>
        </w:rPr>
        <w:fldChar w:fldCharType="separate"/>
      </w:r>
      <w:r w:rsidR="00FC7AEE">
        <w:rPr>
          <w:noProof/>
        </w:rPr>
        <w:t>16</w:t>
      </w:r>
      <w:r>
        <w:rPr>
          <w:noProof/>
        </w:rPr>
        <w:fldChar w:fldCharType="end"/>
      </w:r>
    </w:p>
    <w:p w14:paraId="41A9BCFC" w14:textId="6169B6A0"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sidRPr="006839D4">
        <w:rPr>
          <w:b/>
          <w:noProof/>
        </w:rPr>
        <w:t>2.6.3</w:t>
      </w:r>
      <w:r>
        <w:rPr>
          <w:rFonts w:asciiTheme="minorHAnsi" w:eastAsiaTheme="minorEastAsia" w:hAnsiTheme="minorHAnsi" w:cstheme="minorBidi"/>
          <w:noProof/>
          <w:sz w:val="22"/>
          <w:szCs w:val="22"/>
          <w:lang w:val="en-US" w:bidi="ar-SA"/>
        </w:rPr>
        <w:tab/>
      </w:r>
      <w:r w:rsidRPr="006839D4">
        <w:rPr>
          <w:b/>
          <w:noProof/>
        </w:rPr>
        <w:t>Cod interpretat versus cod compilat</w:t>
      </w:r>
      <w:r>
        <w:rPr>
          <w:noProof/>
        </w:rPr>
        <w:tab/>
      </w:r>
      <w:r>
        <w:rPr>
          <w:noProof/>
        </w:rPr>
        <w:fldChar w:fldCharType="begin"/>
      </w:r>
      <w:r>
        <w:rPr>
          <w:noProof/>
        </w:rPr>
        <w:instrText xml:space="preserve"> PAGEREF _Toc106575415 \h </w:instrText>
      </w:r>
      <w:r>
        <w:rPr>
          <w:noProof/>
        </w:rPr>
      </w:r>
      <w:r>
        <w:rPr>
          <w:noProof/>
        </w:rPr>
        <w:fldChar w:fldCharType="separate"/>
      </w:r>
      <w:r w:rsidR="00FC7AEE">
        <w:rPr>
          <w:noProof/>
        </w:rPr>
        <w:t>16</w:t>
      </w:r>
      <w:r>
        <w:rPr>
          <w:noProof/>
        </w:rPr>
        <w:fldChar w:fldCharType="end"/>
      </w:r>
    </w:p>
    <w:p w14:paraId="27C3E62A" w14:textId="2A33997C"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sidRPr="006839D4">
        <w:rPr>
          <w:b/>
          <w:noProof/>
        </w:rPr>
        <w:t>2.6.4</w:t>
      </w:r>
      <w:r>
        <w:rPr>
          <w:rFonts w:asciiTheme="minorHAnsi" w:eastAsiaTheme="minorEastAsia" w:hAnsiTheme="minorHAnsi" w:cstheme="minorBidi"/>
          <w:noProof/>
          <w:sz w:val="22"/>
          <w:szCs w:val="22"/>
          <w:lang w:val="en-US" w:bidi="ar-SA"/>
        </w:rPr>
        <w:tab/>
      </w:r>
      <w:r w:rsidRPr="006839D4">
        <w:rPr>
          <w:b/>
          <w:noProof/>
        </w:rPr>
        <w:t>Cod pe parte de client şi cod pe parte de server</w:t>
      </w:r>
      <w:r>
        <w:rPr>
          <w:noProof/>
        </w:rPr>
        <w:tab/>
      </w:r>
      <w:r>
        <w:rPr>
          <w:noProof/>
        </w:rPr>
        <w:fldChar w:fldCharType="begin"/>
      </w:r>
      <w:r>
        <w:rPr>
          <w:noProof/>
        </w:rPr>
        <w:instrText xml:space="preserve"> PAGEREF _Toc106575416 \h </w:instrText>
      </w:r>
      <w:r>
        <w:rPr>
          <w:noProof/>
        </w:rPr>
      </w:r>
      <w:r>
        <w:rPr>
          <w:noProof/>
        </w:rPr>
        <w:fldChar w:fldCharType="separate"/>
      </w:r>
      <w:r w:rsidR="00FC7AEE">
        <w:rPr>
          <w:noProof/>
        </w:rPr>
        <w:t>17</w:t>
      </w:r>
      <w:r>
        <w:rPr>
          <w:noProof/>
        </w:rPr>
        <w:fldChar w:fldCharType="end"/>
      </w:r>
    </w:p>
    <w:p w14:paraId="2161B233" w14:textId="3AF5DD68"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sidRPr="006839D4">
        <w:rPr>
          <w:b/>
          <w:noProof/>
        </w:rPr>
        <w:t>2.6.5</w:t>
      </w:r>
      <w:r>
        <w:rPr>
          <w:rFonts w:asciiTheme="minorHAnsi" w:eastAsiaTheme="minorEastAsia" w:hAnsiTheme="minorHAnsi" w:cstheme="minorBidi"/>
          <w:noProof/>
          <w:sz w:val="22"/>
          <w:szCs w:val="22"/>
          <w:lang w:val="en-US" w:bidi="ar-SA"/>
        </w:rPr>
        <w:tab/>
      </w:r>
      <w:r w:rsidRPr="006839D4">
        <w:rPr>
          <w:b/>
          <w:noProof/>
        </w:rPr>
        <w:t>Cod dinamic versus cod static</w:t>
      </w:r>
      <w:r>
        <w:rPr>
          <w:noProof/>
        </w:rPr>
        <w:tab/>
      </w:r>
      <w:r>
        <w:rPr>
          <w:noProof/>
        </w:rPr>
        <w:fldChar w:fldCharType="begin"/>
      </w:r>
      <w:r>
        <w:rPr>
          <w:noProof/>
        </w:rPr>
        <w:instrText xml:space="preserve"> PAGEREF _Toc106575417 \h </w:instrText>
      </w:r>
      <w:r>
        <w:rPr>
          <w:noProof/>
        </w:rPr>
      </w:r>
      <w:r>
        <w:rPr>
          <w:noProof/>
        </w:rPr>
        <w:fldChar w:fldCharType="separate"/>
      </w:r>
      <w:r w:rsidR="00FC7AEE">
        <w:rPr>
          <w:noProof/>
        </w:rPr>
        <w:t>17</w:t>
      </w:r>
      <w:r>
        <w:rPr>
          <w:noProof/>
        </w:rPr>
        <w:fldChar w:fldCharType="end"/>
      </w:r>
    </w:p>
    <w:p w14:paraId="3BFE194E" w14:textId="222FE71D"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7</w:t>
      </w:r>
      <w:r>
        <w:rPr>
          <w:rFonts w:asciiTheme="minorHAnsi" w:eastAsiaTheme="minorEastAsia" w:hAnsiTheme="minorHAnsi" w:cstheme="minorBidi"/>
          <w:b w:val="0"/>
          <w:noProof/>
          <w:sz w:val="22"/>
          <w:szCs w:val="22"/>
          <w:lang w:val="en-US" w:bidi="ar-SA"/>
        </w:rPr>
        <w:tab/>
      </w:r>
      <w:r w:rsidRPr="006839D4">
        <w:rPr>
          <w:noProof/>
        </w:rPr>
        <w:t>TypeScript</w:t>
      </w:r>
      <w:r>
        <w:rPr>
          <w:noProof/>
        </w:rPr>
        <w:tab/>
      </w:r>
      <w:r>
        <w:rPr>
          <w:noProof/>
        </w:rPr>
        <w:fldChar w:fldCharType="begin"/>
      </w:r>
      <w:r>
        <w:rPr>
          <w:noProof/>
        </w:rPr>
        <w:instrText xml:space="preserve"> PAGEREF _Toc106575418 \h </w:instrText>
      </w:r>
      <w:r>
        <w:rPr>
          <w:noProof/>
        </w:rPr>
      </w:r>
      <w:r>
        <w:rPr>
          <w:noProof/>
        </w:rPr>
        <w:fldChar w:fldCharType="separate"/>
      </w:r>
      <w:r w:rsidR="00FC7AEE">
        <w:rPr>
          <w:noProof/>
        </w:rPr>
        <w:t>17</w:t>
      </w:r>
      <w:r>
        <w:rPr>
          <w:noProof/>
        </w:rPr>
        <w:fldChar w:fldCharType="end"/>
      </w:r>
    </w:p>
    <w:p w14:paraId="1E1DA9D1" w14:textId="4D3FFC36"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7.1</w:t>
      </w:r>
      <w:r>
        <w:rPr>
          <w:rFonts w:asciiTheme="minorHAnsi" w:eastAsiaTheme="minorEastAsia" w:hAnsiTheme="minorHAnsi" w:cstheme="minorBidi"/>
          <w:noProof/>
          <w:sz w:val="22"/>
          <w:szCs w:val="22"/>
          <w:lang w:val="en-US" w:bidi="ar-SA"/>
        </w:rPr>
        <w:tab/>
      </w:r>
      <w:r>
        <w:rPr>
          <w:noProof/>
        </w:rPr>
        <w:t>Originile, credibilitatea şi fiabilitatea TypeScript</w:t>
      </w:r>
      <w:r>
        <w:rPr>
          <w:noProof/>
        </w:rPr>
        <w:tab/>
      </w:r>
      <w:r>
        <w:rPr>
          <w:noProof/>
        </w:rPr>
        <w:fldChar w:fldCharType="begin"/>
      </w:r>
      <w:r>
        <w:rPr>
          <w:noProof/>
        </w:rPr>
        <w:instrText xml:space="preserve"> PAGEREF _Toc106575419 \h </w:instrText>
      </w:r>
      <w:r>
        <w:rPr>
          <w:noProof/>
        </w:rPr>
      </w:r>
      <w:r>
        <w:rPr>
          <w:noProof/>
        </w:rPr>
        <w:fldChar w:fldCharType="separate"/>
      </w:r>
      <w:r w:rsidR="00FC7AEE">
        <w:rPr>
          <w:noProof/>
        </w:rPr>
        <w:t>18</w:t>
      </w:r>
      <w:r>
        <w:rPr>
          <w:noProof/>
        </w:rPr>
        <w:fldChar w:fldCharType="end"/>
      </w:r>
    </w:p>
    <w:p w14:paraId="730880A7" w14:textId="17C57CA0"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7.2</w:t>
      </w:r>
      <w:r>
        <w:rPr>
          <w:rFonts w:asciiTheme="minorHAnsi" w:eastAsiaTheme="minorEastAsia" w:hAnsiTheme="minorHAnsi" w:cstheme="minorBidi"/>
          <w:noProof/>
          <w:sz w:val="22"/>
          <w:szCs w:val="22"/>
          <w:lang w:val="en-US" w:bidi="ar-SA"/>
        </w:rPr>
        <w:tab/>
      </w:r>
      <w:r>
        <w:rPr>
          <w:noProof/>
        </w:rPr>
        <w:t>Tipurile de date</w:t>
      </w:r>
      <w:r>
        <w:rPr>
          <w:noProof/>
        </w:rPr>
        <w:tab/>
      </w:r>
      <w:r>
        <w:rPr>
          <w:noProof/>
        </w:rPr>
        <w:fldChar w:fldCharType="begin"/>
      </w:r>
      <w:r>
        <w:rPr>
          <w:noProof/>
        </w:rPr>
        <w:instrText xml:space="preserve"> PAGEREF _Toc106575420 \h </w:instrText>
      </w:r>
      <w:r>
        <w:rPr>
          <w:noProof/>
        </w:rPr>
      </w:r>
      <w:r>
        <w:rPr>
          <w:noProof/>
        </w:rPr>
        <w:fldChar w:fldCharType="separate"/>
      </w:r>
      <w:r w:rsidR="00FC7AEE">
        <w:rPr>
          <w:noProof/>
        </w:rPr>
        <w:t>18</w:t>
      </w:r>
      <w:r>
        <w:rPr>
          <w:noProof/>
        </w:rPr>
        <w:fldChar w:fldCharType="end"/>
      </w:r>
    </w:p>
    <w:p w14:paraId="283C7CAF" w14:textId="427EFB05"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7.3</w:t>
      </w:r>
      <w:r>
        <w:rPr>
          <w:rFonts w:asciiTheme="minorHAnsi" w:eastAsiaTheme="minorEastAsia" w:hAnsiTheme="minorHAnsi" w:cstheme="minorBidi"/>
          <w:noProof/>
          <w:sz w:val="22"/>
          <w:szCs w:val="22"/>
          <w:lang w:val="en-US" w:bidi="ar-SA"/>
        </w:rPr>
        <w:tab/>
      </w:r>
      <w:r>
        <w:rPr>
          <w:noProof/>
        </w:rPr>
        <w:t>Interfeţe</w:t>
      </w:r>
      <w:r>
        <w:rPr>
          <w:noProof/>
        </w:rPr>
        <w:tab/>
      </w:r>
      <w:r>
        <w:rPr>
          <w:noProof/>
        </w:rPr>
        <w:fldChar w:fldCharType="begin"/>
      </w:r>
      <w:r>
        <w:rPr>
          <w:noProof/>
        </w:rPr>
        <w:instrText xml:space="preserve"> PAGEREF _Toc106575421 \h </w:instrText>
      </w:r>
      <w:r>
        <w:rPr>
          <w:noProof/>
        </w:rPr>
      </w:r>
      <w:r>
        <w:rPr>
          <w:noProof/>
        </w:rPr>
        <w:fldChar w:fldCharType="separate"/>
      </w:r>
      <w:r w:rsidR="00FC7AEE">
        <w:rPr>
          <w:noProof/>
        </w:rPr>
        <w:t>18</w:t>
      </w:r>
      <w:r>
        <w:rPr>
          <w:noProof/>
        </w:rPr>
        <w:fldChar w:fldCharType="end"/>
      </w:r>
    </w:p>
    <w:p w14:paraId="3387FC59" w14:textId="421AB6D6"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8</w:t>
      </w:r>
      <w:r>
        <w:rPr>
          <w:rFonts w:asciiTheme="minorHAnsi" w:eastAsiaTheme="minorEastAsia" w:hAnsiTheme="minorHAnsi" w:cstheme="minorBidi"/>
          <w:b w:val="0"/>
          <w:noProof/>
          <w:sz w:val="22"/>
          <w:szCs w:val="22"/>
          <w:lang w:val="en-US" w:bidi="ar-SA"/>
        </w:rPr>
        <w:tab/>
      </w:r>
      <w:r w:rsidRPr="006839D4">
        <w:rPr>
          <w:noProof/>
        </w:rPr>
        <w:t>HTML (Hypertext Markup Language)</w:t>
      </w:r>
      <w:r>
        <w:rPr>
          <w:noProof/>
        </w:rPr>
        <w:tab/>
      </w:r>
      <w:r>
        <w:rPr>
          <w:noProof/>
        </w:rPr>
        <w:fldChar w:fldCharType="begin"/>
      </w:r>
      <w:r>
        <w:rPr>
          <w:noProof/>
        </w:rPr>
        <w:instrText xml:space="preserve"> PAGEREF _Toc106575422 \h </w:instrText>
      </w:r>
      <w:r>
        <w:rPr>
          <w:noProof/>
        </w:rPr>
      </w:r>
      <w:r>
        <w:rPr>
          <w:noProof/>
        </w:rPr>
        <w:fldChar w:fldCharType="separate"/>
      </w:r>
      <w:r w:rsidR="00FC7AEE">
        <w:rPr>
          <w:noProof/>
        </w:rPr>
        <w:t>18</w:t>
      </w:r>
      <w:r>
        <w:rPr>
          <w:noProof/>
        </w:rPr>
        <w:fldChar w:fldCharType="end"/>
      </w:r>
    </w:p>
    <w:p w14:paraId="02E8B3B5" w14:textId="7ECC550B"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8.1</w:t>
      </w:r>
      <w:r>
        <w:rPr>
          <w:rFonts w:asciiTheme="minorHAnsi" w:eastAsiaTheme="minorEastAsia" w:hAnsiTheme="minorHAnsi" w:cstheme="minorBidi"/>
          <w:noProof/>
          <w:sz w:val="22"/>
          <w:szCs w:val="22"/>
          <w:lang w:val="en-US" w:bidi="ar-SA"/>
        </w:rPr>
        <w:tab/>
      </w:r>
      <w:r>
        <w:rPr>
          <w:noProof/>
        </w:rPr>
        <w:t>Anatomia unui element HTML</w:t>
      </w:r>
      <w:r>
        <w:rPr>
          <w:noProof/>
        </w:rPr>
        <w:tab/>
      </w:r>
      <w:r>
        <w:rPr>
          <w:noProof/>
        </w:rPr>
        <w:fldChar w:fldCharType="begin"/>
      </w:r>
      <w:r>
        <w:rPr>
          <w:noProof/>
        </w:rPr>
        <w:instrText xml:space="preserve"> PAGEREF _Toc106575423 \h </w:instrText>
      </w:r>
      <w:r>
        <w:rPr>
          <w:noProof/>
        </w:rPr>
      </w:r>
      <w:r>
        <w:rPr>
          <w:noProof/>
        </w:rPr>
        <w:fldChar w:fldCharType="separate"/>
      </w:r>
      <w:r w:rsidR="00FC7AEE">
        <w:rPr>
          <w:noProof/>
        </w:rPr>
        <w:t>19</w:t>
      </w:r>
      <w:r>
        <w:rPr>
          <w:noProof/>
        </w:rPr>
        <w:fldChar w:fldCharType="end"/>
      </w:r>
    </w:p>
    <w:p w14:paraId="3442E445" w14:textId="6C274BE1"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8.2</w:t>
      </w:r>
      <w:r>
        <w:rPr>
          <w:rFonts w:asciiTheme="minorHAnsi" w:eastAsiaTheme="minorEastAsia" w:hAnsiTheme="minorHAnsi" w:cstheme="minorBidi"/>
          <w:noProof/>
          <w:sz w:val="22"/>
          <w:szCs w:val="22"/>
          <w:lang w:val="en-US" w:bidi="ar-SA"/>
        </w:rPr>
        <w:tab/>
      </w:r>
      <w:r>
        <w:rPr>
          <w:noProof/>
        </w:rPr>
        <w:t>Anatomia unui document HTML</w:t>
      </w:r>
      <w:r>
        <w:rPr>
          <w:noProof/>
        </w:rPr>
        <w:tab/>
      </w:r>
      <w:r>
        <w:rPr>
          <w:noProof/>
        </w:rPr>
        <w:fldChar w:fldCharType="begin"/>
      </w:r>
      <w:r>
        <w:rPr>
          <w:noProof/>
        </w:rPr>
        <w:instrText xml:space="preserve"> PAGEREF _Toc106575424 \h </w:instrText>
      </w:r>
      <w:r>
        <w:rPr>
          <w:noProof/>
        </w:rPr>
      </w:r>
      <w:r>
        <w:rPr>
          <w:noProof/>
        </w:rPr>
        <w:fldChar w:fldCharType="separate"/>
      </w:r>
      <w:r w:rsidR="00FC7AEE">
        <w:rPr>
          <w:noProof/>
        </w:rPr>
        <w:t>20</w:t>
      </w:r>
      <w:r>
        <w:rPr>
          <w:noProof/>
        </w:rPr>
        <w:fldChar w:fldCharType="end"/>
      </w:r>
    </w:p>
    <w:p w14:paraId="053C09C8" w14:textId="4612B614"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lastRenderedPageBreak/>
        <w:t>2.8.3</w:t>
      </w:r>
      <w:r>
        <w:rPr>
          <w:rFonts w:asciiTheme="minorHAnsi" w:eastAsiaTheme="minorEastAsia" w:hAnsiTheme="minorHAnsi" w:cstheme="minorBidi"/>
          <w:noProof/>
          <w:sz w:val="22"/>
          <w:szCs w:val="22"/>
          <w:lang w:val="en-US" w:bidi="ar-SA"/>
        </w:rPr>
        <w:tab/>
      </w:r>
      <w:r>
        <w:rPr>
          <w:noProof/>
        </w:rPr>
        <w:t>Verificarea corectitudinii unui document HTML</w:t>
      </w:r>
      <w:r>
        <w:rPr>
          <w:noProof/>
        </w:rPr>
        <w:tab/>
      </w:r>
      <w:r>
        <w:rPr>
          <w:noProof/>
        </w:rPr>
        <w:fldChar w:fldCharType="begin"/>
      </w:r>
      <w:r>
        <w:rPr>
          <w:noProof/>
        </w:rPr>
        <w:instrText xml:space="preserve"> PAGEREF _Toc106575425 \h </w:instrText>
      </w:r>
      <w:r>
        <w:rPr>
          <w:noProof/>
        </w:rPr>
      </w:r>
      <w:r>
        <w:rPr>
          <w:noProof/>
        </w:rPr>
        <w:fldChar w:fldCharType="separate"/>
      </w:r>
      <w:r w:rsidR="00FC7AEE">
        <w:rPr>
          <w:noProof/>
        </w:rPr>
        <w:t>21</w:t>
      </w:r>
      <w:r>
        <w:rPr>
          <w:noProof/>
        </w:rPr>
        <w:fldChar w:fldCharType="end"/>
      </w:r>
    </w:p>
    <w:p w14:paraId="6B4FF88C" w14:textId="31B420AB"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9</w:t>
      </w:r>
      <w:r>
        <w:rPr>
          <w:rFonts w:asciiTheme="minorHAnsi" w:eastAsiaTheme="minorEastAsia" w:hAnsiTheme="minorHAnsi" w:cstheme="minorBidi"/>
          <w:b w:val="0"/>
          <w:noProof/>
          <w:sz w:val="22"/>
          <w:szCs w:val="22"/>
          <w:lang w:val="en-US" w:bidi="ar-SA"/>
        </w:rPr>
        <w:tab/>
      </w:r>
      <w:r w:rsidRPr="006839D4">
        <w:rPr>
          <w:noProof/>
        </w:rPr>
        <w:t>CSS (Cascading Style Sheets)</w:t>
      </w:r>
      <w:r>
        <w:rPr>
          <w:noProof/>
        </w:rPr>
        <w:tab/>
      </w:r>
      <w:r>
        <w:rPr>
          <w:noProof/>
        </w:rPr>
        <w:fldChar w:fldCharType="begin"/>
      </w:r>
      <w:r>
        <w:rPr>
          <w:noProof/>
        </w:rPr>
        <w:instrText xml:space="preserve"> PAGEREF _Toc106575426 \h </w:instrText>
      </w:r>
      <w:r>
        <w:rPr>
          <w:noProof/>
        </w:rPr>
      </w:r>
      <w:r>
        <w:rPr>
          <w:noProof/>
        </w:rPr>
        <w:fldChar w:fldCharType="separate"/>
      </w:r>
      <w:r w:rsidR="00FC7AEE">
        <w:rPr>
          <w:noProof/>
        </w:rPr>
        <w:t>21</w:t>
      </w:r>
      <w:r>
        <w:rPr>
          <w:noProof/>
        </w:rPr>
        <w:fldChar w:fldCharType="end"/>
      </w:r>
    </w:p>
    <w:p w14:paraId="75FF0A38" w14:textId="32BE92EE"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9.1</w:t>
      </w:r>
      <w:r>
        <w:rPr>
          <w:rFonts w:asciiTheme="minorHAnsi" w:eastAsiaTheme="minorEastAsia" w:hAnsiTheme="minorHAnsi" w:cstheme="minorBidi"/>
          <w:noProof/>
          <w:sz w:val="22"/>
          <w:szCs w:val="22"/>
          <w:lang w:val="en-US" w:bidi="ar-SA"/>
        </w:rPr>
        <w:tab/>
      </w:r>
      <w:r>
        <w:rPr>
          <w:noProof/>
        </w:rPr>
        <w:t>Sintaxa CSS</w:t>
      </w:r>
      <w:r>
        <w:rPr>
          <w:noProof/>
        </w:rPr>
        <w:tab/>
      </w:r>
      <w:r>
        <w:rPr>
          <w:noProof/>
        </w:rPr>
        <w:fldChar w:fldCharType="begin"/>
      </w:r>
      <w:r>
        <w:rPr>
          <w:noProof/>
        </w:rPr>
        <w:instrText xml:space="preserve"> PAGEREF _Toc106575427 \h </w:instrText>
      </w:r>
      <w:r>
        <w:rPr>
          <w:noProof/>
        </w:rPr>
      </w:r>
      <w:r>
        <w:rPr>
          <w:noProof/>
        </w:rPr>
        <w:fldChar w:fldCharType="separate"/>
      </w:r>
      <w:r w:rsidR="00FC7AEE">
        <w:rPr>
          <w:noProof/>
        </w:rPr>
        <w:t>21</w:t>
      </w:r>
      <w:r>
        <w:rPr>
          <w:noProof/>
        </w:rPr>
        <w:fldChar w:fldCharType="end"/>
      </w:r>
    </w:p>
    <w:p w14:paraId="5437EDD2" w14:textId="378940E6"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9.2</w:t>
      </w:r>
      <w:r>
        <w:rPr>
          <w:rFonts w:asciiTheme="minorHAnsi" w:eastAsiaTheme="minorEastAsia" w:hAnsiTheme="minorHAnsi" w:cstheme="minorBidi"/>
          <w:noProof/>
          <w:sz w:val="22"/>
          <w:szCs w:val="22"/>
          <w:lang w:val="en-US" w:bidi="ar-SA"/>
        </w:rPr>
        <w:tab/>
      </w:r>
      <w:r>
        <w:rPr>
          <w:noProof/>
        </w:rPr>
        <w:t>Module CSS</w:t>
      </w:r>
      <w:r>
        <w:rPr>
          <w:noProof/>
        </w:rPr>
        <w:tab/>
      </w:r>
      <w:r>
        <w:rPr>
          <w:noProof/>
        </w:rPr>
        <w:fldChar w:fldCharType="begin"/>
      </w:r>
      <w:r>
        <w:rPr>
          <w:noProof/>
        </w:rPr>
        <w:instrText xml:space="preserve"> PAGEREF _Toc106575428 \h </w:instrText>
      </w:r>
      <w:r>
        <w:rPr>
          <w:noProof/>
        </w:rPr>
      </w:r>
      <w:r>
        <w:rPr>
          <w:noProof/>
        </w:rPr>
        <w:fldChar w:fldCharType="separate"/>
      </w:r>
      <w:r w:rsidR="00FC7AEE">
        <w:rPr>
          <w:noProof/>
        </w:rPr>
        <w:t>23</w:t>
      </w:r>
      <w:r>
        <w:rPr>
          <w:noProof/>
        </w:rPr>
        <w:fldChar w:fldCharType="end"/>
      </w:r>
    </w:p>
    <w:p w14:paraId="00AB654A" w14:textId="042B03EF"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10</w:t>
      </w:r>
      <w:r>
        <w:rPr>
          <w:rFonts w:asciiTheme="minorHAnsi" w:eastAsiaTheme="minorEastAsia" w:hAnsiTheme="minorHAnsi" w:cstheme="minorBidi"/>
          <w:b w:val="0"/>
          <w:noProof/>
          <w:sz w:val="22"/>
          <w:szCs w:val="22"/>
          <w:lang w:val="en-US" w:bidi="ar-SA"/>
        </w:rPr>
        <w:tab/>
      </w:r>
      <w:r w:rsidRPr="006839D4">
        <w:rPr>
          <w:noProof/>
        </w:rPr>
        <w:t>Angular Material</w:t>
      </w:r>
      <w:r>
        <w:rPr>
          <w:noProof/>
        </w:rPr>
        <w:tab/>
      </w:r>
      <w:r>
        <w:rPr>
          <w:noProof/>
        </w:rPr>
        <w:fldChar w:fldCharType="begin"/>
      </w:r>
      <w:r>
        <w:rPr>
          <w:noProof/>
        </w:rPr>
        <w:instrText xml:space="preserve"> PAGEREF _Toc106575429 \h </w:instrText>
      </w:r>
      <w:r>
        <w:rPr>
          <w:noProof/>
        </w:rPr>
      </w:r>
      <w:r>
        <w:rPr>
          <w:noProof/>
        </w:rPr>
        <w:fldChar w:fldCharType="separate"/>
      </w:r>
      <w:r w:rsidR="00FC7AEE">
        <w:rPr>
          <w:noProof/>
        </w:rPr>
        <w:t>23</w:t>
      </w:r>
      <w:r>
        <w:rPr>
          <w:noProof/>
        </w:rPr>
        <w:fldChar w:fldCharType="end"/>
      </w:r>
    </w:p>
    <w:p w14:paraId="4A596CBF" w14:textId="755E451A"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0.1</w:t>
      </w:r>
      <w:r>
        <w:rPr>
          <w:rFonts w:asciiTheme="minorHAnsi" w:eastAsiaTheme="minorEastAsia" w:hAnsiTheme="minorHAnsi" w:cstheme="minorBidi"/>
          <w:noProof/>
          <w:sz w:val="22"/>
          <w:szCs w:val="22"/>
          <w:lang w:val="en-US" w:bidi="ar-SA"/>
        </w:rPr>
        <w:tab/>
      </w:r>
      <w:r>
        <w:rPr>
          <w:noProof/>
        </w:rPr>
        <w:t>De ce Angular Material Design</w:t>
      </w:r>
      <w:r>
        <w:rPr>
          <w:noProof/>
        </w:rPr>
        <w:tab/>
      </w:r>
      <w:r>
        <w:rPr>
          <w:noProof/>
        </w:rPr>
        <w:fldChar w:fldCharType="begin"/>
      </w:r>
      <w:r>
        <w:rPr>
          <w:noProof/>
        </w:rPr>
        <w:instrText xml:space="preserve"> PAGEREF _Toc106575430 \h </w:instrText>
      </w:r>
      <w:r>
        <w:rPr>
          <w:noProof/>
        </w:rPr>
      </w:r>
      <w:r>
        <w:rPr>
          <w:noProof/>
        </w:rPr>
        <w:fldChar w:fldCharType="separate"/>
      </w:r>
      <w:r w:rsidR="00FC7AEE">
        <w:rPr>
          <w:noProof/>
        </w:rPr>
        <w:t>23</w:t>
      </w:r>
      <w:r>
        <w:rPr>
          <w:noProof/>
        </w:rPr>
        <w:fldChar w:fldCharType="end"/>
      </w:r>
    </w:p>
    <w:p w14:paraId="63ADC350" w14:textId="7C96E1F9"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11</w:t>
      </w:r>
      <w:r>
        <w:rPr>
          <w:rFonts w:asciiTheme="minorHAnsi" w:eastAsiaTheme="minorEastAsia" w:hAnsiTheme="minorHAnsi" w:cstheme="minorBidi"/>
          <w:b w:val="0"/>
          <w:noProof/>
          <w:sz w:val="22"/>
          <w:szCs w:val="22"/>
          <w:lang w:val="en-US" w:bidi="ar-SA"/>
        </w:rPr>
        <w:tab/>
      </w:r>
      <w:r w:rsidRPr="006839D4">
        <w:rPr>
          <w:noProof/>
        </w:rPr>
        <w:t>Redux</w:t>
      </w:r>
      <w:r>
        <w:rPr>
          <w:noProof/>
        </w:rPr>
        <w:tab/>
      </w:r>
      <w:r>
        <w:rPr>
          <w:noProof/>
        </w:rPr>
        <w:fldChar w:fldCharType="begin"/>
      </w:r>
      <w:r>
        <w:rPr>
          <w:noProof/>
        </w:rPr>
        <w:instrText xml:space="preserve"> PAGEREF _Toc106575431 \h </w:instrText>
      </w:r>
      <w:r>
        <w:rPr>
          <w:noProof/>
        </w:rPr>
      </w:r>
      <w:r>
        <w:rPr>
          <w:noProof/>
        </w:rPr>
        <w:fldChar w:fldCharType="separate"/>
      </w:r>
      <w:r w:rsidR="00FC7AEE">
        <w:rPr>
          <w:noProof/>
        </w:rPr>
        <w:t>24</w:t>
      </w:r>
      <w:r>
        <w:rPr>
          <w:noProof/>
        </w:rPr>
        <w:fldChar w:fldCharType="end"/>
      </w:r>
    </w:p>
    <w:p w14:paraId="1C2AB6E5" w14:textId="6D1EA0F0"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1.1</w:t>
      </w:r>
      <w:r>
        <w:rPr>
          <w:rFonts w:asciiTheme="minorHAnsi" w:eastAsiaTheme="minorEastAsia" w:hAnsiTheme="minorHAnsi" w:cstheme="minorBidi"/>
          <w:noProof/>
          <w:sz w:val="22"/>
          <w:szCs w:val="22"/>
          <w:lang w:val="en-US" w:bidi="ar-SA"/>
        </w:rPr>
        <w:tab/>
      </w:r>
      <w:r>
        <w:rPr>
          <w:noProof/>
        </w:rPr>
        <w:t>De ce am folosi Redux în aplicaţia noastră Angular</w:t>
      </w:r>
      <w:r>
        <w:rPr>
          <w:noProof/>
        </w:rPr>
        <w:tab/>
      </w:r>
      <w:r>
        <w:rPr>
          <w:noProof/>
        </w:rPr>
        <w:fldChar w:fldCharType="begin"/>
      </w:r>
      <w:r>
        <w:rPr>
          <w:noProof/>
        </w:rPr>
        <w:instrText xml:space="preserve"> PAGEREF _Toc106575432 \h </w:instrText>
      </w:r>
      <w:r>
        <w:rPr>
          <w:noProof/>
        </w:rPr>
      </w:r>
      <w:r>
        <w:rPr>
          <w:noProof/>
        </w:rPr>
        <w:fldChar w:fldCharType="separate"/>
      </w:r>
      <w:r w:rsidR="00FC7AEE">
        <w:rPr>
          <w:noProof/>
        </w:rPr>
        <w:t>24</w:t>
      </w:r>
      <w:r>
        <w:rPr>
          <w:noProof/>
        </w:rPr>
        <w:fldChar w:fldCharType="end"/>
      </w:r>
    </w:p>
    <w:p w14:paraId="2DB73912" w14:textId="0D9384B9"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12</w:t>
      </w:r>
      <w:r>
        <w:rPr>
          <w:rFonts w:asciiTheme="minorHAnsi" w:eastAsiaTheme="minorEastAsia" w:hAnsiTheme="minorHAnsi" w:cstheme="minorBidi"/>
          <w:b w:val="0"/>
          <w:noProof/>
          <w:sz w:val="22"/>
          <w:szCs w:val="22"/>
          <w:lang w:val="en-US" w:bidi="ar-SA"/>
        </w:rPr>
        <w:tab/>
      </w:r>
      <w:r w:rsidRPr="006839D4">
        <w:rPr>
          <w:noProof/>
        </w:rPr>
        <w:t>Bootstrap</w:t>
      </w:r>
      <w:r>
        <w:rPr>
          <w:noProof/>
        </w:rPr>
        <w:tab/>
      </w:r>
      <w:r>
        <w:rPr>
          <w:noProof/>
        </w:rPr>
        <w:fldChar w:fldCharType="begin"/>
      </w:r>
      <w:r>
        <w:rPr>
          <w:noProof/>
        </w:rPr>
        <w:instrText xml:space="preserve"> PAGEREF _Toc106575433 \h </w:instrText>
      </w:r>
      <w:r>
        <w:rPr>
          <w:noProof/>
        </w:rPr>
      </w:r>
      <w:r>
        <w:rPr>
          <w:noProof/>
        </w:rPr>
        <w:fldChar w:fldCharType="separate"/>
      </w:r>
      <w:r w:rsidR="00FC7AEE">
        <w:rPr>
          <w:noProof/>
        </w:rPr>
        <w:t>25</w:t>
      </w:r>
      <w:r>
        <w:rPr>
          <w:noProof/>
        </w:rPr>
        <w:fldChar w:fldCharType="end"/>
      </w:r>
    </w:p>
    <w:p w14:paraId="6915451F" w14:textId="4949A4BE"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13</w:t>
      </w:r>
      <w:r>
        <w:rPr>
          <w:rFonts w:asciiTheme="minorHAnsi" w:eastAsiaTheme="minorEastAsia" w:hAnsiTheme="minorHAnsi" w:cstheme="minorBidi"/>
          <w:b w:val="0"/>
          <w:noProof/>
          <w:sz w:val="22"/>
          <w:szCs w:val="22"/>
          <w:lang w:val="en-US" w:bidi="ar-SA"/>
        </w:rPr>
        <w:tab/>
      </w:r>
      <w:r w:rsidRPr="006839D4">
        <w:rPr>
          <w:noProof/>
        </w:rPr>
        <w:t>Postman</w:t>
      </w:r>
      <w:r>
        <w:rPr>
          <w:noProof/>
        </w:rPr>
        <w:tab/>
      </w:r>
      <w:r>
        <w:rPr>
          <w:noProof/>
        </w:rPr>
        <w:fldChar w:fldCharType="begin"/>
      </w:r>
      <w:r>
        <w:rPr>
          <w:noProof/>
        </w:rPr>
        <w:instrText xml:space="preserve"> PAGEREF _Toc106575434 \h </w:instrText>
      </w:r>
      <w:r>
        <w:rPr>
          <w:noProof/>
        </w:rPr>
      </w:r>
      <w:r>
        <w:rPr>
          <w:noProof/>
        </w:rPr>
        <w:fldChar w:fldCharType="separate"/>
      </w:r>
      <w:r w:rsidR="00FC7AEE">
        <w:rPr>
          <w:noProof/>
        </w:rPr>
        <w:t>25</w:t>
      </w:r>
      <w:r>
        <w:rPr>
          <w:noProof/>
        </w:rPr>
        <w:fldChar w:fldCharType="end"/>
      </w:r>
    </w:p>
    <w:p w14:paraId="7009B171" w14:textId="1721EC92"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3.1</w:t>
      </w:r>
      <w:r>
        <w:rPr>
          <w:rFonts w:asciiTheme="minorHAnsi" w:eastAsiaTheme="minorEastAsia" w:hAnsiTheme="minorHAnsi" w:cstheme="minorBidi"/>
          <w:noProof/>
          <w:sz w:val="22"/>
          <w:szCs w:val="22"/>
          <w:lang w:val="en-US" w:bidi="ar-SA"/>
        </w:rPr>
        <w:tab/>
      </w:r>
      <w:r>
        <w:rPr>
          <w:noProof/>
        </w:rPr>
        <w:t>Coduri de răspuns</w:t>
      </w:r>
      <w:r>
        <w:rPr>
          <w:noProof/>
        </w:rPr>
        <w:tab/>
      </w:r>
      <w:r>
        <w:rPr>
          <w:noProof/>
        </w:rPr>
        <w:fldChar w:fldCharType="begin"/>
      </w:r>
      <w:r>
        <w:rPr>
          <w:noProof/>
        </w:rPr>
        <w:instrText xml:space="preserve"> PAGEREF _Toc106575435 \h </w:instrText>
      </w:r>
      <w:r>
        <w:rPr>
          <w:noProof/>
        </w:rPr>
      </w:r>
      <w:r>
        <w:rPr>
          <w:noProof/>
        </w:rPr>
        <w:fldChar w:fldCharType="separate"/>
      </w:r>
      <w:r w:rsidR="00FC7AEE">
        <w:rPr>
          <w:noProof/>
        </w:rPr>
        <w:t>26</w:t>
      </w:r>
      <w:r>
        <w:rPr>
          <w:noProof/>
        </w:rPr>
        <w:fldChar w:fldCharType="end"/>
      </w:r>
    </w:p>
    <w:p w14:paraId="3EE92D91" w14:textId="7BAADB56"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3.2</w:t>
      </w:r>
      <w:r>
        <w:rPr>
          <w:rFonts w:asciiTheme="minorHAnsi" w:eastAsiaTheme="minorEastAsia" w:hAnsiTheme="minorHAnsi" w:cstheme="minorBidi"/>
          <w:noProof/>
          <w:sz w:val="22"/>
          <w:szCs w:val="22"/>
          <w:lang w:val="en-US" w:bidi="ar-SA"/>
        </w:rPr>
        <w:tab/>
      </w:r>
      <w:r>
        <w:rPr>
          <w:noProof/>
        </w:rPr>
        <w:t>Colecţii</w:t>
      </w:r>
      <w:r>
        <w:rPr>
          <w:noProof/>
        </w:rPr>
        <w:tab/>
      </w:r>
      <w:r>
        <w:rPr>
          <w:noProof/>
        </w:rPr>
        <w:fldChar w:fldCharType="begin"/>
      </w:r>
      <w:r>
        <w:rPr>
          <w:noProof/>
        </w:rPr>
        <w:instrText xml:space="preserve"> PAGEREF _Toc106575436 \h </w:instrText>
      </w:r>
      <w:r>
        <w:rPr>
          <w:noProof/>
        </w:rPr>
      </w:r>
      <w:r>
        <w:rPr>
          <w:noProof/>
        </w:rPr>
        <w:fldChar w:fldCharType="separate"/>
      </w:r>
      <w:r w:rsidR="00FC7AEE">
        <w:rPr>
          <w:noProof/>
        </w:rPr>
        <w:t>26</w:t>
      </w:r>
      <w:r>
        <w:rPr>
          <w:noProof/>
        </w:rPr>
        <w:fldChar w:fldCharType="end"/>
      </w:r>
    </w:p>
    <w:p w14:paraId="1285F4B6" w14:textId="6D094B65"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3.3</w:t>
      </w:r>
      <w:r>
        <w:rPr>
          <w:rFonts w:asciiTheme="minorHAnsi" w:eastAsiaTheme="minorEastAsia" w:hAnsiTheme="minorHAnsi" w:cstheme="minorBidi"/>
          <w:noProof/>
          <w:sz w:val="22"/>
          <w:szCs w:val="22"/>
          <w:lang w:val="en-US" w:bidi="ar-SA"/>
        </w:rPr>
        <w:tab/>
      </w:r>
      <w:r>
        <w:rPr>
          <w:noProof/>
        </w:rPr>
        <w:t>Medii de lucru</w:t>
      </w:r>
      <w:r>
        <w:rPr>
          <w:noProof/>
        </w:rPr>
        <w:tab/>
      </w:r>
      <w:r>
        <w:rPr>
          <w:noProof/>
        </w:rPr>
        <w:fldChar w:fldCharType="begin"/>
      </w:r>
      <w:r>
        <w:rPr>
          <w:noProof/>
        </w:rPr>
        <w:instrText xml:space="preserve"> PAGEREF _Toc106575437 \h </w:instrText>
      </w:r>
      <w:r>
        <w:rPr>
          <w:noProof/>
        </w:rPr>
      </w:r>
      <w:r>
        <w:rPr>
          <w:noProof/>
        </w:rPr>
        <w:fldChar w:fldCharType="separate"/>
      </w:r>
      <w:r w:rsidR="00FC7AEE">
        <w:rPr>
          <w:noProof/>
        </w:rPr>
        <w:t>27</w:t>
      </w:r>
      <w:r>
        <w:rPr>
          <w:noProof/>
        </w:rPr>
        <w:fldChar w:fldCharType="end"/>
      </w:r>
    </w:p>
    <w:p w14:paraId="3809A636" w14:textId="159EAE5B"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14</w:t>
      </w:r>
      <w:r>
        <w:rPr>
          <w:rFonts w:asciiTheme="minorHAnsi" w:eastAsiaTheme="minorEastAsia" w:hAnsiTheme="minorHAnsi" w:cstheme="minorBidi"/>
          <w:b w:val="0"/>
          <w:noProof/>
          <w:sz w:val="22"/>
          <w:szCs w:val="22"/>
          <w:lang w:val="en-US" w:bidi="ar-SA"/>
        </w:rPr>
        <w:tab/>
      </w:r>
      <w:r w:rsidRPr="006839D4">
        <w:rPr>
          <w:noProof/>
        </w:rPr>
        <w:t>WebClient</w:t>
      </w:r>
      <w:r>
        <w:rPr>
          <w:noProof/>
        </w:rPr>
        <w:tab/>
      </w:r>
      <w:r>
        <w:rPr>
          <w:noProof/>
        </w:rPr>
        <w:fldChar w:fldCharType="begin"/>
      </w:r>
      <w:r>
        <w:rPr>
          <w:noProof/>
        </w:rPr>
        <w:instrText xml:space="preserve"> PAGEREF _Toc106575438 \h </w:instrText>
      </w:r>
      <w:r>
        <w:rPr>
          <w:noProof/>
        </w:rPr>
      </w:r>
      <w:r>
        <w:rPr>
          <w:noProof/>
        </w:rPr>
        <w:fldChar w:fldCharType="separate"/>
      </w:r>
      <w:r w:rsidR="00FC7AEE">
        <w:rPr>
          <w:noProof/>
        </w:rPr>
        <w:t>27</w:t>
      </w:r>
      <w:r>
        <w:rPr>
          <w:noProof/>
        </w:rPr>
        <w:fldChar w:fldCharType="end"/>
      </w:r>
    </w:p>
    <w:p w14:paraId="653A3304" w14:textId="22035F7C"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15</w:t>
      </w:r>
      <w:r>
        <w:rPr>
          <w:rFonts w:asciiTheme="minorHAnsi" w:eastAsiaTheme="minorEastAsia" w:hAnsiTheme="minorHAnsi" w:cstheme="minorBidi"/>
          <w:b w:val="0"/>
          <w:noProof/>
          <w:sz w:val="22"/>
          <w:szCs w:val="22"/>
          <w:lang w:val="en-US" w:bidi="ar-SA"/>
        </w:rPr>
        <w:tab/>
      </w:r>
      <w:r w:rsidRPr="006839D4">
        <w:rPr>
          <w:noProof/>
        </w:rPr>
        <w:t>Feign Client</w:t>
      </w:r>
      <w:r>
        <w:rPr>
          <w:noProof/>
        </w:rPr>
        <w:tab/>
      </w:r>
      <w:r>
        <w:rPr>
          <w:noProof/>
        </w:rPr>
        <w:fldChar w:fldCharType="begin"/>
      </w:r>
      <w:r>
        <w:rPr>
          <w:noProof/>
        </w:rPr>
        <w:instrText xml:space="preserve"> PAGEREF _Toc106575439 \h </w:instrText>
      </w:r>
      <w:r>
        <w:rPr>
          <w:noProof/>
        </w:rPr>
      </w:r>
      <w:r>
        <w:rPr>
          <w:noProof/>
        </w:rPr>
        <w:fldChar w:fldCharType="separate"/>
      </w:r>
      <w:r w:rsidR="00FC7AEE">
        <w:rPr>
          <w:noProof/>
        </w:rPr>
        <w:t>28</w:t>
      </w:r>
      <w:r>
        <w:rPr>
          <w:noProof/>
        </w:rPr>
        <w:fldChar w:fldCharType="end"/>
      </w:r>
    </w:p>
    <w:p w14:paraId="04C412A6" w14:textId="53BB4847"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5.1</w:t>
      </w:r>
      <w:r>
        <w:rPr>
          <w:rFonts w:asciiTheme="minorHAnsi" w:eastAsiaTheme="minorEastAsia" w:hAnsiTheme="minorHAnsi" w:cstheme="minorBidi"/>
          <w:noProof/>
          <w:sz w:val="22"/>
          <w:szCs w:val="22"/>
          <w:lang w:val="en-US" w:bidi="ar-SA"/>
        </w:rPr>
        <w:tab/>
      </w:r>
      <w:r>
        <w:rPr>
          <w:noProof/>
        </w:rPr>
        <w:t>WebClient vs Feign Client</w:t>
      </w:r>
      <w:r>
        <w:rPr>
          <w:noProof/>
        </w:rPr>
        <w:tab/>
      </w:r>
      <w:r>
        <w:rPr>
          <w:noProof/>
        </w:rPr>
        <w:fldChar w:fldCharType="begin"/>
      </w:r>
      <w:r>
        <w:rPr>
          <w:noProof/>
        </w:rPr>
        <w:instrText xml:space="preserve"> PAGEREF _Toc106575440 \h </w:instrText>
      </w:r>
      <w:r>
        <w:rPr>
          <w:noProof/>
        </w:rPr>
      </w:r>
      <w:r>
        <w:rPr>
          <w:noProof/>
        </w:rPr>
        <w:fldChar w:fldCharType="separate"/>
      </w:r>
      <w:r w:rsidR="00FC7AEE">
        <w:rPr>
          <w:noProof/>
        </w:rPr>
        <w:t>28</w:t>
      </w:r>
      <w:r>
        <w:rPr>
          <w:noProof/>
        </w:rPr>
        <w:fldChar w:fldCharType="end"/>
      </w:r>
    </w:p>
    <w:p w14:paraId="710C16E2" w14:textId="35C50365"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16</w:t>
      </w:r>
      <w:r>
        <w:rPr>
          <w:rFonts w:asciiTheme="minorHAnsi" w:eastAsiaTheme="minorEastAsia" w:hAnsiTheme="minorHAnsi" w:cstheme="minorBidi"/>
          <w:b w:val="0"/>
          <w:noProof/>
          <w:sz w:val="22"/>
          <w:szCs w:val="22"/>
          <w:lang w:val="en-US" w:bidi="ar-SA"/>
        </w:rPr>
        <w:tab/>
      </w:r>
      <w:r w:rsidRPr="006839D4">
        <w:rPr>
          <w:noProof/>
        </w:rPr>
        <w:t>Baze de date</w:t>
      </w:r>
      <w:r>
        <w:rPr>
          <w:noProof/>
        </w:rPr>
        <w:tab/>
      </w:r>
      <w:r>
        <w:rPr>
          <w:noProof/>
        </w:rPr>
        <w:fldChar w:fldCharType="begin"/>
      </w:r>
      <w:r>
        <w:rPr>
          <w:noProof/>
        </w:rPr>
        <w:instrText xml:space="preserve"> PAGEREF _Toc106575441 \h </w:instrText>
      </w:r>
      <w:r>
        <w:rPr>
          <w:noProof/>
        </w:rPr>
      </w:r>
      <w:r>
        <w:rPr>
          <w:noProof/>
        </w:rPr>
        <w:fldChar w:fldCharType="separate"/>
      </w:r>
      <w:r w:rsidR="00FC7AEE">
        <w:rPr>
          <w:noProof/>
        </w:rPr>
        <w:t>28</w:t>
      </w:r>
      <w:r>
        <w:rPr>
          <w:noProof/>
        </w:rPr>
        <w:fldChar w:fldCharType="end"/>
      </w:r>
    </w:p>
    <w:p w14:paraId="77D6DF39" w14:textId="6BF0073C"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6.1</w:t>
      </w:r>
      <w:r>
        <w:rPr>
          <w:rFonts w:asciiTheme="minorHAnsi" w:eastAsiaTheme="minorEastAsia" w:hAnsiTheme="minorHAnsi" w:cstheme="minorBidi"/>
          <w:noProof/>
          <w:sz w:val="22"/>
          <w:szCs w:val="22"/>
          <w:lang w:val="en-US" w:bidi="ar-SA"/>
        </w:rPr>
        <w:tab/>
      </w:r>
      <w:r>
        <w:rPr>
          <w:noProof/>
        </w:rPr>
        <w:t>MySql</w:t>
      </w:r>
      <w:r>
        <w:rPr>
          <w:noProof/>
        </w:rPr>
        <w:tab/>
      </w:r>
      <w:r>
        <w:rPr>
          <w:noProof/>
        </w:rPr>
        <w:fldChar w:fldCharType="begin"/>
      </w:r>
      <w:r>
        <w:rPr>
          <w:noProof/>
        </w:rPr>
        <w:instrText xml:space="preserve"> PAGEREF _Toc106575442 \h </w:instrText>
      </w:r>
      <w:r>
        <w:rPr>
          <w:noProof/>
        </w:rPr>
      </w:r>
      <w:r>
        <w:rPr>
          <w:noProof/>
        </w:rPr>
        <w:fldChar w:fldCharType="separate"/>
      </w:r>
      <w:r w:rsidR="00FC7AEE">
        <w:rPr>
          <w:noProof/>
        </w:rPr>
        <w:t>28</w:t>
      </w:r>
      <w:r>
        <w:rPr>
          <w:noProof/>
        </w:rPr>
        <w:fldChar w:fldCharType="end"/>
      </w:r>
    </w:p>
    <w:p w14:paraId="093E891E" w14:textId="4CF3EF09"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6.2</w:t>
      </w:r>
      <w:r>
        <w:rPr>
          <w:rFonts w:asciiTheme="minorHAnsi" w:eastAsiaTheme="minorEastAsia" w:hAnsiTheme="minorHAnsi" w:cstheme="minorBidi"/>
          <w:noProof/>
          <w:sz w:val="22"/>
          <w:szCs w:val="22"/>
          <w:lang w:val="en-US" w:bidi="ar-SA"/>
        </w:rPr>
        <w:tab/>
      </w:r>
      <w:r>
        <w:rPr>
          <w:noProof/>
        </w:rPr>
        <w:t>MySql Workbench</w:t>
      </w:r>
      <w:r>
        <w:rPr>
          <w:noProof/>
        </w:rPr>
        <w:tab/>
      </w:r>
      <w:r>
        <w:rPr>
          <w:noProof/>
        </w:rPr>
        <w:fldChar w:fldCharType="begin"/>
      </w:r>
      <w:r>
        <w:rPr>
          <w:noProof/>
        </w:rPr>
        <w:instrText xml:space="preserve"> PAGEREF _Toc106575443 \h </w:instrText>
      </w:r>
      <w:r>
        <w:rPr>
          <w:noProof/>
        </w:rPr>
      </w:r>
      <w:r>
        <w:rPr>
          <w:noProof/>
        </w:rPr>
        <w:fldChar w:fldCharType="separate"/>
      </w:r>
      <w:r w:rsidR="00FC7AEE">
        <w:rPr>
          <w:noProof/>
        </w:rPr>
        <w:t>30</w:t>
      </w:r>
      <w:r>
        <w:rPr>
          <w:noProof/>
        </w:rPr>
        <w:fldChar w:fldCharType="end"/>
      </w:r>
    </w:p>
    <w:p w14:paraId="3F1EFDAB" w14:textId="16C42441"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17</w:t>
      </w:r>
      <w:r>
        <w:rPr>
          <w:rFonts w:asciiTheme="minorHAnsi" w:eastAsiaTheme="minorEastAsia" w:hAnsiTheme="minorHAnsi" w:cstheme="minorBidi"/>
          <w:b w:val="0"/>
          <w:noProof/>
          <w:sz w:val="22"/>
          <w:szCs w:val="22"/>
          <w:lang w:val="en-US" w:bidi="ar-SA"/>
        </w:rPr>
        <w:tab/>
      </w:r>
      <w:r w:rsidRPr="006839D4">
        <w:rPr>
          <w:noProof/>
        </w:rPr>
        <w:t>Hibernate</w:t>
      </w:r>
      <w:r>
        <w:rPr>
          <w:noProof/>
        </w:rPr>
        <w:tab/>
      </w:r>
      <w:r>
        <w:rPr>
          <w:noProof/>
        </w:rPr>
        <w:fldChar w:fldCharType="begin"/>
      </w:r>
      <w:r>
        <w:rPr>
          <w:noProof/>
        </w:rPr>
        <w:instrText xml:space="preserve"> PAGEREF _Toc106575444 \h </w:instrText>
      </w:r>
      <w:r>
        <w:rPr>
          <w:noProof/>
        </w:rPr>
      </w:r>
      <w:r>
        <w:rPr>
          <w:noProof/>
        </w:rPr>
        <w:fldChar w:fldCharType="separate"/>
      </w:r>
      <w:r w:rsidR="00FC7AEE">
        <w:rPr>
          <w:noProof/>
        </w:rPr>
        <w:t>31</w:t>
      </w:r>
      <w:r>
        <w:rPr>
          <w:noProof/>
        </w:rPr>
        <w:fldChar w:fldCharType="end"/>
      </w:r>
    </w:p>
    <w:p w14:paraId="22F664B0" w14:textId="7FD386D9"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1</w:t>
      </w:r>
      <w:r>
        <w:rPr>
          <w:rFonts w:asciiTheme="minorHAnsi" w:eastAsiaTheme="minorEastAsia" w:hAnsiTheme="minorHAnsi" w:cstheme="minorBidi"/>
          <w:noProof/>
          <w:sz w:val="22"/>
          <w:szCs w:val="22"/>
          <w:lang w:val="en-US" w:bidi="ar-SA"/>
        </w:rPr>
        <w:tab/>
      </w:r>
      <w:r>
        <w:rPr>
          <w:noProof/>
        </w:rPr>
        <w:t>MySql Workbench</w:t>
      </w:r>
      <w:r>
        <w:rPr>
          <w:noProof/>
        </w:rPr>
        <w:tab/>
      </w:r>
      <w:r>
        <w:rPr>
          <w:noProof/>
        </w:rPr>
        <w:fldChar w:fldCharType="begin"/>
      </w:r>
      <w:r>
        <w:rPr>
          <w:noProof/>
        </w:rPr>
        <w:instrText xml:space="preserve"> PAGEREF _Toc106575445 \h </w:instrText>
      </w:r>
      <w:r>
        <w:rPr>
          <w:noProof/>
        </w:rPr>
      </w:r>
      <w:r>
        <w:rPr>
          <w:noProof/>
        </w:rPr>
        <w:fldChar w:fldCharType="separate"/>
      </w:r>
      <w:r w:rsidR="00FC7AEE">
        <w:rPr>
          <w:b/>
          <w:bCs/>
          <w:noProof/>
          <w:lang w:val="en-US"/>
        </w:rPr>
        <w:t>Error! Bookmark not defined.</w:t>
      </w:r>
      <w:r>
        <w:rPr>
          <w:noProof/>
        </w:rPr>
        <w:fldChar w:fldCharType="end"/>
      </w:r>
    </w:p>
    <w:p w14:paraId="61816610" w14:textId="3F110E3D"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2</w:t>
      </w:r>
      <w:r>
        <w:rPr>
          <w:rFonts w:asciiTheme="minorHAnsi" w:eastAsiaTheme="minorEastAsia" w:hAnsiTheme="minorHAnsi" w:cstheme="minorBidi"/>
          <w:noProof/>
          <w:sz w:val="22"/>
          <w:szCs w:val="22"/>
          <w:lang w:val="en-US" w:bidi="ar-SA"/>
        </w:rPr>
        <w:tab/>
      </w:r>
      <w:r>
        <w:rPr>
          <w:noProof/>
        </w:rPr>
        <w:t>Beneficiile Hibernate</w:t>
      </w:r>
      <w:r>
        <w:rPr>
          <w:noProof/>
        </w:rPr>
        <w:tab/>
      </w:r>
      <w:r>
        <w:rPr>
          <w:noProof/>
        </w:rPr>
        <w:fldChar w:fldCharType="begin"/>
      </w:r>
      <w:r>
        <w:rPr>
          <w:noProof/>
        </w:rPr>
        <w:instrText xml:space="preserve"> PAGEREF _Toc106575446 \h </w:instrText>
      </w:r>
      <w:r>
        <w:rPr>
          <w:noProof/>
        </w:rPr>
      </w:r>
      <w:r>
        <w:rPr>
          <w:noProof/>
        </w:rPr>
        <w:fldChar w:fldCharType="separate"/>
      </w:r>
      <w:r w:rsidR="00FC7AEE">
        <w:rPr>
          <w:noProof/>
        </w:rPr>
        <w:t>31</w:t>
      </w:r>
      <w:r>
        <w:rPr>
          <w:noProof/>
        </w:rPr>
        <w:fldChar w:fldCharType="end"/>
      </w:r>
    </w:p>
    <w:p w14:paraId="3C356182" w14:textId="1806181E"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3</w:t>
      </w:r>
      <w:r>
        <w:rPr>
          <w:rFonts w:asciiTheme="minorHAnsi" w:eastAsiaTheme="minorEastAsia" w:hAnsiTheme="minorHAnsi" w:cstheme="minorBidi"/>
          <w:noProof/>
          <w:sz w:val="22"/>
          <w:szCs w:val="22"/>
          <w:lang w:val="en-US" w:bidi="ar-SA"/>
        </w:rPr>
        <w:tab/>
      </w:r>
      <w:r>
        <w:rPr>
          <w:noProof/>
        </w:rPr>
        <w:t>Cum funcţionează Hibernate?</w:t>
      </w:r>
      <w:r>
        <w:rPr>
          <w:noProof/>
        </w:rPr>
        <w:tab/>
      </w:r>
      <w:r>
        <w:rPr>
          <w:noProof/>
        </w:rPr>
        <w:fldChar w:fldCharType="begin"/>
      </w:r>
      <w:r>
        <w:rPr>
          <w:noProof/>
        </w:rPr>
        <w:instrText xml:space="preserve"> PAGEREF _Toc106575447 \h </w:instrText>
      </w:r>
      <w:r>
        <w:rPr>
          <w:noProof/>
        </w:rPr>
      </w:r>
      <w:r>
        <w:rPr>
          <w:noProof/>
        </w:rPr>
        <w:fldChar w:fldCharType="separate"/>
      </w:r>
      <w:r w:rsidR="00FC7AEE">
        <w:rPr>
          <w:noProof/>
        </w:rPr>
        <w:t>32</w:t>
      </w:r>
      <w:r>
        <w:rPr>
          <w:noProof/>
        </w:rPr>
        <w:fldChar w:fldCharType="end"/>
      </w:r>
    </w:p>
    <w:p w14:paraId="66EA8F11" w14:textId="3337C160"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4</w:t>
      </w:r>
      <w:r>
        <w:rPr>
          <w:rFonts w:asciiTheme="minorHAnsi" w:eastAsiaTheme="minorEastAsia" w:hAnsiTheme="minorHAnsi" w:cstheme="minorBidi"/>
          <w:noProof/>
          <w:sz w:val="22"/>
          <w:szCs w:val="22"/>
          <w:lang w:val="en-US" w:bidi="ar-SA"/>
        </w:rPr>
        <w:tab/>
      </w:r>
      <w:r>
        <w:rPr>
          <w:noProof/>
        </w:rPr>
        <w:t>De ce să folosiţi Hibernate?</w:t>
      </w:r>
      <w:r>
        <w:rPr>
          <w:noProof/>
        </w:rPr>
        <w:tab/>
      </w:r>
      <w:r>
        <w:rPr>
          <w:noProof/>
        </w:rPr>
        <w:fldChar w:fldCharType="begin"/>
      </w:r>
      <w:r>
        <w:rPr>
          <w:noProof/>
        </w:rPr>
        <w:instrText xml:space="preserve"> PAGEREF _Toc106575448 \h </w:instrText>
      </w:r>
      <w:r>
        <w:rPr>
          <w:noProof/>
        </w:rPr>
      </w:r>
      <w:r>
        <w:rPr>
          <w:noProof/>
        </w:rPr>
        <w:fldChar w:fldCharType="separate"/>
      </w:r>
      <w:r w:rsidR="00FC7AEE">
        <w:rPr>
          <w:noProof/>
        </w:rPr>
        <w:t>32</w:t>
      </w:r>
      <w:r>
        <w:rPr>
          <w:noProof/>
        </w:rPr>
        <w:fldChar w:fldCharType="end"/>
      </w:r>
    </w:p>
    <w:p w14:paraId="4F7F6D05" w14:textId="31D08735"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5</w:t>
      </w:r>
      <w:r>
        <w:rPr>
          <w:rFonts w:asciiTheme="minorHAnsi" w:eastAsiaTheme="minorEastAsia" w:hAnsiTheme="minorHAnsi" w:cstheme="minorBidi"/>
          <w:noProof/>
          <w:sz w:val="22"/>
          <w:szCs w:val="22"/>
          <w:lang w:val="en-US" w:bidi="ar-SA"/>
        </w:rPr>
        <w:tab/>
      </w:r>
      <w:r>
        <w:rPr>
          <w:noProof/>
        </w:rPr>
        <w:t>Hibernate şi JPA versus JDBC</w:t>
      </w:r>
      <w:r>
        <w:rPr>
          <w:noProof/>
        </w:rPr>
        <w:tab/>
      </w:r>
      <w:r>
        <w:rPr>
          <w:noProof/>
        </w:rPr>
        <w:fldChar w:fldCharType="begin"/>
      </w:r>
      <w:r>
        <w:rPr>
          <w:noProof/>
        </w:rPr>
        <w:instrText xml:space="preserve"> PAGEREF _Toc106575449 \h </w:instrText>
      </w:r>
      <w:r>
        <w:rPr>
          <w:noProof/>
        </w:rPr>
      </w:r>
      <w:r>
        <w:rPr>
          <w:noProof/>
        </w:rPr>
        <w:fldChar w:fldCharType="separate"/>
      </w:r>
      <w:r w:rsidR="00FC7AEE">
        <w:rPr>
          <w:noProof/>
        </w:rPr>
        <w:t>32</w:t>
      </w:r>
      <w:r>
        <w:rPr>
          <w:noProof/>
        </w:rPr>
        <w:fldChar w:fldCharType="end"/>
      </w:r>
    </w:p>
    <w:p w14:paraId="66863D98" w14:textId="4129A963"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18</w:t>
      </w:r>
      <w:r>
        <w:rPr>
          <w:rFonts w:asciiTheme="minorHAnsi" w:eastAsiaTheme="minorEastAsia" w:hAnsiTheme="minorHAnsi" w:cstheme="minorBidi"/>
          <w:b w:val="0"/>
          <w:noProof/>
          <w:sz w:val="22"/>
          <w:szCs w:val="22"/>
          <w:lang w:val="en-US" w:bidi="ar-SA"/>
        </w:rPr>
        <w:tab/>
      </w:r>
      <w:r w:rsidRPr="006839D4">
        <w:rPr>
          <w:noProof/>
        </w:rPr>
        <w:t>DDL (Data Definition Language)</w:t>
      </w:r>
      <w:r>
        <w:rPr>
          <w:noProof/>
        </w:rPr>
        <w:tab/>
      </w:r>
      <w:r>
        <w:rPr>
          <w:noProof/>
        </w:rPr>
        <w:fldChar w:fldCharType="begin"/>
      </w:r>
      <w:r>
        <w:rPr>
          <w:noProof/>
        </w:rPr>
        <w:instrText xml:space="preserve"> PAGEREF _Toc106575450 \h </w:instrText>
      </w:r>
      <w:r>
        <w:rPr>
          <w:noProof/>
        </w:rPr>
      </w:r>
      <w:r>
        <w:rPr>
          <w:noProof/>
        </w:rPr>
        <w:fldChar w:fldCharType="separate"/>
      </w:r>
      <w:r w:rsidR="00FC7AEE">
        <w:rPr>
          <w:noProof/>
        </w:rPr>
        <w:t>33</w:t>
      </w:r>
      <w:r>
        <w:rPr>
          <w:noProof/>
        </w:rPr>
        <w:fldChar w:fldCharType="end"/>
      </w:r>
    </w:p>
    <w:p w14:paraId="46F5D5D2" w14:textId="6B301E11"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1</w:t>
      </w:r>
      <w:r>
        <w:rPr>
          <w:rFonts w:asciiTheme="minorHAnsi" w:eastAsiaTheme="minorEastAsia" w:hAnsiTheme="minorHAnsi" w:cstheme="minorBidi"/>
          <w:noProof/>
          <w:sz w:val="22"/>
          <w:szCs w:val="22"/>
          <w:lang w:val="en-US" w:bidi="ar-SA"/>
        </w:rPr>
        <w:tab/>
      </w:r>
      <w:r>
        <w:rPr>
          <w:noProof/>
        </w:rPr>
        <w:t>Comenzi DDL</w:t>
      </w:r>
      <w:r>
        <w:rPr>
          <w:noProof/>
        </w:rPr>
        <w:tab/>
      </w:r>
      <w:r>
        <w:rPr>
          <w:noProof/>
        </w:rPr>
        <w:fldChar w:fldCharType="begin"/>
      </w:r>
      <w:r>
        <w:rPr>
          <w:noProof/>
        </w:rPr>
        <w:instrText xml:space="preserve"> PAGEREF _Toc106575451 \h </w:instrText>
      </w:r>
      <w:r>
        <w:rPr>
          <w:noProof/>
        </w:rPr>
      </w:r>
      <w:r>
        <w:rPr>
          <w:noProof/>
        </w:rPr>
        <w:fldChar w:fldCharType="separate"/>
      </w:r>
      <w:r w:rsidR="00FC7AEE">
        <w:rPr>
          <w:noProof/>
        </w:rPr>
        <w:t>33</w:t>
      </w:r>
      <w:r>
        <w:rPr>
          <w:noProof/>
        </w:rPr>
        <w:fldChar w:fldCharType="end"/>
      </w:r>
    </w:p>
    <w:p w14:paraId="6018BED1" w14:textId="560ED4EF"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19</w:t>
      </w:r>
      <w:r>
        <w:rPr>
          <w:rFonts w:asciiTheme="minorHAnsi" w:eastAsiaTheme="minorEastAsia" w:hAnsiTheme="minorHAnsi" w:cstheme="minorBidi"/>
          <w:b w:val="0"/>
          <w:noProof/>
          <w:sz w:val="22"/>
          <w:szCs w:val="22"/>
          <w:lang w:val="en-US" w:bidi="ar-SA"/>
        </w:rPr>
        <w:tab/>
      </w:r>
      <w:r w:rsidRPr="006839D4">
        <w:rPr>
          <w:noProof/>
        </w:rPr>
        <w:t>DML (Data Manipulation Language)</w:t>
      </w:r>
      <w:r>
        <w:rPr>
          <w:noProof/>
        </w:rPr>
        <w:tab/>
      </w:r>
      <w:r>
        <w:rPr>
          <w:noProof/>
        </w:rPr>
        <w:fldChar w:fldCharType="begin"/>
      </w:r>
      <w:r>
        <w:rPr>
          <w:noProof/>
        </w:rPr>
        <w:instrText xml:space="preserve"> PAGEREF _Toc106575452 \h </w:instrText>
      </w:r>
      <w:r>
        <w:rPr>
          <w:noProof/>
        </w:rPr>
      </w:r>
      <w:r>
        <w:rPr>
          <w:noProof/>
        </w:rPr>
        <w:fldChar w:fldCharType="separate"/>
      </w:r>
      <w:r w:rsidR="00FC7AEE">
        <w:rPr>
          <w:noProof/>
        </w:rPr>
        <w:t>34</w:t>
      </w:r>
      <w:r>
        <w:rPr>
          <w:noProof/>
        </w:rPr>
        <w:fldChar w:fldCharType="end"/>
      </w:r>
    </w:p>
    <w:p w14:paraId="305D367D" w14:textId="7A424734"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20</w:t>
      </w:r>
      <w:r>
        <w:rPr>
          <w:rFonts w:asciiTheme="minorHAnsi" w:eastAsiaTheme="minorEastAsia" w:hAnsiTheme="minorHAnsi" w:cstheme="minorBidi"/>
          <w:b w:val="0"/>
          <w:noProof/>
          <w:sz w:val="22"/>
          <w:szCs w:val="22"/>
          <w:lang w:val="en-US" w:bidi="ar-SA"/>
        </w:rPr>
        <w:tab/>
      </w:r>
      <w:r w:rsidRPr="006839D4">
        <w:rPr>
          <w:noProof/>
        </w:rPr>
        <w:t>Project Lombok</w:t>
      </w:r>
      <w:r>
        <w:rPr>
          <w:noProof/>
        </w:rPr>
        <w:tab/>
      </w:r>
      <w:r>
        <w:rPr>
          <w:noProof/>
        </w:rPr>
        <w:fldChar w:fldCharType="begin"/>
      </w:r>
      <w:r>
        <w:rPr>
          <w:noProof/>
        </w:rPr>
        <w:instrText xml:space="preserve"> PAGEREF _Toc106575453 \h </w:instrText>
      </w:r>
      <w:r>
        <w:rPr>
          <w:noProof/>
        </w:rPr>
      </w:r>
      <w:r>
        <w:rPr>
          <w:noProof/>
        </w:rPr>
        <w:fldChar w:fldCharType="separate"/>
      </w:r>
      <w:r w:rsidR="00FC7AEE">
        <w:rPr>
          <w:noProof/>
        </w:rPr>
        <w:t>35</w:t>
      </w:r>
      <w:r>
        <w:rPr>
          <w:noProof/>
        </w:rPr>
        <w:fldChar w:fldCharType="end"/>
      </w:r>
    </w:p>
    <w:p w14:paraId="030015BB" w14:textId="4704D0A2"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21</w:t>
      </w:r>
      <w:r>
        <w:rPr>
          <w:rFonts w:asciiTheme="minorHAnsi" w:eastAsiaTheme="minorEastAsia" w:hAnsiTheme="minorHAnsi" w:cstheme="minorBidi"/>
          <w:b w:val="0"/>
          <w:noProof/>
          <w:sz w:val="22"/>
          <w:szCs w:val="22"/>
          <w:lang w:val="en-US" w:bidi="ar-SA"/>
        </w:rPr>
        <w:tab/>
      </w:r>
      <w:r w:rsidRPr="006839D4">
        <w:rPr>
          <w:noProof/>
        </w:rPr>
        <w:t>Controlul versiunilor</w:t>
      </w:r>
      <w:r>
        <w:rPr>
          <w:noProof/>
        </w:rPr>
        <w:tab/>
      </w:r>
      <w:r>
        <w:rPr>
          <w:noProof/>
        </w:rPr>
        <w:fldChar w:fldCharType="begin"/>
      </w:r>
      <w:r>
        <w:rPr>
          <w:noProof/>
        </w:rPr>
        <w:instrText xml:space="preserve"> PAGEREF _Toc106575454 \h </w:instrText>
      </w:r>
      <w:r>
        <w:rPr>
          <w:noProof/>
        </w:rPr>
      </w:r>
      <w:r>
        <w:rPr>
          <w:noProof/>
        </w:rPr>
        <w:fldChar w:fldCharType="separate"/>
      </w:r>
      <w:r w:rsidR="00FC7AEE">
        <w:rPr>
          <w:noProof/>
        </w:rPr>
        <w:t>37</w:t>
      </w:r>
      <w:r>
        <w:rPr>
          <w:noProof/>
        </w:rPr>
        <w:fldChar w:fldCharType="end"/>
      </w:r>
    </w:p>
    <w:p w14:paraId="354E62E1" w14:textId="6D94EB7A"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2</w:t>
      </w:r>
      <w:r>
        <w:rPr>
          <w:rFonts w:asciiTheme="minorHAnsi" w:eastAsiaTheme="minorEastAsia" w:hAnsiTheme="minorHAnsi" w:cstheme="minorBidi"/>
          <w:noProof/>
          <w:sz w:val="22"/>
          <w:szCs w:val="22"/>
          <w:lang w:val="en-US" w:bidi="ar-SA"/>
        </w:rPr>
        <w:tab/>
      </w:r>
      <w:r>
        <w:rPr>
          <w:noProof/>
        </w:rPr>
        <w:t>Git</w:t>
      </w:r>
      <w:r>
        <w:rPr>
          <w:noProof/>
        </w:rPr>
        <w:tab/>
      </w:r>
      <w:r>
        <w:rPr>
          <w:noProof/>
        </w:rPr>
        <w:fldChar w:fldCharType="begin"/>
      </w:r>
      <w:r>
        <w:rPr>
          <w:noProof/>
        </w:rPr>
        <w:instrText xml:space="preserve"> PAGEREF _Toc106575455 \h </w:instrText>
      </w:r>
      <w:r>
        <w:rPr>
          <w:noProof/>
        </w:rPr>
      </w:r>
      <w:r>
        <w:rPr>
          <w:noProof/>
        </w:rPr>
        <w:fldChar w:fldCharType="separate"/>
      </w:r>
      <w:r w:rsidR="00FC7AEE">
        <w:rPr>
          <w:noProof/>
        </w:rPr>
        <w:t>37</w:t>
      </w:r>
      <w:r>
        <w:rPr>
          <w:noProof/>
        </w:rPr>
        <w:fldChar w:fldCharType="end"/>
      </w:r>
    </w:p>
    <w:p w14:paraId="1B341135" w14:textId="5F7970EC"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3</w:t>
      </w:r>
      <w:r>
        <w:rPr>
          <w:rFonts w:asciiTheme="minorHAnsi" w:eastAsiaTheme="minorEastAsia" w:hAnsiTheme="minorHAnsi" w:cstheme="minorBidi"/>
          <w:noProof/>
          <w:sz w:val="22"/>
          <w:szCs w:val="22"/>
          <w:lang w:val="en-US" w:bidi="ar-SA"/>
        </w:rPr>
        <w:tab/>
      </w:r>
      <w:r>
        <w:rPr>
          <w:noProof/>
        </w:rPr>
        <w:t>Diferenţa dintre Git şi GitHub</w:t>
      </w:r>
      <w:r>
        <w:rPr>
          <w:noProof/>
        </w:rPr>
        <w:tab/>
      </w:r>
      <w:r>
        <w:rPr>
          <w:noProof/>
        </w:rPr>
        <w:fldChar w:fldCharType="begin"/>
      </w:r>
      <w:r>
        <w:rPr>
          <w:noProof/>
        </w:rPr>
        <w:instrText xml:space="preserve"> PAGEREF _Toc106575456 \h </w:instrText>
      </w:r>
      <w:r>
        <w:rPr>
          <w:noProof/>
        </w:rPr>
      </w:r>
      <w:r>
        <w:rPr>
          <w:noProof/>
        </w:rPr>
        <w:fldChar w:fldCharType="separate"/>
      </w:r>
      <w:r w:rsidR="00FC7AEE">
        <w:rPr>
          <w:noProof/>
        </w:rPr>
        <w:t>37</w:t>
      </w:r>
      <w:r>
        <w:rPr>
          <w:noProof/>
        </w:rPr>
        <w:fldChar w:fldCharType="end"/>
      </w:r>
    </w:p>
    <w:p w14:paraId="3784E2F7" w14:textId="7C93971C"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4</w:t>
      </w:r>
      <w:r>
        <w:rPr>
          <w:rFonts w:asciiTheme="minorHAnsi" w:eastAsiaTheme="minorEastAsia" w:hAnsiTheme="minorHAnsi" w:cstheme="minorBidi"/>
          <w:noProof/>
          <w:sz w:val="22"/>
          <w:szCs w:val="22"/>
          <w:lang w:val="en-US" w:bidi="ar-SA"/>
        </w:rPr>
        <w:tab/>
      </w:r>
      <w:r>
        <w:rPr>
          <w:noProof/>
        </w:rPr>
        <w:t>Propietatea şi costul Git vs GitHub</w:t>
      </w:r>
      <w:r>
        <w:rPr>
          <w:noProof/>
        </w:rPr>
        <w:tab/>
      </w:r>
      <w:r>
        <w:rPr>
          <w:noProof/>
        </w:rPr>
        <w:fldChar w:fldCharType="begin"/>
      </w:r>
      <w:r>
        <w:rPr>
          <w:noProof/>
        </w:rPr>
        <w:instrText xml:space="preserve"> PAGEREF _Toc106575457 \h </w:instrText>
      </w:r>
      <w:r>
        <w:rPr>
          <w:noProof/>
        </w:rPr>
      </w:r>
      <w:r>
        <w:rPr>
          <w:noProof/>
        </w:rPr>
        <w:fldChar w:fldCharType="separate"/>
      </w:r>
      <w:r w:rsidR="00FC7AEE">
        <w:rPr>
          <w:noProof/>
        </w:rPr>
        <w:t>38</w:t>
      </w:r>
      <w:r>
        <w:rPr>
          <w:noProof/>
        </w:rPr>
        <w:fldChar w:fldCharType="end"/>
      </w:r>
    </w:p>
    <w:p w14:paraId="0003E6DD" w14:textId="2D44B443"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22</w:t>
      </w:r>
      <w:r>
        <w:rPr>
          <w:rFonts w:asciiTheme="minorHAnsi" w:eastAsiaTheme="minorEastAsia" w:hAnsiTheme="minorHAnsi" w:cstheme="minorBidi"/>
          <w:b w:val="0"/>
          <w:noProof/>
          <w:sz w:val="22"/>
          <w:szCs w:val="22"/>
          <w:lang w:val="en-US" w:bidi="ar-SA"/>
        </w:rPr>
        <w:tab/>
      </w:r>
      <w:r w:rsidRPr="006839D4">
        <w:rPr>
          <w:noProof/>
        </w:rPr>
        <w:t>IntelliJ IDEA</w:t>
      </w:r>
      <w:r>
        <w:rPr>
          <w:noProof/>
        </w:rPr>
        <w:tab/>
      </w:r>
      <w:r>
        <w:rPr>
          <w:noProof/>
        </w:rPr>
        <w:fldChar w:fldCharType="begin"/>
      </w:r>
      <w:r>
        <w:rPr>
          <w:noProof/>
        </w:rPr>
        <w:instrText xml:space="preserve"> PAGEREF _Toc106575458 \h </w:instrText>
      </w:r>
      <w:r>
        <w:rPr>
          <w:noProof/>
        </w:rPr>
      </w:r>
      <w:r>
        <w:rPr>
          <w:noProof/>
        </w:rPr>
        <w:fldChar w:fldCharType="separate"/>
      </w:r>
      <w:r w:rsidR="00FC7AEE">
        <w:rPr>
          <w:noProof/>
        </w:rPr>
        <w:t>38</w:t>
      </w:r>
      <w:r>
        <w:rPr>
          <w:noProof/>
        </w:rPr>
        <w:fldChar w:fldCharType="end"/>
      </w:r>
    </w:p>
    <w:p w14:paraId="30BC6A8D" w14:textId="67A390CB"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1</w:t>
      </w:r>
      <w:r>
        <w:rPr>
          <w:rFonts w:asciiTheme="minorHAnsi" w:eastAsiaTheme="minorEastAsia" w:hAnsiTheme="minorHAnsi" w:cstheme="minorBidi"/>
          <w:noProof/>
          <w:sz w:val="22"/>
          <w:szCs w:val="22"/>
          <w:lang w:val="en-US" w:bidi="ar-SA"/>
        </w:rPr>
        <w:tab/>
      </w:r>
      <w:r>
        <w:rPr>
          <w:noProof/>
        </w:rPr>
        <w:t>Multi-platformă</w:t>
      </w:r>
      <w:r>
        <w:rPr>
          <w:noProof/>
        </w:rPr>
        <w:tab/>
      </w:r>
      <w:r>
        <w:rPr>
          <w:noProof/>
        </w:rPr>
        <w:fldChar w:fldCharType="begin"/>
      </w:r>
      <w:r>
        <w:rPr>
          <w:noProof/>
        </w:rPr>
        <w:instrText xml:space="preserve"> PAGEREF _Toc106575459 \h </w:instrText>
      </w:r>
      <w:r>
        <w:rPr>
          <w:noProof/>
        </w:rPr>
      </w:r>
      <w:r>
        <w:rPr>
          <w:noProof/>
        </w:rPr>
        <w:fldChar w:fldCharType="separate"/>
      </w:r>
      <w:r w:rsidR="00FC7AEE">
        <w:rPr>
          <w:noProof/>
        </w:rPr>
        <w:t>38</w:t>
      </w:r>
      <w:r>
        <w:rPr>
          <w:noProof/>
        </w:rPr>
        <w:fldChar w:fldCharType="end"/>
      </w:r>
    </w:p>
    <w:p w14:paraId="47507AE4" w14:textId="0A12E1AD"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2</w:t>
      </w:r>
      <w:r>
        <w:rPr>
          <w:rFonts w:asciiTheme="minorHAnsi" w:eastAsiaTheme="minorEastAsia" w:hAnsiTheme="minorHAnsi" w:cstheme="minorBidi"/>
          <w:noProof/>
          <w:sz w:val="22"/>
          <w:szCs w:val="22"/>
          <w:lang w:val="en-US" w:bidi="ar-SA"/>
        </w:rPr>
        <w:tab/>
      </w:r>
      <w:r>
        <w:rPr>
          <w:noProof/>
        </w:rPr>
        <w:t>Limbaje JVM</w:t>
      </w:r>
      <w:r>
        <w:rPr>
          <w:noProof/>
        </w:rPr>
        <w:tab/>
      </w:r>
      <w:r>
        <w:rPr>
          <w:noProof/>
        </w:rPr>
        <w:fldChar w:fldCharType="begin"/>
      </w:r>
      <w:r>
        <w:rPr>
          <w:noProof/>
        </w:rPr>
        <w:instrText xml:space="preserve"> PAGEREF _Toc106575460 \h </w:instrText>
      </w:r>
      <w:r>
        <w:rPr>
          <w:noProof/>
        </w:rPr>
      </w:r>
      <w:r>
        <w:rPr>
          <w:noProof/>
        </w:rPr>
        <w:fldChar w:fldCharType="separate"/>
      </w:r>
      <w:r w:rsidR="00FC7AEE">
        <w:rPr>
          <w:noProof/>
        </w:rPr>
        <w:t>39</w:t>
      </w:r>
      <w:r>
        <w:rPr>
          <w:noProof/>
        </w:rPr>
        <w:fldChar w:fldCharType="end"/>
      </w:r>
    </w:p>
    <w:p w14:paraId="7587520E" w14:textId="3649F4D9"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3</w:t>
      </w:r>
      <w:r>
        <w:rPr>
          <w:rFonts w:asciiTheme="minorHAnsi" w:eastAsiaTheme="minorEastAsia" w:hAnsiTheme="minorHAnsi" w:cstheme="minorBidi"/>
          <w:noProof/>
          <w:sz w:val="22"/>
          <w:szCs w:val="22"/>
          <w:lang w:val="en-US" w:bidi="ar-SA"/>
        </w:rPr>
        <w:tab/>
      </w:r>
      <w:r>
        <w:rPr>
          <w:noProof/>
        </w:rPr>
        <w:t>Ediţiile IntelliJ IDEA</w:t>
      </w:r>
      <w:r>
        <w:rPr>
          <w:noProof/>
        </w:rPr>
        <w:tab/>
      </w:r>
      <w:r>
        <w:rPr>
          <w:noProof/>
        </w:rPr>
        <w:fldChar w:fldCharType="begin"/>
      </w:r>
      <w:r>
        <w:rPr>
          <w:noProof/>
        </w:rPr>
        <w:instrText xml:space="preserve"> PAGEREF _Toc106575461 \h </w:instrText>
      </w:r>
      <w:r>
        <w:rPr>
          <w:noProof/>
        </w:rPr>
      </w:r>
      <w:r>
        <w:rPr>
          <w:noProof/>
        </w:rPr>
        <w:fldChar w:fldCharType="separate"/>
      </w:r>
      <w:r w:rsidR="00FC7AEE">
        <w:rPr>
          <w:noProof/>
        </w:rPr>
        <w:t>39</w:t>
      </w:r>
      <w:r>
        <w:rPr>
          <w:noProof/>
        </w:rPr>
        <w:fldChar w:fldCharType="end"/>
      </w:r>
    </w:p>
    <w:p w14:paraId="6363E7B5" w14:textId="7C385AEF"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4</w:t>
      </w:r>
      <w:r>
        <w:rPr>
          <w:rFonts w:asciiTheme="minorHAnsi" w:eastAsiaTheme="minorEastAsia" w:hAnsiTheme="minorHAnsi" w:cstheme="minorBidi"/>
          <w:noProof/>
          <w:sz w:val="22"/>
          <w:szCs w:val="22"/>
          <w:lang w:val="en-US" w:bidi="ar-SA"/>
        </w:rPr>
        <w:tab/>
      </w:r>
      <w:r>
        <w:rPr>
          <w:noProof/>
        </w:rPr>
        <w:t>Navigare şi căutare</w:t>
      </w:r>
      <w:r>
        <w:rPr>
          <w:noProof/>
        </w:rPr>
        <w:tab/>
      </w:r>
      <w:r>
        <w:rPr>
          <w:noProof/>
        </w:rPr>
        <w:fldChar w:fldCharType="begin"/>
      </w:r>
      <w:r>
        <w:rPr>
          <w:noProof/>
        </w:rPr>
        <w:instrText xml:space="preserve"> PAGEREF _Toc106575462 \h </w:instrText>
      </w:r>
      <w:r>
        <w:rPr>
          <w:noProof/>
        </w:rPr>
      </w:r>
      <w:r>
        <w:rPr>
          <w:noProof/>
        </w:rPr>
        <w:fldChar w:fldCharType="separate"/>
      </w:r>
      <w:r w:rsidR="00FC7AEE">
        <w:rPr>
          <w:noProof/>
        </w:rPr>
        <w:t>39</w:t>
      </w:r>
      <w:r>
        <w:rPr>
          <w:noProof/>
        </w:rPr>
        <w:fldChar w:fldCharType="end"/>
      </w:r>
    </w:p>
    <w:p w14:paraId="0ABCF814" w14:textId="6C6BCC0C"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5</w:t>
      </w:r>
      <w:r>
        <w:rPr>
          <w:rFonts w:asciiTheme="minorHAnsi" w:eastAsiaTheme="minorEastAsia" w:hAnsiTheme="minorHAnsi" w:cstheme="minorBidi"/>
          <w:noProof/>
          <w:sz w:val="22"/>
          <w:szCs w:val="22"/>
          <w:lang w:val="en-US" w:bidi="ar-SA"/>
        </w:rPr>
        <w:tab/>
      </w:r>
      <w:r>
        <w:rPr>
          <w:noProof/>
        </w:rPr>
        <w:t>Structura fişierului</w:t>
      </w:r>
      <w:r>
        <w:rPr>
          <w:noProof/>
        </w:rPr>
        <w:tab/>
      </w:r>
      <w:r>
        <w:rPr>
          <w:noProof/>
        </w:rPr>
        <w:fldChar w:fldCharType="begin"/>
      </w:r>
      <w:r>
        <w:rPr>
          <w:noProof/>
        </w:rPr>
        <w:instrText xml:space="preserve"> PAGEREF _Toc106575463 \h </w:instrText>
      </w:r>
      <w:r>
        <w:rPr>
          <w:noProof/>
        </w:rPr>
      </w:r>
      <w:r>
        <w:rPr>
          <w:noProof/>
        </w:rPr>
        <w:fldChar w:fldCharType="separate"/>
      </w:r>
      <w:r w:rsidR="00FC7AEE">
        <w:rPr>
          <w:noProof/>
        </w:rPr>
        <w:t>40</w:t>
      </w:r>
      <w:r>
        <w:rPr>
          <w:noProof/>
        </w:rPr>
        <w:fldChar w:fldCharType="end"/>
      </w:r>
    </w:p>
    <w:p w14:paraId="0E85CB45" w14:textId="68607C54"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6</w:t>
      </w:r>
      <w:r>
        <w:rPr>
          <w:rFonts w:asciiTheme="minorHAnsi" w:eastAsiaTheme="minorEastAsia" w:hAnsiTheme="minorHAnsi" w:cstheme="minorBidi"/>
          <w:noProof/>
          <w:sz w:val="22"/>
          <w:szCs w:val="22"/>
          <w:lang w:val="en-US" w:bidi="ar-SA"/>
        </w:rPr>
        <w:tab/>
      </w:r>
      <w:r>
        <w:rPr>
          <w:noProof/>
        </w:rPr>
        <w:t>Completarea codului</w:t>
      </w:r>
      <w:r>
        <w:rPr>
          <w:noProof/>
        </w:rPr>
        <w:tab/>
      </w:r>
      <w:r>
        <w:rPr>
          <w:noProof/>
        </w:rPr>
        <w:fldChar w:fldCharType="begin"/>
      </w:r>
      <w:r>
        <w:rPr>
          <w:noProof/>
        </w:rPr>
        <w:instrText xml:space="preserve"> PAGEREF _Toc106575464 \h </w:instrText>
      </w:r>
      <w:r>
        <w:rPr>
          <w:noProof/>
        </w:rPr>
      </w:r>
      <w:r>
        <w:rPr>
          <w:noProof/>
        </w:rPr>
        <w:fldChar w:fldCharType="separate"/>
      </w:r>
      <w:r w:rsidR="00FC7AEE">
        <w:rPr>
          <w:noProof/>
        </w:rPr>
        <w:t>40</w:t>
      </w:r>
      <w:r>
        <w:rPr>
          <w:noProof/>
        </w:rPr>
        <w:fldChar w:fldCharType="end"/>
      </w:r>
    </w:p>
    <w:p w14:paraId="3DD3CBCA" w14:textId="318C6512"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7</w:t>
      </w:r>
      <w:r>
        <w:rPr>
          <w:rFonts w:asciiTheme="minorHAnsi" w:eastAsiaTheme="minorEastAsia" w:hAnsiTheme="minorHAnsi" w:cstheme="minorBidi"/>
          <w:noProof/>
          <w:sz w:val="22"/>
          <w:szCs w:val="22"/>
          <w:lang w:val="en-US" w:bidi="ar-SA"/>
        </w:rPr>
        <w:tab/>
      </w:r>
      <w:r>
        <w:rPr>
          <w:noProof/>
        </w:rPr>
        <w:t>Integrarea cu instrumentele de dezvoltare</w:t>
      </w:r>
      <w:r>
        <w:rPr>
          <w:noProof/>
        </w:rPr>
        <w:tab/>
      </w:r>
      <w:r>
        <w:rPr>
          <w:noProof/>
        </w:rPr>
        <w:fldChar w:fldCharType="begin"/>
      </w:r>
      <w:r>
        <w:rPr>
          <w:noProof/>
        </w:rPr>
        <w:instrText xml:space="preserve"> PAGEREF _Toc106575465 \h </w:instrText>
      </w:r>
      <w:r>
        <w:rPr>
          <w:noProof/>
        </w:rPr>
      </w:r>
      <w:r>
        <w:rPr>
          <w:noProof/>
        </w:rPr>
        <w:fldChar w:fldCharType="separate"/>
      </w:r>
      <w:r w:rsidR="00FC7AEE">
        <w:rPr>
          <w:noProof/>
        </w:rPr>
        <w:t>41</w:t>
      </w:r>
      <w:r>
        <w:rPr>
          <w:noProof/>
        </w:rPr>
        <w:fldChar w:fldCharType="end"/>
      </w:r>
    </w:p>
    <w:p w14:paraId="013DE74B" w14:textId="0B4902CE"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lastRenderedPageBreak/>
        <w:t>2.23.8</w:t>
      </w:r>
      <w:r>
        <w:rPr>
          <w:rFonts w:asciiTheme="minorHAnsi" w:eastAsiaTheme="minorEastAsia" w:hAnsiTheme="minorHAnsi" w:cstheme="minorBidi"/>
          <w:noProof/>
          <w:sz w:val="22"/>
          <w:szCs w:val="22"/>
          <w:lang w:val="en-US" w:bidi="ar-SA"/>
        </w:rPr>
        <w:tab/>
      </w:r>
      <w:r>
        <w:rPr>
          <w:noProof/>
        </w:rPr>
        <w:t>Depanator</w:t>
      </w:r>
      <w:r>
        <w:rPr>
          <w:noProof/>
        </w:rPr>
        <w:tab/>
      </w:r>
      <w:r>
        <w:rPr>
          <w:noProof/>
        </w:rPr>
        <w:fldChar w:fldCharType="begin"/>
      </w:r>
      <w:r>
        <w:rPr>
          <w:noProof/>
        </w:rPr>
        <w:instrText xml:space="preserve"> PAGEREF _Toc106575466 \h </w:instrText>
      </w:r>
      <w:r>
        <w:rPr>
          <w:noProof/>
        </w:rPr>
      </w:r>
      <w:r>
        <w:rPr>
          <w:noProof/>
        </w:rPr>
        <w:fldChar w:fldCharType="separate"/>
      </w:r>
      <w:r w:rsidR="00FC7AEE">
        <w:rPr>
          <w:noProof/>
        </w:rPr>
        <w:t>41</w:t>
      </w:r>
      <w:r>
        <w:rPr>
          <w:noProof/>
        </w:rPr>
        <w:fldChar w:fldCharType="end"/>
      </w:r>
    </w:p>
    <w:p w14:paraId="3EDED2BB" w14:textId="32DC306C"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9</w:t>
      </w:r>
      <w:r>
        <w:rPr>
          <w:rFonts w:asciiTheme="minorHAnsi" w:eastAsiaTheme="minorEastAsia" w:hAnsiTheme="minorHAnsi" w:cstheme="minorBidi"/>
          <w:noProof/>
          <w:sz w:val="22"/>
          <w:szCs w:val="22"/>
          <w:lang w:val="en-US" w:bidi="ar-SA"/>
        </w:rPr>
        <w:tab/>
      </w:r>
      <w:r>
        <w:rPr>
          <w:noProof/>
        </w:rPr>
        <w:t>Instrumente pentru construcţia proiectului</w:t>
      </w:r>
      <w:r>
        <w:rPr>
          <w:noProof/>
        </w:rPr>
        <w:tab/>
      </w:r>
      <w:r>
        <w:rPr>
          <w:noProof/>
        </w:rPr>
        <w:fldChar w:fldCharType="begin"/>
      </w:r>
      <w:r>
        <w:rPr>
          <w:noProof/>
        </w:rPr>
        <w:instrText xml:space="preserve"> PAGEREF _Toc106575467 \h </w:instrText>
      </w:r>
      <w:r>
        <w:rPr>
          <w:noProof/>
        </w:rPr>
      </w:r>
      <w:r>
        <w:rPr>
          <w:noProof/>
        </w:rPr>
        <w:fldChar w:fldCharType="separate"/>
      </w:r>
      <w:r w:rsidR="00FC7AEE">
        <w:rPr>
          <w:noProof/>
        </w:rPr>
        <w:t>41</w:t>
      </w:r>
      <w:r>
        <w:rPr>
          <w:noProof/>
        </w:rPr>
        <w:fldChar w:fldCharType="end"/>
      </w:r>
    </w:p>
    <w:p w14:paraId="05472967" w14:textId="2A49D268" w:rsidR="004B6539" w:rsidRDefault="004B6539">
      <w:pPr>
        <w:pStyle w:val="TOC3"/>
        <w:tabs>
          <w:tab w:val="left" w:pos="1320"/>
          <w:tab w:val="right" w:leader="dot" w:pos="8513"/>
        </w:tabs>
        <w:rPr>
          <w:rFonts w:asciiTheme="minorHAnsi" w:eastAsiaTheme="minorEastAsia" w:hAnsiTheme="minorHAnsi" w:cstheme="minorBidi"/>
          <w:noProof/>
          <w:sz w:val="22"/>
          <w:szCs w:val="22"/>
          <w:lang w:val="en-US" w:bidi="ar-SA"/>
        </w:rPr>
      </w:pPr>
      <w:r>
        <w:rPr>
          <w:noProof/>
        </w:rPr>
        <w:t>2.23.10</w:t>
      </w:r>
      <w:r>
        <w:rPr>
          <w:rFonts w:asciiTheme="minorHAnsi" w:eastAsiaTheme="minorEastAsia" w:hAnsiTheme="minorHAnsi" w:cstheme="minorBidi"/>
          <w:noProof/>
          <w:sz w:val="22"/>
          <w:szCs w:val="22"/>
          <w:lang w:val="en-US" w:bidi="ar-SA"/>
        </w:rPr>
        <w:tab/>
      </w:r>
      <w:r>
        <w:rPr>
          <w:noProof/>
        </w:rPr>
        <w:t>Controlul versiunii</w:t>
      </w:r>
      <w:r>
        <w:rPr>
          <w:noProof/>
        </w:rPr>
        <w:tab/>
      </w:r>
      <w:r>
        <w:rPr>
          <w:noProof/>
        </w:rPr>
        <w:fldChar w:fldCharType="begin"/>
      </w:r>
      <w:r>
        <w:rPr>
          <w:noProof/>
        </w:rPr>
        <w:instrText xml:space="preserve"> PAGEREF _Toc106575468 \h </w:instrText>
      </w:r>
      <w:r>
        <w:rPr>
          <w:noProof/>
        </w:rPr>
      </w:r>
      <w:r>
        <w:rPr>
          <w:noProof/>
        </w:rPr>
        <w:fldChar w:fldCharType="separate"/>
      </w:r>
      <w:r w:rsidR="00FC7AEE">
        <w:rPr>
          <w:noProof/>
        </w:rPr>
        <w:t>41</w:t>
      </w:r>
      <w:r>
        <w:rPr>
          <w:noProof/>
        </w:rPr>
        <w:fldChar w:fldCharType="end"/>
      </w:r>
    </w:p>
    <w:p w14:paraId="160C0EB7" w14:textId="6678D1DD" w:rsidR="004B6539" w:rsidRDefault="004B6539">
      <w:pPr>
        <w:pStyle w:val="TOC3"/>
        <w:tabs>
          <w:tab w:val="left" w:pos="1320"/>
          <w:tab w:val="right" w:leader="dot" w:pos="8513"/>
        </w:tabs>
        <w:rPr>
          <w:rFonts w:asciiTheme="minorHAnsi" w:eastAsiaTheme="minorEastAsia" w:hAnsiTheme="minorHAnsi" w:cstheme="minorBidi"/>
          <w:noProof/>
          <w:sz w:val="22"/>
          <w:szCs w:val="22"/>
          <w:lang w:val="en-US" w:bidi="ar-SA"/>
        </w:rPr>
      </w:pPr>
      <w:r>
        <w:rPr>
          <w:noProof/>
        </w:rPr>
        <w:t>2.23.11</w:t>
      </w:r>
      <w:r>
        <w:rPr>
          <w:rFonts w:asciiTheme="minorHAnsi" w:eastAsiaTheme="minorEastAsia" w:hAnsiTheme="minorHAnsi" w:cstheme="minorBidi"/>
          <w:noProof/>
          <w:sz w:val="22"/>
          <w:szCs w:val="22"/>
          <w:lang w:val="en-US" w:bidi="ar-SA"/>
        </w:rPr>
        <w:tab/>
      </w:r>
      <w:r>
        <w:rPr>
          <w:noProof/>
        </w:rPr>
        <w:t>Istorie locală</w:t>
      </w:r>
      <w:r>
        <w:rPr>
          <w:noProof/>
        </w:rPr>
        <w:tab/>
      </w:r>
      <w:r>
        <w:rPr>
          <w:noProof/>
        </w:rPr>
        <w:fldChar w:fldCharType="begin"/>
      </w:r>
      <w:r>
        <w:rPr>
          <w:noProof/>
        </w:rPr>
        <w:instrText xml:space="preserve"> PAGEREF _Toc106575469 \h </w:instrText>
      </w:r>
      <w:r>
        <w:rPr>
          <w:noProof/>
        </w:rPr>
      </w:r>
      <w:r>
        <w:rPr>
          <w:noProof/>
        </w:rPr>
        <w:fldChar w:fldCharType="separate"/>
      </w:r>
      <w:r w:rsidR="00FC7AEE">
        <w:rPr>
          <w:noProof/>
        </w:rPr>
        <w:t>42</w:t>
      </w:r>
      <w:r>
        <w:rPr>
          <w:noProof/>
        </w:rPr>
        <w:fldChar w:fldCharType="end"/>
      </w:r>
    </w:p>
    <w:p w14:paraId="679D4218" w14:textId="6F44EA2F"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23</w:t>
      </w:r>
      <w:r>
        <w:rPr>
          <w:rFonts w:asciiTheme="minorHAnsi" w:eastAsiaTheme="minorEastAsia" w:hAnsiTheme="minorHAnsi" w:cstheme="minorBidi"/>
          <w:b w:val="0"/>
          <w:noProof/>
          <w:sz w:val="22"/>
          <w:szCs w:val="22"/>
          <w:lang w:val="en-US" w:bidi="ar-SA"/>
        </w:rPr>
        <w:tab/>
      </w:r>
      <w:r w:rsidRPr="006839D4">
        <w:rPr>
          <w:noProof/>
        </w:rPr>
        <w:t>Trello</w:t>
      </w:r>
      <w:r>
        <w:rPr>
          <w:noProof/>
        </w:rPr>
        <w:tab/>
      </w:r>
      <w:r>
        <w:rPr>
          <w:noProof/>
        </w:rPr>
        <w:fldChar w:fldCharType="begin"/>
      </w:r>
      <w:r>
        <w:rPr>
          <w:noProof/>
        </w:rPr>
        <w:instrText xml:space="preserve"> PAGEREF _Toc106575470 \h </w:instrText>
      </w:r>
      <w:r>
        <w:rPr>
          <w:noProof/>
        </w:rPr>
      </w:r>
      <w:r>
        <w:rPr>
          <w:noProof/>
        </w:rPr>
        <w:fldChar w:fldCharType="separate"/>
      </w:r>
      <w:r w:rsidR="00FC7AEE">
        <w:rPr>
          <w:noProof/>
        </w:rPr>
        <w:t>42</w:t>
      </w:r>
      <w:r>
        <w:rPr>
          <w:noProof/>
        </w:rPr>
        <w:fldChar w:fldCharType="end"/>
      </w:r>
    </w:p>
    <w:p w14:paraId="16FD74BA" w14:textId="35503B4A"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1</w:t>
      </w:r>
      <w:r>
        <w:rPr>
          <w:rFonts w:asciiTheme="minorHAnsi" w:eastAsiaTheme="minorEastAsia" w:hAnsiTheme="minorHAnsi" w:cstheme="minorBidi"/>
          <w:noProof/>
          <w:sz w:val="22"/>
          <w:szCs w:val="22"/>
          <w:lang w:val="en-US" w:bidi="ar-SA"/>
        </w:rPr>
        <w:tab/>
      </w:r>
      <w:r>
        <w:rPr>
          <w:noProof/>
        </w:rPr>
        <w:t>Panoul</w:t>
      </w:r>
      <w:r>
        <w:rPr>
          <w:noProof/>
        </w:rPr>
        <w:tab/>
      </w:r>
      <w:r>
        <w:rPr>
          <w:noProof/>
        </w:rPr>
        <w:fldChar w:fldCharType="begin"/>
      </w:r>
      <w:r>
        <w:rPr>
          <w:noProof/>
        </w:rPr>
        <w:instrText xml:space="preserve"> PAGEREF _Toc106575471 \h </w:instrText>
      </w:r>
      <w:r>
        <w:rPr>
          <w:noProof/>
        </w:rPr>
      </w:r>
      <w:r>
        <w:rPr>
          <w:noProof/>
        </w:rPr>
        <w:fldChar w:fldCharType="separate"/>
      </w:r>
      <w:r w:rsidR="00FC7AEE">
        <w:rPr>
          <w:noProof/>
        </w:rPr>
        <w:t>42</w:t>
      </w:r>
      <w:r>
        <w:rPr>
          <w:noProof/>
        </w:rPr>
        <w:fldChar w:fldCharType="end"/>
      </w:r>
    </w:p>
    <w:p w14:paraId="1473CD87" w14:textId="41F85F26"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2</w:t>
      </w:r>
      <w:r>
        <w:rPr>
          <w:rFonts w:asciiTheme="minorHAnsi" w:eastAsiaTheme="minorEastAsia" w:hAnsiTheme="minorHAnsi" w:cstheme="minorBidi"/>
          <w:noProof/>
          <w:sz w:val="22"/>
          <w:szCs w:val="22"/>
          <w:lang w:val="en-US" w:bidi="ar-SA"/>
        </w:rPr>
        <w:tab/>
      </w:r>
      <w:r>
        <w:rPr>
          <w:noProof/>
        </w:rPr>
        <w:t>Liste</w:t>
      </w:r>
      <w:r>
        <w:rPr>
          <w:noProof/>
        </w:rPr>
        <w:tab/>
      </w:r>
      <w:r>
        <w:rPr>
          <w:noProof/>
        </w:rPr>
        <w:fldChar w:fldCharType="begin"/>
      </w:r>
      <w:r>
        <w:rPr>
          <w:noProof/>
        </w:rPr>
        <w:instrText xml:space="preserve"> PAGEREF _Toc106575472 \h </w:instrText>
      </w:r>
      <w:r>
        <w:rPr>
          <w:noProof/>
        </w:rPr>
      </w:r>
      <w:r>
        <w:rPr>
          <w:noProof/>
        </w:rPr>
        <w:fldChar w:fldCharType="separate"/>
      </w:r>
      <w:r w:rsidR="00FC7AEE">
        <w:rPr>
          <w:noProof/>
        </w:rPr>
        <w:t>43</w:t>
      </w:r>
      <w:r>
        <w:rPr>
          <w:noProof/>
        </w:rPr>
        <w:fldChar w:fldCharType="end"/>
      </w:r>
    </w:p>
    <w:p w14:paraId="39A0723C" w14:textId="412E819B"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3</w:t>
      </w:r>
      <w:r>
        <w:rPr>
          <w:rFonts w:asciiTheme="minorHAnsi" w:eastAsiaTheme="minorEastAsia" w:hAnsiTheme="minorHAnsi" w:cstheme="minorBidi"/>
          <w:noProof/>
          <w:sz w:val="22"/>
          <w:szCs w:val="22"/>
          <w:lang w:val="en-US" w:bidi="ar-SA"/>
        </w:rPr>
        <w:tab/>
      </w:r>
      <w:r>
        <w:rPr>
          <w:noProof/>
        </w:rPr>
        <w:t>Carduri</w:t>
      </w:r>
      <w:r>
        <w:rPr>
          <w:noProof/>
        </w:rPr>
        <w:tab/>
      </w:r>
      <w:r>
        <w:rPr>
          <w:noProof/>
        </w:rPr>
        <w:fldChar w:fldCharType="begin"/>
      </w:r>
      <w:r>
        <w:rPr>
          <w:noProof/>
        </w:rPr>
        <w:instrText xml:space="preserve"> PAGEREF _Toc106575473 \h </w:instrText>
      </w:r>
      <w:r>
        <w:rPr>
          <w:noProof/>
        </w:rPr>
      </w:r>
      <w:r>
        <w:rPr>
          <w:noProof/>
        </w:rPr>
        <w:fldChar w:fldCharType="separate"/>
      </w:r>
      <w:r w:rsidR="00FC7AEE">
        <w:rPr>
          <w:noProof/>
        </w:rPr>
        <w:t>43</w:t>
      </w:r>
      <w:r>
        <w:rPr>
          <w:noProof/>
        </w:rPr>
        <w:fldChar w:fldCharType="end"/>
      </w:r>
    </w:p>
    <w:p w14:paraId="5B4B387E" w14:textId="7C704907" w:rsidR="004B6539" w:rsidRDefault="004B6539">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4</w:t>
      </w:r>
      <w:r>
        <w:rPr>
          <w:rFonts w:asciiTheme="minorHAnsi" w:eastAsiaTheme="minorEastAsia" w:hAnsiTheme="minorHAnsi" w:cstheme="minorBidi"/>
          <w:noProof/>
          <w:sz w:val="22"/>
          <w:szCs w:val="22"/>
          <w:lang w:val="en-US" w:bidi="ar-SA"/>
        </w:rPr>
        <w:tab/>
      </w:r>
      <w:r>
        <w:rPr>
          <w:noProof/>
        </w:rPr>
        <w:t>Meniul panoului</w:t>
      </w:r>
      <w:r>
        <w:rPr>
          <w:noProof/>
        </w:rPr>
        <w:tab/>
      </w:r>
      <w:r>
        <w:rPr>
          <w:noProof/>
        </w:rPr>
        <w:fldChar w:fldCharType="begin"/>
      </w:r>
      <w:r>
        <w:rPr>
          <w:noProof/>
        </w:rPr>
        <w:instrText xml:space="preserve"> PAGEREF _Toc106575474 \h </w:instrText>
      </w:r>
      <w:r>
        <w:rPr>
          <w:noProof/>
        </w:rPr>
      </w:r>
      <w:r>
        <w:rPr>
          <w:noProof/>
        </w:rPr>
        <w:fldChar w:fldCharType="separate"/>
      </w:r>
      <w:r w:rsidR="00FC7AEE">
        <w:rPr>
          <w:noProof/>
        </w:rPr>
        <w:t>43</w:t>
      </w:r>
      <w:r>
        <w:rPr>
          <w:noProof/>
        </w:rPr>
        <w:fldChar w:fldCharType="end"/>
      </w:r>
    </w:p>
    <w:p w14:paraId="6FC32BA9" w14:textId="59DB065F" w:rsidR="004B6539" w:rsidRDefault="004B6539">
      <w:pPr>
        <w:pStyle w:val="TOC2"/>
        <w:rPr>
          <w:rFonts w:asciiTheme="minorHAnsi" w:eastAsiaTheme="minorEastAsia" w:hAnsiTheme="minorHAnsi" w:cstheme="minorBidi"/>
          <w:b w:val="0"/>
          <w:noProof/>
          <w:sz w:val="22"/>
          <w:szCs w:val="22"/>
          <w:lang w:val="en-US" w:bidi="ar-SA"/>
        </w:rPr>
      </w:pPr>
      <w:r w:rsidRPr="006839D4">
        <w:rPr>
          <w:noProof/>
          <w14:scene3d>
            <w14:camera w14:prst="orthographicFront"/>
            <w14:lightRig w14:rig="threePt" w14:dir="t">
              <w14:rot w14:lat="0" w14:lon="0" w14:rev="0"/>
            </w14:lightRig>
          </w14:scene3d>
        </w:rPr>
        <w:t>2.24</w:t>
      </w:r>
      <w:r>
        <w:rPr>
          <w:rFonts w:asciiTheme="minorHAnsi" w:eastAsiaTheme="minorEastAsia" w:hAnsiTheme="minorHAnsi" w:cstheme="minorBidi"/>
          <w:b w:val="0"/>
          <w:noProof/>
          <w:sz w:val="22"/>
          <w:szCs w:val="22"/>
          <w:lang w:val="en-US" w:bidi="ar-SA"/>
        </w:rPr>
        <w:tab/>
      </w:r>
      <w:r w:rsidRPr="006839D4">
        <w:rPr>
          <w:noProof/>
        </w:rPr>
        <w:t>Confluence</w:t>
      </w:r>
      <w:r>
        <w:rPr>
          <w:noProof/>
        </w:rPr>
        <w:tab/>
      </w:r>
      <w:r>
        <w:rPr>
          <w:noProof/>
        </w:rPr>
        <w:fldChar w:fldCharType="begin"/>
      </w:r>
      <w:r>
        <w:rPr>
          <w:noProof/>
        </w:rPr>
        <w:instrText xml:space="preserve"> PAGEREF _Toc106575475 \h </w:instrText>
      </w:r>
      <w:r>
        <w:rPr>
          <w:noProof/>
        </w:rPr>
      </w:r>
      <w:r>
        <w:rPr>
          <w:noProof/>
        </w:rPr>
        <w:fldChar w:fldCharType="separate"/>
      </w:r>
      <w:r w:rsidR="00FC7AEE">
        <w:rPr>
          <w:noProof/>
        </w:rPr>
        <w:t>44</w:t>
      </w:r>
      <w:r>
        <w:rPr>
          <w:noProof/>
        </w:rPr>
        <w:fldChar w:fldCharType="end"/>
      </w:r>
    </w:p>
    <w:p w14:paraId="2D6EF632" w14:textId="42689A51" w:rsidR="004B6539" w:rsidRDefault="004B6539">
      <w:pPr>
        <w:pStyle w:val="TOC1"/>
        <w:rPr>
          <w:rFonts w:asciiTheme="minorHAnsi" w:eastAsiaTheme="minorEastAsia" w:hAnsiTheme="minorHAnsi" w:cstheme="minorBidi"/>
          <w:b w:val="0"/>
          <w:caps w:val="0"/>
          <w:noProof/>
          <w:sz w:val="22"/>
          <w:szCs w:val="22"/>
          <w:lang w:val="en-US" w:bidi="ar-SA"/>
        </w:rPr>
      </w:pPr>
      <w:r>
        <w:rPr>
          <w:noProof/>
        </w:rPr>
        <w:t>Capitolul III. Arhitectura aplicaţiilor</w:t>
      </w:r>
      <w:r>
        <w:rPr>
          <w:noProof/>
        </w:rPr>
        <w:tab/>
      </w:r>
      <w:r>
        <w:rPr>
          <w:noProof/>
        </w:rPr>
        <w:fldChar w:fldCharType="begin"/>
      </w:r>
      <w:r>
        <w:rPr>
          <w:noProof/>
        </w:rPr>
        <w:instrText xml:space="preserve"> PAGEREF _Toc106575476 \h </w:instrText>
      </w:r>
      <w:r>
        <w:rPr>
          <w:noProof/>
        </w:rPr>
      </w:r>
      <w:r>
        <w:rPr>
          <w:noProof/>
        </w:rPr>
        <w:fldChar w:fldCharType="separate"/>
      </w:r>
      <w:r w:rsidR="00FC7AEE">
        <w:rPr>
          <w:noProof/>
        </w:rPr>
        <w:t>46</w:t>
      </w:r>
      <w:r>
        <w:rPr>
          <w:noProof/>
        </w:rPr>
        <w:fldChar w:fldCharType="end"/>
      </w:r>
    </w:p>
    <w:p w14:paraId="14E7A320" w14:textId="5CE1DC0D" w:rsidR="004B6539" w:rsidRDefault="004B6539">
      <w:pPr>
        <w:pStyle w:val="TOC2"/>
        <w:rPr>
          <w:rFonts w:asciiTheme="minorHAnsi" w:eastAsiaTheme="minorEastAsia" w:hAnsiTheme="minorHAnsi" w:cstheme="minorBidi"/>
          <w:b w:val="0"/>
          <w:noProof/>
          <w:sz w:val="22"/>
          <w:szCs w:val="22"/>
          <w:lang w:val="en-US" w:bidi="ar-SA"/>
        </w:rPr>
      </w:pPr>
      <w:r>
        <w:rPr>
          <w:noProof/>
        </w:rPr>
        <w:t>3.1</w:t>
      </w:r>
      <w:r>
        <w:rPr>
          <w:rFonts w:asciiTheme="minorHAnsi" w:eastAsiaTheme="minorEastAsia" w:hAnsiTheme="minorHAnsi" w:cstheme="minorBidi"/>
          <w:b w:val="0"/>
          <w:noProof/>
          <w:sz w:val="22"/>
          <w:szCs w:val="22"/>
          <w:lang w:val="en-US" w:bidi="ar-SA"/>
        </w:rPr>
        <w:tab/>
      </w:r>
      <w:r>
        <w:rPr>
          <w:noProof/>
        </w:rPr>
        <w:t>Aplicaţia pentru meniu</w:t>
      </w:r>
      <w:r>
        <w:rPr>
          <w:noProof/>
        </w:rPr>
        <w:tab/>
      </w:r>
      <w:r>
        <w:rPr>
          <w:noProof/>
        </w:rPr>
        <w:fldChar w:fldCharType="begin"/>
      </w:r>
      <w:r>
        <w:rPr>
          <w:noProof/>
        </w:rPr>
        <w:instrText xml:space="preserve"> PAGEREF _Toc106575477 \h </w:instrText>
      </w:r>
      <w:r>
        <w:rPr>
          <w:noProof/>
        </w:rPr>
      </w:r>
      <w:r>
        <w:rPr>
          <w:noProof/>
        </w:rPr>
        <w:fldChar w:fldCharType="separate"/>
      </w:r>
      <w:r w:rsidR="00FC7AEE">
        <w:rPr>
          <w:noProof/>
        </w:rPr>
        <w:t>47</w:t>
      </w:r>
      <w:r>
        <w:rPr>
          <w:noProof/>
        </w:rPr>
        <w:fldChar w:fldCharType="end"/>
      </w:r>
    </w:p>
    <w:p w14:paraId="1569B6A1" w14:textId="7CD084B2" w:rsidR="004B6539" w:rsidRDefault="004B6539">
      <w:pPr>
        <w:pStyle w:val="TOC2"/>
        <w:rPr>
          <w:rFonts w:asciiTheme="minorHAnsi" w:eastAsiaTheme="minorEastAsia" w:hAnsiTheme="minorHAnsi" w:cstheme="minorBidi"/>
          <w:b w:val="0"/>
          <w:noProof/>
          <w:sz w:val="22"/>
          <w:szCs w:val="22"/>
          <w:lang w:val="en-US" w:bidi="ar-SA"/>
        </w:rPr>
      </w:pPr>
      <w:r>
        <w:rPr>
          <w:noProof/>
        </w:rPr>
        <w:t>3.2</w:t>
      </w:r>
      <w:r>
        <w:rPr>
          <w:rFonts w:asciiTheme="minorHAnsi" w:eastAsiaTheme="minorEastAsia" w:hAnsiTheme="minorHAnsi" w:cstheme="minorBidi"/>
          <w:b w:val="0"/>
          <w:noProof/>
          <w:sz w:val="22"/>
          <w:szCs w:val="22"/>
          <w:lang w:val="en-US" w:bidi="ar-SA"/>
        </w:rPr>
        <w:tab/>
      </w:r>
      <w:r>
        <w:rPr>
          <w:noProof/>
        </w:rPr>
        <w:t>Aplicaţia pentru comenzi (orders)</w:t>
      </w:r>
      <w:r>
        <w:rPr>
          <w:noProof/>
        </w:rPr>
        <w:tab/>
      </w:r>
      <w:r>
        <w:rPr>
          <w:noProof/>
        </w:rPr>
        <w:fldChar w:fldCharType="begin"/>
      </w:r>
      <w:r>
        <w:rPr>
          <w:noProof/>
        </w:rPr>
        <w:instrText xml:space="preserve"> PAGEREF _Toc106575478 \h </w:instrText>
      </w:r>
      <w:r>
        <w:rPr>
          <w:noProof/>
        </w:rPr>
      </w:r>
      <w:r>
        <w:rPr>
          <w:noProof/>
        </w:rPr>
        <w:fldChar w:fldCharType="separate"/>
      </w:r>
      <w:r w:rsidR="00FC7AEE">
        <w:rPr>
          <w:noProof/>
        </w:rPr>
        <w:t>47</w:t>
      </w:r>
      <w:r>
        <w:rPr>
          <w:noProof/>
        </w:rPr>
        <w:fldChar w:fldCharType="end"/>
      </w:r>
    </w:p>
    <w:p w14:paraId="138FF437" w14:textId="2AB04FA3" w:rsidR="004B6539" w:rsidRDefault="004B6539">
      <w:pPr>
        <w:pStyle w:val="TOC1"/>
        <w:rPr>
          <w:rFonts w:asciiTheme="minorHAnsi" w:eastAsiaTheme="minorEastAsia" w:hAnsiTheme="minorHAnsi" w:cstheme="minorBidi"/>
          <w:b w:val="0"/>
          <w:caps w:val="0"/>
          <w:noProof/>
          <w:sz w:val="22"/>
          <w:szCs w:val="22"/>
          <w:lang w:val="en-US" w:bidi="ar-SA"/>
        </w:rPr>
      </w:pPr>
      <w:r>
        <w:rPr>
          <w:noProof/>
        </w:rPr>
        <w:t>Capitolul IV. Detalii de implementare</w:t>
      </w:r>
      <w:r>
        <w:rPr>
          <w:noProof/>
        </w:rPr>
        <w:tab/>
      </w:r>
      <w:r>
        <w:rPr>
          <w:noProof/>
        </w:rPr>
        <w:fldChar w:fldCharType="begin"/>
      </w:r>
      <w:r>
        <w:rPr>
          <w:noProof/>
        </w:rPr>
        <w:instrText xml:space="preserve"> PAGEREF _Toc106575479 \h </w:instrText>
      </w:r>
      <w:r>
        <w:rPr>
          <w:noProof/>
        </w:rPr>
      </w:r>
      <w:r>
        <w:rPr>
          <w:noProof/>
        </w:rPr>
        <w:fldChar w:fldCharType="separate"/>
      </w:r>
      <w:r w:rsidR="00FC7AEE">
        <w:rPr>
          <w:noProof/>
        </w:rPr>
        <w:t>49</w:t>
      </w:r>
      <w:r>
        <w:rPr>
          <w:noProof/>
        </w:rPr>
        <w:fldChar w:fldCharType="end"/>
      </w:r>
    </w:p>
    <w:p w14:paraId="14989E87" w14:textId="234353CE" w:rsidR="004B6539" w:rsidRDefault="004B6539">
      <w:pPr>
        <w:pStyle w:val="TOC1"/>
        <w:rPr>
          <w:rFonts w:asciiTheme="minorHAnsi" w:eastAsiaTheme="minorEastAsia" w:hAnsiTheme="minorHAnsi" w:cstheme="minorBidi"/>
          <w:b w:val="0"/>
          <w:caps w:val="0"/>
          <w:noProof/>
          <w:sz w:val="22"/>
          <w:szCs w:val="22"/>
          <w:lang w:val="en-US" w:bidi="ar-SA"/>
        </w:rPr>
      </w:pPr>
      <w:r>
        <w:rPr>
          <w:noProof/>
        </w:rPr>
        <w:t>Capitolul V. Concluzii</w:t>
      </w:r>
      <w:r>
        <w:rPr>
          <w:noProof/>
        </w:rPr>
        <w:tab/>
      </w:r>
      <w:r>
        <w:rPr>
          <w:noProof/>
        </w:rPr>
        <w:fldChar w:fldCharType="begin"/>
      </w:r>
      <w:r>
        <w:rPr>
          <w:noProof/>
        </w:rPr>
        <w:instrText xml:space="preserve"> PAGEREF _Toc106575480 \h </w:instrText>
      </w:r>
      <w:r>
        <w:rPr>
          <w:noProof/>
        </w:rPr>
      </w:r>
      <w:r>
        <w:rPr>
          <w:noProof/>
        </w:rPr>
        <w:fldChar w:fldCharType="separate"/>
      </w:r>
      <w:r w:rsidR="00FC7AEE">
        <w:rPr>
          <w:noProof/>
        </w:rPr>
        <w:t>50</w:t>
      </w:r>
      <w:r>
        <w:rPr>
          <w:noProof/>
        </w:rPr>
        <w:fldChar w:fldCharType="end"/>
      </w:r>
    </w:p>
    <w:p w14:paraId="3E064B87" w14:textId="00975357" w:rsidR="004B6539" w:rsidRDefault="004B6539">
      <w:pPr>
        <w:pStyle w:val="TOC1"/>
        <w:rPr>
          <w:rFonts w:asciiTheme="minorHAnsi" w:eastAsiaTheme="minorEastAsia" w:hAnsiTheme="minorHAnsi" w:cstheme="minorBidi"/>
          <w:b w:val="0"/>
          <w:caps w:val="0"/>
          <w:noProof/>
          <w:sz w:val="22"/>
          <w:szCs w:val="22"/>
          <w:lang w:val="en-US" w:bidi="ar-SA"/>
        </w:rPr>
      </w:pPr>
      <w:r>
        <w:rPr>
          <w:noProof/>
        </w:rPr>
        <w:t>Capitolul IV. Bibliografie</w:t>
      </w:r>
      <w:r>
        <w:rPr>
          <w:noProof/>
        </w:rPr>
        <w:tab/>
      </w:r>
      <w:r>
        <w:rPr>
          <w:noProof/>
        </w:rPr>
        <w:fldChar w:fldCharType="begin"/>
      </w:r>
      <w:r>
        <w:rPr>
          <w:noProof/>
        </w:rPr>
        <w:instrText xml:space="preserve"> PAGEREF _Toc106575481 \h </w:instrText>
      </w:r>
      <w:r>
        <w:rPr>
          <w:noProof/>
        </w:rPr>
      </w:r>
      <w:r>
        <w:rPr>
          <w:noProof/>
        </w:rPr>
        <w:fldChar w:fldCharType="separate"/>
      </w:r>
      <w:r w:rsidR="00FC7AEE">
        <w:rPr>
          <w:noProof/>
        </w:rPr>
        <w:t>51</w:t>
      </w:r>
      <w:r>
        <w:rPr>
          <w:noProof/>
        </w:rPr>
        <w:fldChar w:fldCharType="end"/>
      </w:r>
    </w:p>
    <w:p w14:paraId="59DAB060" w14:textId="128C5383" w:rsidR="001F5D56" w:rsidRPr="009309F6" w:rsidRDefault="001F5D56" w:rsidP="00337842">
      <w:pPr>
        <w:jc w:val="both"/>
        <w:sectPr w:rsidR="001F5D56" w:rsidRPr="009309F6" w:rsidSect="00CB2070">
          <w:footerReference w:type="default" r:id="rId10"/>
          <w:footerReference w:type="first" r:id="rId11"/>
          <w:endnotePr>
            <w:numFmt w:val="decimal"/>
          </w:endnotePr>
          <w:pgSz w:w="11907" w:h="16840" w:code="9"/>
          <w:pgMar w:top="1411" w:right="1411" w:bottom="1411" w:left="1973" w:header="720" w:footer="720" w:gutter="0"/>
          <w:pgNumType w:start="1"/>
          <w:cols w:space="720"/>
          <w:titlePg/>
          <w:docGrid w:linePitch="326"/>
        </w:sectPr>
      </w:pPr>
      <w:r w:rsidRPr="009309F6">
        <w:fldChar w:fldCharType="end"/>
      </w:r>
    </w:p>
    <w:p w14:paraId="35AD4A63" w14:textId="77777777" w:rsidR="004A434C" w:rsidRPr="009309F6" w:rsidRDefault="004A434C" w:rsidP="004A434C"/>
    <w:p w14:paraId="540B86F0" w14:textId="77777777" w:rsidR="004A434C" w:rsidRPr="009309F6" w:rsidRDefault="004A434C" w:rsidP="004A434C"/>
    <w:p w14:paraId="59449042" w14:textId="77777777" w:rsidR="004A434C" w:rsidRPr="009309F6" w:rsidRDefault="004A434C" w:rsidP="004A434C"/>
    <w:p w14:paraId="365F2379" w14:textId="77777777" w:rsidR="004A434C" w:rsidRPr="009309F6" w:rsidRDefault="004A434C" w:rsidP="004A434C"/>
    <w:p w14:paraId="7AE09738" w14:textId="77777777" w:rsidR="004A434C" w:rsidRPr="009309F6" w:rsidRDefault="004A434C" w:rsidP="004A434C"/>
    <w:p w14:paraId="68EFBEC6" w14:textId="7A2BA3D9" w:rsidR="000B5C21" w:rsidRPr="00EE486D" w:rsidRDefault="000B5C21" w:rsidP="00CF13D8">
      <w:pPr>
        <w:pStyle w:val="Style2"/>
        <w:tabs>
          <w:tab w:val="left" w:pos="3443"/>
        </w:tabs>
        <w:spacing w:before="0" w:after="200" w:line="360" w:lineRule="auto"/>
        <w:rPr>
          <w:i/>
          <w:sz w:val="22"/>
          <w:szCs w:val="22"/>
        </w:rPr>
      </w:pPr>
      <w:bookmarkStart w:id="4" w:name="_Toc106575391"/>
      <w:r w:rsidRPr="009309F6">
        <w:rPr>
          <w:sz w:val="32"/>
        </w:rPr>
        <w:lastRenderedPageBreak/>
        <w:t xml:space="preserve">Capitolul I. </w:t>
      </w:r>
      <w:r w:rsidR="00CF13D8">
        <w:rPr>
          <w:sz w:val="32"/>
        </w:rPr>
        <w:t>Introducere</w:t>
      </w:r>
      <w:bookmarkEnd w:id="4"/>
      <w:r w:rsidRPr="00EE486D">
        <w:rPr>
          <w:i/>
          <w:sz w:val="22"/>
          <w:szCs w:val="22"/>
        </w:rPr>
        <w:tab/>
      </w:r>
    </w:p>
    <w:p w14:paraId="70891F8E" w14:textId="25FD4C49" w:rsidR="00CF13D8" w:rsidRDefault="00E4709F" w:rsidP="00DB1A87">
      <w:pPr>
        <w:pStyle w:val="Style39"/>
        <w:spacing w:line="360" w:lineRule="auto"/>
      </w:pPr>
      <w:r w:rsidRPr="009309F6">
        <w:t xml:space="preserve"> </w:t>
      </w:r>
      <w:bookmarkStart w:id="5" w:name="_Toc106575392"/>
      <w:r w:rsidR="00CF13D8">
        <w:t>Abstract</w:t>
      </w:r>
      <w:bookmarkEnd w:id="5"/>
    </w:p>
    <w:p w14:paraId="1FB1CECE" w14:textId="77777777" w:rsidR="00CF13D8" w:rsidRDefault="00CF13D8" w:rsidP="008643D0">
      <w:pPr>
        <w:spacing w:line="360" w:lineRule="auto"/>
        <w:ind w:firstLine="720"/>
        <w:jc w:val="both"/>
      </w:pPr>
      <w:r>
        <w:t>Lucrarea are ca scop prezentarea detaliilor de design și implementare a unui sistem de digitalizare a procesului de comandă din restaurante.</w:t>
      </w:r>
    </w:p>
    <w:p w14:paraId="03578A68" w14:textId="77777777" w:rsidR="00CF13D8" w:rsidRDefault="00CF13D8" w:rsidP="008643D0">
      <w:pPr>
        <w:spacing w:line="360" w:lineRule="auto"/>
        <w:jc w:val="both"/>
      </w:pPr>
      <w:r>
        <w:tab/>
        <w:t>Acest proiect este destinat comercianților din domeniul restaurantelor, dar și clienților acestora, el având scopul de a introduce o formă de optimizare a procesului de comandă respectiv preluare a comenzii în vederea scăderii timpului de așteptare al clienților dar și eficientizarea activității angajaților restaurantului respectiv , utilizând o metodă accesibilă oricui în ziua de azi : smartphone-ul.</w:t>
      </w:r>
    </w:p>
    <w:p w14:paraId="50657BE4" w14:textId="77777777" w:rsidR="00CF13D8" w:rsidRDefault="00CF13D8" w:rsidP="008643D0">
      <w:pPr>
        <w:spacing w:line="360" w:lineRule="auto"/>
        <w:jc w:val="both"/>
      </w:pPr>
      <w:r>
        <w:t>Lucrarea este structurată pe capitole, încercând prin acestea să acopere informațiile de bază privind scopul, arhitectura , tehnologiile folosite , domeniul de aplicabilitate, etc.</w:t>
      </w:r>
    </w:p>
    <w:p w14:paraId="70162824" w14:textId="46F3516C" w:rsidR="00277B9B" w:rsidRDefault="00CF13D8" w:rsidP="008643D0">
      <w:pPr>
        <w:spacing w:line="360" w:lineRule="auto"/>
        <w:jc w:val="both"/>
      </w:pPr>
      <w:r>
        <w:t>Lucrarea este realizată în colaborare cu GSD Software &amp; Technology, cu ajutorul căreia ar urma să devină o aplicație web disponibilă clienților iar un lanț de restaurante ar urma să o folosească în producție pentru a prelua și procesa comenzi.</w:t>
      </w:r>
    </w:p>
    <w:p w14:paraId="7B39BEEB" w14:textId="36EA2354" w:rsidR="000B5C21" w:rsidRDefault="008643D0" w:rsidP="00EE1290">
      <w:pPr>
        <w:pStyle w:val="Style39"/>
        <w:spacing w:line="360" w:lineRule="auto"/>
      </w:pPr>
      <w:r>
        <w:t xml:space="preserve"> </w:t>
      </w:r>
      <w:bookmarkStart w:id="6" w:name="_Toc106575393"/>
      <w:r>
        <w:t>Contextul proiectului</w:t>
      </w:r>
      <w:bookmarkEnd w:id="6"/>
    </w:p>
    <w:p w14:paraId="03D4ACF5" w14:textId="77777777" w:rsidR="008643D0" w:rsidRDefault="008643D0" w:rsidP="008643D0">
      <w:pPr>
        <w:spacing w:line="360" w:lineRule="auto"/>
        <w:ind w:firstLine="720"/>
        <w:jc w:val="both"/>
      </w:pPr>
      <w:r>
        <w:t>În ziua de azi, timpul este un lux pe care nu mulți și-l permit, și după părerea mea, nimeni nu vrea să-l irosească inutil așteptând zeci de minute după o persoană care trebuie să ia comenzile tuturor oamenilor din cadrul unui restaurant aglomerat.</w:t>
      </w:r>
    </w:p>
    <w:p w14:paraId="10FBDC98" w14:textId="77777777" w:rsidR="008643D0" w:rsidRDefault="008643D0" w:rsidP="008643D0">
      <w:pPr>
        <w:spacing w:line="360" w:lineRule="auto"/>
        <w:ind w:firstLine="720"/>
        <w:jc w:val="both"/>
      </w:pPr>
      <w:r>
        <w:t>Potrivit raportului Information Resources, Inc. (IRI) 2017, în Europa, una din cinci mese (18% din toate mesele) sunt consumate în afara locuinței.</w:t>
      </w:r>
    </w:p>
    <w:p w14:paraId="294A5F6E" w14:textId="77777777" w:rsidR="008643D0" w:rsidRDefault="008643D0" w:rsidP="008643D0">
      <w:pPr>
        <w:spacing w:line="360" w:lineRule="auto"/>
        <w:ind w:firstLine="720"/>
        <w:jc w:val="both"/>
      </w:pPr>
      <w:r>
        <w:t>Un alt studiu efectuat de biroul Executivului Yuan al guvernului taiwanez, în 2016, aproape 93% din Taiwanezi au mâncat în mod obișnuit afară, dintre care 33,74% au luat cina în afara locuințelor lor mai mult de patru ori pe săptămână, frecvența oamenilor care iau masa în restaurante crescând semnificativ față de anii precedenți.</w:t>
      </w:r>
    </w:p>
    <w:p w14:paraId="47F41C25" w14:textId="432132F9" w:rsidR="002C62FF" w:rsidRPr="009309F6" w:rsidRDefault="008643D0" w:rsidP="008643D0">
      <w:pPr>
        <w:spacing w:after="200" w:line="360" w:lineRule="auto"/>
        <w:jc w:val="both"/>
      </w:pPr>
      <w:r>
        <w:t>Un alt studiu realizat de CBS Minnesota arată că 56% din americani servesc masa la restaurant , comandă sau își iau mâncare la pachet de cel puțin 2-3 ori pe săptămână.</w:t>
      </w:r>
      <w:r w:rsidR="00C9736E">
        <w:fldChar w:fldCharType="begin"/>
      </w:r>
      <w:r w:rsidR="00C9736E">
        <w:instrText xml:space="preserve"> ADDIN ZOTERO_ITEM CSL_CITATION {"citationID":"2NZbIDeQ","properties":{"formattedCitation":"[1], [2]","plainCitation":"[1], [2]","noteIndex":0},"citationItems":[{"id":48,"uris":["http://zotero.org/users/local/vAaW8rZi/items/TTPKVRH2"],"itemData":{"id":48,"type":"article-journal","abstract":"Eating out of home (EOH) is a common practice worldwide but research gaps have been identified. The aims of this review were (a) to find a common definition for EOH, (b) to determine the nutritional contribution of EOH, and (c) to analyze the relationship of EOH with health parameters in adults. Fifty-seven articles were finally selected. The definition of EOH was not harmonized between researchers and the comparison between studies was quite difficult. Restaurant and fast food were the terms most used, followed by chain restaurant, à la carte, sit-down restaurant, eating at table, full service, ready to eat, takeaway, buffet and buffet by weight, bar, cafes, and cafeterias, either alone or attached to at least one of the above. The profile of the main EOH participant was a highly educated, high-income, and unmarried young man. EOH was related to a body mass index (BMI) or being overweight in a different way depending on age, sex, or EOH frequency. A high rate of EOH led to poorer diet quality, characterized by higher intakes of energy, total and saturated fats, sugar, and sodium, as well as lower intakes of fiber, dairy, fruit, vegetables, and micronutrients. Regarding beverages, a higher intake of soft drinks, sugar-sweetened beverages, fruit juices, beer, and other alcohol was observed when EOH. There is a need for a methodological consensus for analyzing the impact of EOH on dietary intake and health to avoid bias. Additionally, measures and policies should be utilized to help consumers to make healthier choices when EOH is compatible with business regarding those running EOH establishments.","container-title":"Nutrients","DOI":"10.3390/nu14061265","ISSN":"2072-6643","issue":"6","language":"en","note":"number: 6\npublisher: Multidisciplinary Digital Publishing Institute","page":"1265","source":"www.mdpi.com","title":"Eating out of Home: Influence on Nutrition, Health, and Policies: A Scoping Review","title-short":"Eating out of Home","volume":"14","author":[{"family":"Gesteiro","given":"Eva"},{"family":"García-Carro","given":"Alberto"},{"family":"Aparicio-Ugarriza","given":"Raquel"},{"family":"González-Gross","given":"Marcela"}],"issued":{"date-parts":[["2022",1]]}}},{"id":50,"uris":["http://zotero.org/users/local/vAaW8rZi/items/KIJLVYPJ"],"itemData":{"id":50,"type":"article-journal","abstract":"Restaurant service quality assessment has generally focused on the dining service. However, restaurant service begins with waiting for the meal. When service failure occurs due to a long waiting time, restaurant managers should adopt appropriate service recovery measures to retain consumers and reduce loss. This approach would allow them to mitigate customer dissatisfaction and negative impressions. In this study, we explore the importance of pre-processing service in the context of possible restaurant service crises and construct a restaurant service recovery model for willingness to pay (WTP) through the contingent valuation method (CVM) to measure the effects before and after implementing service recovery. Overall, several psychological and tangible service recovery measures are provided to enhance people’s willingness to extend their waiting time. Within our study group, relatively young participants showed a high willingness to extend their waiting time. Furthermore, the opportunity cost of high-income people in the waiting process was relatively high. Compared with psychological service recovery programs, our results show that tangible service recovery programs prompt respondents to wait for an additional ~10 min. This paper offers support for restaurant managers to manage consumer relationships.","container-title":"Administrative Sciences","DOI":"10.3390/admsci9030063","ISSN":"2076-3387","issue":"3","language":"en","note":"number: 3\npublisher: Multidisciplinary Digital Publishing Institute","page":"63","source":"www.mdpi.com","title":"Evaluation of Consumers’ WTP for Service Recovery in Restaurants: Waiting Time Perspective","title-short":"Evaluation of Consumers’ WTP for Service Recovery in Restaurants","volume":"9","author":[{"family":"Ting","given":"Chung-Te"},{"family":"Huang","given":"Yu-Sheng"},{"family":"Lin","given":"Cheng-Te"},{"family":"Pan","given":"Szu-Chin"}],"issued":{"date-parts":[["2019",9]]}}}],"schema":"https://github.com/citation-style-language/schema/raw/master/csl-citation.json"} </w:instrText>
      </w:r>
      <w:r w:rsidR="00C9736E">
        <w:fldChar w:fldCharType="separate"/>
      </w:r>
      <w:r w:rsidR="00C9736E" w:rsidRPr="00C9736E">
        <w:t>[1], [2]</w:t>
      </w:r>
      <w:r w:rsidR="00C9736E">
        <w:fldChar w:fldCharType="end"/>
      </w:r>
    </w:p>
    <w:p w14:paraId="720AFB79" w14:textId="48A2768D" w:rsidR="00981F0C" w:rsidRDefault="008643D0" w:rsidP="00E4709F">
      <w:pPr>
        <w:pStyle w:val="Style39"/>
      </w:pPr>
      <w:r>
        <w:t xml:space="preserve"> </w:t>
      </w:r>
      <w:bookmarkStart w:id="7" w:name="_Toc106575394"/>
      <w:r>
        <w:t>Ideea si scopul proiectului</w:t>
      </w:r>
      <w:bookmarkEnd w:id="7"/>
    </w:p>
    <w:p w14:paraId="2A5E3536" w14:textId="77777777" w:rsidR="00277B9B" w:rsidRPr="009309F6" w:rsidRDefault="00277B9B" w:rsidP="00277B9B"/>
    <w:p w14:paraId="31C23144" w14:textId="5937E87B" w:rsidR="00DA4577" w:rsidRDefault="00DA4577" w:rsidP="00DA4577">
      <w:pPr>
        <w:spacing w:line="360" w:lineRule="auto"/>
        <w:ind w:firstLine="720"/>
        <w:jc w:val="both"/>
      </w:pPr>
      <w:bookmarkStart w:id="8" w:name="_Toc106575395"/>
      <w:r>
        <w:t xml:space="preserve">Ideea proiectului a pornit de la nevoia constantă de a aștepta în restaurant după cineva care să preia comanda, mai apoi, în cazul în care cineva mai dorește să comande </w:t>
      </w:r>
      <w:r>
        <w:lastRenderedPageBreak/>
        <w:t>ceva, din nou trebuie să aștepte și în cele din urmă, când toată lumea a terminat de mâncat/băut, din nou trebuie sa aștepte după nota de plată. Toate acestea se adună creând un timp de așteptare inutil din punctul meu de vedere și care ar putea fi semnificativ redus prin folosirea unei aplicații prin care să-ți fie preluată comanda fără ajutorul unei persoane din cadrul restaurantului.</w:t>
      </w:r>
    </w:p>
    <w:p w14:paraId="15C8041E" w14:textId="7817515F" w:rsidR="007730B0" w:rsidRDefault="00DA4577" w:rsidP="007730B0">
      <w:pPr>
        <w:spacing w:line="360" w:lineRule="auto"/>
        <w:ind w:firstLine="720"/>
        <w:jc w:val="both"/>
      </w:pPr>
      <w:r>
        <w:t xml:space="preserve">Scopul acestui proiect este de a reduce timpul de așteptare </w:t>
      </w:r>
      <w:r w:rsidR="007730B0">
        <w:t>din restaurante, acest lucru fiind benefic atât pentru clienți cât și pentru restaurant.</w:t>
      </w:r>
    </w:p>
    <w:p w14:paraId="3FE2BA71" w14:textId="551F5166" w:rsidR="007730B0" w:rsidRPr="007730B0" w:rsidRDefault="007730B0" w:rsidP="007730B0">
      <w:pPr>
        <w:spacing w:line="360" w:lineRule="auto"/>
        <w:ind w:firstLine="720"/>
        <w:jc w:val="both"/>
      </w:pPr>
      <w:r>
        <w:t xml:space="preserve">Un studiu realizat de Jelle De Vries , Debjit Roy și </w:t>
      </w:r>
      <w:r w:rsidRPr="007730B0">
        <w:t>René B.M. De Koster</w:t>
      </w:r>
      <w:r>
        <w:t xml:space="preserve"> a arătat că daca clienții unui restaurant nu ar mai fi nevoiți să aștepte, profitul restaurantului ar crește cu până la 15%. </w:t>
      </w:r>
      <w:r>
        <w:fldChar w:fldCharType="begin"/>
      </w:r>
      <w:r>
        <w:instrText xml:space="preserve"> ADDIN ZOTERO_ITEM CSL_CITATION {"citationID":"b4cEkNEH","properties":{"formattedCitation":"[3]","plainCitation":"[3]","noteIndex":0},"citationItems":[{"id":62,"uris":["http://zotero.org/users/local/vAaW8rZi/items/JHXSDC26"],"itemData":{"id":62,"type":"article-journal","abstract":"In many service industries, customers have to wait for service. When customers have a choice, this waiting may influence their service experience, sojourn time, and ultimately spending, reneging, and return behavior. Not much is known however, about the system-wide impact of waiting on customer behavior and resulting revenue. In this paper, we empirically investigate this by analyzing data obtained from 94,404 customers visiting a popular Indian restaurant during a 12 month period. The results show that a longer waiting time relates to reneging behavior, a longer time until a customer returns, and a shorter dining duration. To find out the impact of the consequences of waiting time, we use the empirical findings and data collected in a simulation experiment. This experiment shows that, without waiting, the total revenue generated by the restaurant would increase by nearly 15% compared to the current situation. Stimulating customers to reserve could enable restaurants to reap part of this benefit. Furthermore, the results of simulation experiments suggest that, within the boundaries of the current capacity, revenue could be increased by a maximum of 7.5% if more flexible rules were used to allocate customers to tables. Alternatively, by increasing the existing seating capacity by 20%, revenue could be boosted by 7.7% without the need to attract additional customers. Our findings extend the knowledge on the consequences of customer waiting, and enable service providers to better understand the financial and operational impact of waiting-related decisions in service settings.","container-title":"Journal of Operations Management","DOI":"10.1016/j.jom.2018.05.001","journalAbbreviation":"Journal of Operations Management","source":"ResearchGate","title":"Worth the wait? How restaurant waiting time influences customer behavior and revenue","title-short":"Worth the wait?","author":[{"family":"De Vries","given":"Jelle"},{"family":"Roy","given":"Debjit"},{"family":"De Koster","given":"René"}],"issued":{"date-parts":[["2018",5,1]]}}}],"schema":"https://github.com/citation-style-language/schema/raw/master/csl-citation.json"} </w:instrText>
      </w:r>
      <w:r>
        <w:fldChar w:fldCharType="separate"/>
      </w:r>
      <w:r w:rsidRPr="007730B0">
        <w:t>[3]</w:t>
      </w:r>
      <w:r>
        <w:fldChar w:fldCharType="end"/>
      </w:r>
    </w:p>
    <w:p w14:paraId="4281AC46" w14:textId="477EBE67" w:rsidR="00383317" w:rsidRPr="009309F6" w:rsidRDefault="000B5C21" w:rsidP="00554FA6">
      <w:pPr>
        <w:pStyle w:val="Style3"/>
        <w:spacing w:before="0" w:after="200" w:line="360" w:lineRule="auto"/>
      </w:pPr>
      <w:r w:rsidRPr="009309F6">
        <w:lastRenderedPageBreak/>
        <w:t>Capitolul II.</w:t>
      </w:r>
      <w:r w:rsidR="00642CEC" w:rsidRPr="009309F6">
        <w:t xml:space="preserve"> </w:t>
      </w:r>
      <w:r w:rsidR="006F0A0B">
        <w:t>TEHNOLOGII UTLIZATE</w:t>
      </w:r>
      <w:bookmarkEnd w:id="8"/>
      <w:r w:rsidRPr="009309F6">
        <w:t xml:space="preserve">  </w:t>
      </w:r>
    </w:p>
    <w:p w14:paraId="03BAC33D" w14:textId="5E743EA7" w:rsidR="000D73FF" w:rsidRDefault="002D5395" w:rsidP="00DB1A87">
      <w:pPr>
        <w:pStyle w:val="Heading2"/>
        <w:numPr>
          <w:ilvl w:val="0"/>
          <w:numId w:val="33"/>
        </w:numPr>
        <w:spacing w:line="360" w:lineRule="auto"/>
        <w:rPr>
          <w:rFonts w:ascii="Times New Roman" w:hAnsi="Times New Roman"/>
          <w:i w:val="0"/>
        </w:rPr>
      </w:pPr>
      <w:r w:rsidRPr="009309F6">
        <w:rPr>
          <w:rFonts w:ascii="Times New Roman" w:hAnsi="Times New Roman"/>
        </w:rPr>
        <w:t xml:space="preserve"> </w:t>
      </w:r>
      <w:bookmarkStart w:id="9" w:name="_Toc106575396"/>
      <w:r w:rsidR="006F0A0B">
        <w:rPr>
          <w:rFonts w:ascii="Times New Roman" w:hAnsi="Times New Roman"/>
          <w:i w:val="0"/>
        </w:rPr>
        <w:t>Java</w:t>
      </w:r>
      <w:bookmarkEnd w:id="9"/>
    </w:p>
    <w:p w14:paraId="73E0099C" w14:textId="77777777" w:rsidR="006F0A0B" w:rsidRDefault="006F0A0B" w:rsidP="006F0A0B">
      <w:pPr>
        <w:spacing w:line="360" w:lineRule="auto"/>
        <w:ind w:firstLine="540"/>
        <w:jc w:val="both"/>
      </w:pPr>
      <w:r>
        <w:t>Java a fost și încă este unul dintre cele mai populare limbaje de programare din lume.</w:t>
      </w:r>
    </w:p>
    <w:p w14:paraId="74DD977C" w14:textId="77777777" w:rsidR="006F0A0B" w:rsidRDefault="006F0A0B" w:rsidP="006F0A0B">
      <w:pPr>
        <w:spacing w:line="360" w:lineRule="auto"/>
        <w:ind w:firstLine="540"/>
        <w:jc w:val="both"/>
      </w:pPr>
      <w:r>
        <w:t>În luna iunie a anului 1991 , James Gosling, Mike Sheridan și Patrick Naughton pun bazele actualului limbaj de programare Java. Inițial Java fusese conceput pentru televiziunea interactivă dar era mult prea avansat pentru industria televiziunii digitale de la vremea aceea.</w:t>
      </w:r>
    </w:p>
    <w:p w14:paraId="74096CF3" w14:textId="77777777" w:rsidR="006F0A0B" w:rsidRDefault="006F0A0B" w:rsidP="006F0A0B">
      <w:pPr>
        <w:spacing w:line="360" w:lineRule="auto"/>
        <w:ind w:firstLine="540"/>
        <w:jc w:val="both"/>
      </w:pPr>
      <w:r>
        <w:t>Limbajul s-a numit inițial Oak(Stejar) după un stejar care se afla în afara biroului lui Gosling.Mai apoi proiectul a luat numele de Green(Verde) ca mai apoi să fie numit Java după un tip de cafea din Indonezia.</w:t>
      </w:r>
    </w:p>
    <w:p w14:paraId="28A59EB0" w14:textId="77777777" w:rsidR="006F0A0B" w:rsidRDefault="006F0A0B" w:rsidP="006F0A0B">
      <w:pPr>
        <w:spacing w:line="360" w:lineRule="auto"/>
        <w:ind w:firstLine="540"/>
        <w:jc w:val="both"/>
      </w:pPr>
      <w:r>
        <w:t>Java este un limbaj de programare dar în același timp este și o platforma.</w:t>
      </w:r>
    </w:p>
    <w:p w14:paraId="74C59BE1" w14:textId="77777777" w:rsidR="006F0A0B" w:rsidRDefault="006F0A0B" w:rsidP="006F0A0B">
      <w:pPr>
        <w:spacing w:line="360" w:lineRule="auto"/>
        <w:ind w:firstLine="540"/>
        <w:jc w:val="both"/>
      </w:pPr>
      <w:r>
        <w:t>Este un limbaj de programare orientată pe obiecte dar totuși, nu este considerat un limbaj pur orientat pe obiecte deoarece ne oferă suport și pentru tipuri de date primitive (cum ar fi int,char, etc.).</w:t>
      </w:r>
    </w:p>
    <w:p w14:paraId="5BF9EDB0" w14:textId="77777777" w:rsidR="006F0A0B" w:rsidRDefault="006F0A0B" w:rsidP="006F0A0B">
      <w:pPr>
        <w:spacing w:line="360" w:lineRule="auto"/>
        <w:ind w:firstLine="540"/>
        <w:jc w:val="both"/>
      </w:pPr>
      <w:r>
        <w:t>O platformă Java este un mediu particular în care pot rula aplicațiile scrise în limbaj Java.</w:t>
      </w:r>
    </w:p>
    <w:p w14:paraId="1E2068F5" w14:textId="77777777" w:rsidR="006F0A0B" w:rsidRDefault="006F0A0B" w:rsidP="006F0A0B">
      <w:pPr>
        <w:spacing w:line="360" w:lineRule="auto"/>
        <w:ind w:firstLine="540"/>
        <w:jc w:val="both"/>
      </w:pPr>
      <w:r>
        <w:t>Java ne oferă 4 platforme:</w:t>
      </w:r>
    </w:p>
    <w:p w14:paraId="5C6747AF" w14:textId="77777777" w:rsidR="006F0A0B" w:rsidRDefault="006F0A0B" w:rsidP="006F0A0B">
      <w:pPr>
        <w:spacing w:line="360" w:lineRule="auto"/>
        <w:ind w:firstLine="540"/>
        <w:jc w:val="both"/>
      </w:pPr>
      <w:r>
        <w:t>Java Platform, Standard Edition(Java SE)</w:t>
      </w:r>
    </w:p>
    <w:p w14:paraId="0135E5C3" w14:textId="77777777" w:rsidR="006F0A0B" w:rsidRDefault="006F0A0B" w:rsidP="006F0A0B">
      <w:pPr>
        <w:spacing w:line="360" w:lineRule="auto"/>
        <w:ind w:firstLine="540"/>
        <w:jc w:val="both"/>
      </w:pPr>
      <w:r>
        <w:t>Java Platform, Enterprise Edition(Java EE)</w:t>
      </w:r>
    </w:p>
    <w:p w14:paraId="0BBC0D82" w14:textId="77777777" w:rsidR="006F0A0B" w:rsidRDefault="006F0A0B" w:rsidP="006F0A0B">
      <w:pPr>
        <w:spacing w:line="360" w:lineRule="auto"/>
        <w:ind w:firstLine="540"/>
        <w:jc w:val="both"/>
      </w:pPr>
      <w:r>
        <w:t>Java Platform, Micro Edition(Java ME)</w:t>
      </w:r>
    </w:p>
    <w:p w14:paraId="485EF963" w14:textId="77777777" w:rsidR="006F0A0B" w:rsidRDefault="006F0A0B" w:rsidP="006F0A0B">
      <w:pPr>
        <w:spacing w:line="360" w:lineRule="auto"/>
        <w:ind w:firstLine="540"/>
        <w:jc w:val="both"/>
      </w:pPr>
      <w:r>
        <w:t>JavaFX</w:t>
      </w:r>
    </w:p>
    <w:p w14:paraId="3CCB7733" w14:textId="09E9F031" w:rsidR="00080996" w:rsidRDefault="006F0A0B" w:rsidP="006F0A0B">
      <w:pPr>
        <w:spacing w:line="360" w:lineRule="auto"/>
        <w:ind w:firstLine="540"/>
        <w:jc w:val="both"/>
        <w:rPr>
          <w:shd w:val="clear" w:color="auto" w:fill="FFFFFF"/>
        </w:rPr>
      </w:pPr>
      <w:r>
        <w:t>Toate platformele Java constau dintr-o mașină virtuală Java (JVM) și o interfață de programare a aplicațiilor (API).</w:t>
      </w:r>
      <w:r w:rsidR="00C9736E">
        <w:t xml:space="preserve"> </w:t>
      </w:r>
      <w:r w:rsidR="00C9736E">
        <w:fldChar w:fldCharType="begin"/>
      </w:r>
      <w:r w:rsidR="007730B0">
        <w:instrText xml:space="preserve"> ADDIN ZOTERO_ITEM CSL_CITATION {"citationID":"EFYZMT0j","properties":{"formattedCitation":"[4]","plainCitation":"[4]","noteIndex":0},"citationItems":[{"id":5,"uris":["http://zotero.org/users/local/vAaW8rZi/items/6MUDLQA7"],"itemData":{"id":5,"type":"webpage","title":"Differences between Java EE and Java SE - Your First Cup: An Introduction to the Java EE Platform","URL":"https://docs.oracle.com/javaee/6/firstcup/doc/gkhoy.html","accessed":{"date-parts":[["2022",6,18]]}}}],"schema":"https://github.com/citation-style-language/schema/raw/master/csl-citation.json"} </w:instrText>
      </w:r>
      <w:r w:rsidR="00C9736E">
        <w:fldChar w:fldCharType="separate"/>
      </w:r>
      <w:r w:rsidR="007730B0" w:rsidRPr="007730B0">
        <w:t>[4]</w:t>
      </w:r>
      <w:r w:rsidR="00C9736E">
        <w:fldChar w:fldCharType="end"/>
      </w:r>
    </w:p>
    <w:p w14:paraId="385D7700" w14:textId="68CDA84D" w:rsidR="000D73FF" w:rsidRDefault="006F0A0B" w:rsidP="00F25825">
      <w:pPr>
        <w:pStyle w:val="Style26"/>
        <w:spacing w:line="360" w:lineRule="auto"/>
        <w:ind w:left="900"/>
      </w:pPr>
      <w:bookmarkStart w:id="10" w:name="_Toc106575397"/>
      <w:r>
        <w:t>Java SE</w:t>
      </w:r>
      <w:bookmarkEnd w:id="10"/>
    </w:p>
    <w:p w14:paraId="755B9531" w14:textId="77777777" w:rsidR="006F0A0B" w:rsidRPr="006F0A0B" w:rsidRDefault="006F0A0B" w:rsidP="006F0A0B">
      <w:pPr>
        <w:spacing w:line="360" w:lineRule="auto"/>
        <w:ind w:firstLine="720"/>
        <w:jc w:val="both"/>
        <w:rPr>
          <w:szCs w:val="28"/>
        </w:rPr>
      </w:pPr>
      <w:r w:rsidRPr="006F0A0B">
        <w:rPr>
          <w:szCs w:val="28"/>
        </w:rPr>
        <w:t>Când majoritatea oamenilor se gândesc la limbajul de programare Java, ei se gândesc de fapt la API-ul Java SE. Această interfață oferă funcționalitatea de bază a limbajului de programare Java.Definește totul de la tipurile de bază până la obiecte și clase de nivel înalt folosite pentru rețele, securitate, acces la baze de date, dezvoltarea interfețelor grafice sau analiza fișierelor XML.</w:t>
      </w:r>
    </w:p>
    <w:p w14:paraId="6EB6F1D2" w14:textId="55777422" w:rsidR="009A3A56" w:rsidRDefault="006F0A0B" w:rsidP="006F0A0B">
      <w:pPr>
        <w:spacing w:line="360" w:lineRule="auto"/>
        <w:ind w:firstLine="720"/>
        <w:jc w:val="both"/>
        <w:rPr>
          <w:rStyle w:val="normalchar"/>
          <w:szCs w:val="28"/>
        </w:rPr>
      </w:pPr>
      <w:r w:rsidRPr="006F0A0B">
        <w:rPr>
          <w:szCs w:val="28"/>
        </w:rPr>
        <w:lastRenderedPageBreak/>
        <w:t>În plus față de acest API, platforma Java SE mai constă și dintr-o mașină virtuală, instrumente pentru dezvoltare, tehnologii pentru implementare și alte librării des folosite în aplicațiile Java.</w:t>
      </w:r>
    </w:p>
    <w:p w14:paraId="7B67F022" w14:textId="77777777" w:rsidR="00277B9B" w:rsidRPr="009309F6" w:rsidRDefault="00277B9B" w:rsidP="0070672E">
      <w:pPr>
        <w:spacing w:line="360" w:lineRule="auto"/>
        <w:ind w:firstLine="720"/>
        <w:jc w:val="both"/>
        <w:rPr>
          <w:sz w:val="20"/>
        </w:rPr>
      </w:pPr>
    </w:p>
    <w:p w14:paraId="5D744974" w14:textId="34904FA9" w:rsidR="00642CEC" w:rsidRDefault="006F0A0B" w:rsidP="00B5723E">
      <w:pPr>
        <w:pStyle w:val="Style26"/>
        <w:spacing w:before="0" w:after="0" w:line="360" w:lineRule="auto"/>
        <w:ind w:left="1440" w:hanging="900"/>
        <w:jc w:val="both"/>
      </w:pPr>
      <w:bookmarkStart w:id="11" w:name="_Toc106575398"/>
      <w:r>
        <w:t>Java EE</w:t>
      </w:r>
      <w:bookmarkEnd w:id="11"/>
    </w:p>
    <w:p w14:paraId="5671D739" w14:textId="77777777" w:rsidR="00984822" w:rsidRDefault="00984822" w:rsidP="00F7716C">
      <w:pPr>
        <w:tabs>
          <w:tab w:val="num" w:pos="1260"/>
        </w:tabs>
        <w:spacing w:line="360" w:lineRule="auto"/>
        <w:ind w:left="810"/>
        <w:jc w:val="both"/>
      </w:pPr>
    </w:p>
    <w:p w14:paraId="6A87FE2A" w14:textId="2F761211" w:rsidR="00C102AA" w:rsidRDefault="00984822" w:rsidP="00984822">
      <w:pPr>
        <w:tabs>
          <w:tab w:val="num" w:pos="851"/>
        </w:tabs>
        <w:spacing w:line="360" w:lineRule="auto"/>
        <w:jc w:val="both"/>
      </w:pPr>
      <w:r>
        <w:tab/>
      </w:r>
      <w:r w:rsidR="006F0A0B" w:rsidRPr="006F0A0B">
        <w:t>Platforma Java EE este construită peste platforma Java SE. Java EE ne oferă un mediu pentru dezvoltarea aplicațiilor web securizate la scară largă, scalabile și pe mai multe niveluri.</w:t>
      </w:r>
    </w:p>
    <w:p w14:paraId="7728DDFF" w14:textId="77777777" w:rsidR="00984822" w:rsidRPr="009309F6" w:rsidRDefault="00984822" w:rsidP="00F7716C">
      <w:pPr>
        <w:tabs>
          <w:tab w:val="num" w:pos="1260"/>
        </w:tabs>
        <w:spacing w:line="360" w:lineRule="auto"/>
        <w:ind w:left="810"/>
        <w:jc w:val="both"/>
      </w:pPr>
    </w:p>
    <w:p w14:paraId="7E2E82B2" w14:textId="62D2A858" w:rsidR="00642CEC" w:rsidRDefault="006F0A0B" w:rsidP="00516D14">
      <w:pPr>
        <w:pStyle w:val="Style26"/>
        <w:spacing w:before="0" w:after="0" w:line="360" w:lineRule="auto"/>
        <w:ind w:left="907"/>
        <w:rPr>
          <w:szCs w:val="28"/>
        </w:rPr>
      </w:pPr>
      <w:bookmarkStart w:id="12" w:name="_Toc106575399"/>
      <w:r>
        <w:rPr>
          <w:szCs w:val="28"/>
        </w:rPr>
        <w:t>Java ME</w:t>
      </w:r>
      <w:bookmarkEnd w:id="12"/>
    </w:p>
    <w:p w14:paraId="5958E704" w14:textId="77777777" w:rsidR="00277B9B" w:rsidRPr="009309F6" w:rsidRDefault="00277B9B" w:rsidP="00277B9B"/>
    <w:p w14:paraId="36D9ECD3" w14:textId="77777777" w:rsidR="006F0A0B" w:rsidRDefault="006F0A0B" w:rsidP="006F0A0B">
      <w:pPr>
        <w:spacing w:line="360" w:lineRule="auto"/>
        <w:ind w:firstLine="567"/>
        <w:jc w:val="both"/>
      </w:pPr>
      <w:r>
        <w:t>Platforma Java ME ne oferă un API și o mașină virtuală care ocupă mai puțin spațiu, fiind folosită pentru a executa aplicații Java pe dispozitive mici, cum ar fi telefoanele mobile.</w:t>
      </w:r>
    </w:p>
    <w:p w14:paraId="68D1F5F5" w14:textId="7DA9FA64" w:rsidR="00277B9B" w:rsidRDefault="006F0A0B" w:rsidP="006F0A0B">
      <w:pPr>
        <w:spacing w:line="360" w:lineRule="auto"/>
        <w:ind w:firstLine="567"/>
        <w:jc w:val="both"/>
      </w:pPr>
      <w:r>
        <w:t>API-ul Java ME este un subset al API-ului Java SE la care se adaugă librării specifice pentru dezvoltarea aplicațiilor pentru dispozitive de mici dimensiuni. Aplicațiile Java ME sunt de obicei clienți ai serviciilor Java EE.</w:t>
      </w:r>
    </w:p>
    <w:p w14:paraId="7CF7D2A6" w14:textId="77777777" w:rsidR="00984822" w:rsidRPr="009309F6" w:rsidRDefault="00984822" w:rsidP="006F0A0B">
      <w:pPr>
        <w:spacing w:line="360" w:lineRule="auto"/>
        <w:ind w:firstLine="567"/>
        <w:jc w:val="both"/>
      </w:pPr>
    </w:p>
    <w:p w14:paraId="59D5A89F" w14:textId="3976E256" w:rsidR="008D1666" w:rsidRDefault="00984822" w:rsidP="00D7480A">
      <w:pPr>
        <w:pStyle w:val="Style26"/>
        <w:spacing w:before="0" w:after="0" w:line="360" w:lineRule="auto"/>
        <w:ind w:left="907"/>
      </w:pPr>
      <w:bookmarkStart w:id="13" w:name="_Toc106575400"/>
      <w:r>
        <w:t>Java FX</w:t>
      </w:r>
      <w:bookmarkEnd w:id="13"/>
    </w:p>
    <w:p w14:paraId="74B2B5D3" w14:textId="77777777" w:rsidR="00277B9B" w:rsidRPr="009309F6" w:rsidRDefault="00277B9B" w:rsidP="00277B9B"/>
    <w:p w14:paraId="6C67DA2A" w14:textId="77777777" w:rsidR="00984822" w:rsidRDefault="00984822" w:rsidP="00984822">
      <w:pPr>
        <w:spacing w:line="360" w:lineRule="auto"/>
        <w:ind w:firstLine="567"/>
        <w:jc w:val="both"/>
      </w:pPr>
      <w:r>
        <w:t>Platforma JavaFX ne oferă posibilitatea creării unor aplicații web bogate(RIA - Rich Internet Application)  folosind un API cu un consum redus de resurse.</w:t>
      </w:r>
    </w:p>
    <w:p w14:paraId="672976CA" w14:textId="77777777" w:rsidR="00984822" w:rsidRDefault="00984822" w:rsidP="00984822">
      <w:pPr>
        <w:spacing w:line="360" w:lineRule="auto"/>
        <w:ind w:firstLine="567"/>
        <w:jc w:val="both"/>
      </w:pPr>
      <w:r>
        <w:t>O aplicație web bogată oferă caracteristicile unei aplicații desktop</w:t>
      </w:r>
    </w:p>
    <w:p w14:paraId="3CBF1533" w14:textId="77777777" w:rsidR="00984822" w:rsidRDefault="00984822" w:rsidP="00984822">
      <w:pPr>
        <w:spacing w:line="360" w:lineRule="auto"/>
        <w:ind w:firstLine="567"/>
        <w:jc w:val="both"/>
      </w:pPr>
      <w:r>
        <w:t xml:space="preserve"> În faza de compilare, codul Java este transformat într-un cod intermediar denumit și bytecode sau p-code (cod portabil). Bytecode-ul este un cod de nivel scăzut care poate fi interpretat de către un translator de software, în cazul Java fiind vorba despre mașina virtuală Java (JVM - Java Virtual Machine). Această mașină virtuală este specifică pentru fiecare platformă în parte și este integrată în kit-ul de instalare Java (JDK - Java Development Kit). Acest JVM transforma bytecode-ul în cod mașină care este înțeles și executat de procesor.</w:t>
      </w:r>
    </w:p>
    <w:p w14:paraId="099D1C00" w14:textId="77777777" w:rsidR="00984822" w:rsidRDefault="00984822" w:rsidP="00984822">
      <w:pPr>
        <w:spacing w:line="360" w:lineRule="auto"/>
        <w:ind w:firstLine="567"/>
        <w:jc w:val="both"/>
      </w:pPr>
      <w:r>
        <w:t>Pentru ca o aplicație Java să funcționeze în mod optim, JVM-ul împarte memoria în stivă (stack) și heap.</w:t>
      </w:r>
    </w:p>
    <w:p w14:paraId="6B47D0A3" w14:textId="77777777" w:rsidR="00984822" w:rsidRDefault="00984822" w:rsidP="00984822">
      <w:pPr>
        <w:spacing w:line="360" w:lineRule="auto"/>
        <w:ind w:firstLine="567"/>
        <w:jc w:val="both"/>
      </w:pPr>
      <w:r>
        <w:lastRenderedPageBreak/>
        <w:t>Stiva de memorie este creată la pornirea unui proces, dimensiunea acesteia este fixă și se stabilește, în faza de compilare, în funcție de variabilele declarate.</w:t>
      </w:r>
    </w:p>
    <w:p w14:paraId="3D1BF699" w14:textId="77777777" w:rsidR="00984822" w:rsidRDefault="00984822" w:rsidP="00984822">
      <w:pPr>
        <w:spacing w:line="360" w:lineRule="auto"/>
        <w:ind w:firstLine="567"/>
        <w:jc w:val="both"/>
      </w:pPr>
      <w:r>
        <w:t>Dimensiunea stivei nu poate fi modificata de către un proces început.În stivă se regăsesc zone alocate fiecărei metode din program.Zonele dedicate metodelor există în stivă doar pe durata ciclului de viață al metodei respective( din momentul apelării metodei până în momentul terminării metodei).Accesul la stivă se face în ordinea ultimul intrat, primul ieșit (LIFO).</w:t>
      </w:r>
    </w:p>
    <w:p w14:paraId="74D02F4F" w14:textId="77777777" w:rsidR="00984822" w:rsidRDefault="00984822" w:rsidP="00984822">
      <w:pPr>
        <w:spacing w:line="360" w:lineRule="auto"/>
        <w:ind w:firstLine="567"/>
        <w:jc w:val="both"/>
      </w:pPr>
      <w:r>
        <w:t>În cazul în care stiva este plină, primim eroarea Java.lang.StackOverFlowError.</w:t>
      </w:r>
    </w:p>
    <w:p w14:paraId="7CBADABE" w14:textId="55856870" w:rsidR="00AB6B81" w:rsidRDefault="00984822" w:rsidP="00984822">
      <w:pPr>
        <w:spacing w:line="360" w:lineRule="auto"/>
        <w:ind w:firstLine="567"/>
        <w:jc w:val="both"/>
        <w:rPr>
          <w:lang w:bidi="ar-SA"/>
        </w:rPr>
      </w:pPr>
      <w:r>
        <w:t>Heap-ul este un spațiu folosit pentru alocarea dinamică de memorie pentru obiectele Java și pentru clasele specifice JRE (Java Runtime Environment).</w:t>
      </w:r>
    </w:p>
    <w:p w14:paraId="2766AC20" w14:textId="77777777" w:rsidR="00793A55" w:rsidRPr="009309F6" w:rsidRDefault="00793A55" w:rsidP="007A2711">
      <w:pPr>
        <w:spacing w:line="360" w:lineRule="auto"/>
        <w:ind w:firstLine="567"/>
        <w:jc w:val="both"/>
        <w:rPr>
          <w:lang w:bidi="ar-SA"/>
        </w:rPr>
      </w:pPr>
    </w:p>
    <w:p w14:paraId="7CB32C44" w14:textId="57131D93" w:rsidR="0030587F" w:rsidRDefault="00984822" w:rsidP="00943695">
      <w:pPr>
        <w:pStyle w:val="Heading2"/>
        <w:rPr>
          <w:rFonts w:ascii="Times New Roman" w:hAnsi="Times New Roman"/>
          <w:i w:val="0"/>
        </w:rPr>
      </w:pPr>
      <w:r>
        <w:rPr>
          <w:rFonts w:ascii="Times New Roman" w:hAnsi="Times New Roman"/>
          <w:i w:val="0"/>
        </w:rPr>
        <w:t xml:space="preserve"> </w:t>
      </w:r>
      <w:bookmarkStart w:id="14" w:name="_Toc106575401"/>
      <w:r>
        <w:rPr>
          <w:rFonts w:ascii="Times New Roman" w:hAnsi="Times New Roman"/>
          <w:i w:val="0"/>
        </w:rPr>
        <w:t>Swagger</w:t>
      </w:r>
      <w:bookmarkEnd w:id="14"/>
    </w:p>
    <w:p w14:paraId="00B63766" w14:textId="77777777" w:rsidR="00277B9B" w:rsidRPr="00277B9B" w:rsidRDefault="00277B9B" w:rsidP="00277B9B"/>
    <w:p w14:paraId="7B31CB10" w14:textId="10A5F17C" w:rsidR="00984822" w:rsidRDefault="00984822" w:rsidP="00984822">
      <w:pPr>
        <w:spacing w:line="360" w:lineRule="auto"/>
        <w:ind w:firstLine="720"/>
        <w:jc w:val="both"/>
      </w:pPr>
      <w:r>
        <w:t>Swagger este un instrument folosit pentru a documenta aplicațiile REST(Representational state transfer) în formatul de reprezentare JSON.</w:t>
      </w:r>
      <w:r w:rsidR="00C9736E" w:rsidRPr="00C9736E">
        <w:t>[4]</w:t>
      </w:r>
    </w:p>
    <w:p w14:paraId="40482B89" w14:textId="77777777" w:rsidR="00984822" w:rsidRDefault="00984822" w:rsidP="00984822">
      <w:pPr>
        <w:spacing w:line="360" w:lineRule="auto"/>
        <w:ind w:firstLine="720"/>
        <w:jc w:val="both"/>
      </w:pPr>
      <w:r>
        <w:t>În tărâmul software al zilelor noastre, nu se găsesc sisteme care rulează online fără un API(Application Programming Interface)  expus. Ne-am mutat de la sisteme monolitice la microservicii și întregul design de microservicii se bazează pe API-uri REST(Representational State Transfer).</w:t>
      </w:r>
    </w:p>
    <w:p w14:paraId="2BBAF106" w14:textId="77777777" w:rsidR="00984822" w:rsidRDefault="00984822" w:rsidP="00984822">
      <w:pPr>
        <w:spacing w:line="360" w:lineRule="auto"/>
        <w:ind w:firstLine="720"/>
        <w:jc w:val="both"/>
      </w:pPr>
      <w:r>
        <w:t>Specificațiile unei aplicații de obicei includ informații cum ar fi: operații suportate,parametrii, date de ieșire, cerințe pentru autorizare, nodurile terminale ale aplicației(endpoints) și licențele necesare. Swagger poate genera aceste informații în mod automat pe baza codului sursă și interogând aplicația pentru a ne întoarce o documentație bazată pe adnotări.</w:t>
      </w:r>
    </w:p>
    <w:p w14:paraId="3DBD4D3E" w14:textId="77777777" w:rsidR="00984822" w:rsidRDefault="00984822" w:rsidP="00984822">
      <w:pPr>
        <w:spacing w:line="360" w:lineRule="auto"/>
        <w:jc w:val="both"/>
      </w:pPr>
      <w:r>
        <w:t>Swagger poate fi folosit în două abordări diferite:</w:t>
      </w:r>
    </w:p>
    <w:p w14:paraId="22492A1A" w14:textId="77777777" w:rsidR="00984822" w:rsidRDefault="00984822" w:rsidP="00984822">
      <w:pPr>
        <w:spacing w:line="360" w:lineRule="auto"/>
        <w:jc w:val="both"/>
      </w:pPr>
      <w:r>
        <w:tab/>
        <w:t>-Top-down sau design-first, situație în care putem folosi swagger editor pentru a proiecta aplicația noastră fără a fi nevoie de cod scris.</w:t>
      </w:r>
    </w:p>
    <w:p w14:paraId="6BE0F478" w14:textId="77777777" w:rsidR="00984822" w:rsidRDefault="00984822" w:rsidP="00984822">
      <w:pPr>
        <w:spacing w:line="360" w:lineRule="auto"/>
        <w:jc w:val="both"/>
      </w:pPr>
      <w:r>
        <w:tab/>
        <w:t>-Bottom-up sau code-first , situație în care swagger ne generează automat documentația aplicației pe baza codului scris.</w:t>
      </w:r>
    </w:p>
    <w:p w14:paraId="300F954F" w14:textId="77777777" w:rsidR="00984822" w:rsidRDefault="00984822" w:rsidP="00984822">
      <w:pPr>
        <w:spacing w:line="360" w:lineRule="auto"/>
        <w:jc w:val="both"/>
      </w:pPr>
    </w:p>
    <w:p w14:paraId="60DFB8F6" w14:textId="77777777" w:rsidR="00984822" w:rsidRDefault="00984822" w:rsidP="00984822">
      <w:pPr>
        <w:spacing w:line="360" w:lineRule="auto"/>
        <w:ind w:firstLine="720"/>
        <w:jc w:val="both"/>
      </w:pPr>
      <w:r>
        <w:t>Swagger ne oferă 3 instrumente pentru construcția, design-ul, documentarea și testarea aplicațiilor:</w:t>
      </w:r>
    </w:p>
    <w:p w14:paraId="01C7973A" w14:textId="0E5FC0AE" w:rsidR="00984822" w:rsidRDefault="00984822" w:rsidP="00984822">
      <w:pPr>
        <w:spacing w:line="360" w:lineRule="auto"/>
        <w:jc w:val="both"/>
      </w:pPr>
      <w:r>
        <w:tab/>
        <w:t>-Swagger Editor</w:t>
      </w:r>
      <w:r w:rsidR="00C9736E">
        <w:t xml:space="preserve"> </w:t>
      </w:r>
      <w:r w:rsidR="00C9736E">
        <w:fldChar w:fldCharType="begin"/>
      </w:r>
      <w:r w:rsidR="007730B0">
        <w:instrText xml:space="preserve"> ADDIN ZOTERO_ITEM CSL_CITATION {"citationID":"zHX2v6Er","properties":{"formattedCitation":"[5]","plainCitation":"[5]","noteIndex":0},"citationItems":[{"id":9,"uris":["http://zotero.org/users/local/vAaW8rZi/items/UCITQ6G3"],"itemData":{"id":9,"type":"webpage","title":"Swagger Editor","URL":"https://editor.swagger.io/","accessed":{"date-parts":[["2022",6,18]]}}}],"schema":"https://github.com/citation-style-language/schema/raw/master/csl-citation.json"} </w:instrText>
      </w:r>
      <w:r w:rsidR="00C9736E">
        <w:fldChar w:fldCharType="separate"/>
      </w:r>
      <w:r w:rsidR="007730B0" w:rsidRPr="007730B0">
        <w:t>[5]</w:t>
      </w:r>
      <w:r w:rsidR="00C9736E">
        <w:fldChar w:fldCharType="end"/>
      </w:r>
    </w:p>
    <w:p w14:paraId="61014816" w14:textId="7F7E137D" w:rsidR="00984822" w:rsidRDefault="00984822" w:rsidP="00984822">
      <w:pPr>
        <w:spacing w:line="360" w:lineRule="auto"/>
        <w:jc w:val="both"/>
      </w:pPr>
      <w:r>
        <w:tab/>
        <w:t>-Swagger UI</w:t>
      </w:r>
      <w:r w:rsidR="00C9736E">
        <w:t xml:space="preserve"> </w:t>
      </w:r>
      <w:r w:rsidR="00C9736E">
        <w:fldChar w:fldCharType="begin"/>
      </w:r>
      <w:r w:rsidR="007730B0">
        <w:instrText xml:space="preserve"> ADDIN ZOTERO_ITEM CSL_CITATION {"citationID":"xQsl61am","properties":{"formattedCitation":"[6]","plainCitation":"[6]","noteIndex":0},"citationItems":[{"id":7,"uris":["http://zotero.org/users/local/vAaW8rZi/items/ZH69WL8P"],"itemData":{"id":7,"type":"webpage","title":"REST API Documentation Tool | Swagger UI","URL":"https://swagger.io/tools/swagger-ui/","accessed":{"date-parts":[["2022",6,18]]}}}],"schema":"https://github.com/citation-style-language/schema/raw/master/csl-citation.json"} </w:instrText>
      </w:r>
      <w:r w:rsidR="00C9736E">
        <w:fldChar w:fldCharType="separate"/>
      </w:r>
      <w:r w:rsidR="007730B0" w:rsidRPr="007730B0">
        <w:t>[6]</w:t>
      </w:r>
      <w:r w:rsidR="00C9736E">
        <w:fldChar w:fldCharType="end"/>
      </w:r>
    </w:p>
    <w:p w14:paraId="093760CB" w14:textId="77777777" w:rsidR="00984822" w:rsidRDefault="00984822" w:rsidP="00984822">
      <w:pPr>
        <w:spacing w:line="360" w:lineRule="auto"/>
        <w:jc w:val="both"/>
      </w:pPr>
      <w:r>
        <w:lastRenderedPageBreak/>
        <w:tab/>
        <w:t>-Swagger Codegen</w:t>
      </w:r>
    </w:p>
    <w:p w14:paraId="2C890C56" w14:textId="77777777" w:rsidR="00984822" w:rsidRDefault="00984822" w:rsidP="00984822">
      <w:pPr>
        <w:spacing w:line="360" w:lineRule="auto"/>
        <w:jc w:val="both"/>
      </w:pPr>
    </w:p>
    <w:p w14:paraId="20AB08C0" w14:textId="77777777" w:rsidR="00984822" w:rsidRDefault="00984822" w:rsidP="00984822">
      <w:pPr>
        <w:spacing w:line="360" w:lineRule="auto"/>
        <w:ind w:firstLine="720"/>
        <w:jc w:val="both"/>
      </w:pPr>
      <w:r>
        <w:t>Swagger Editor este folosit pentru a modifica design-ul aplicației folosind structuri de tip YAML sau JSON.Accesul la editor se face din pagina API-ului, prin apăsarea pictogramei reprezentând logo-ul oficial swagger(fig 1):</w:t>
      </w:r>
    </w:p>
    <w:p w14:paraId="5C7B687E" w14:textId="77777777" w:rsidR="00984822" w:rsidRDefault="00984822" w:rsidP="00984822">
      <w:pPr>
        <w:spacing w:line="360" w:lineRule="auto"/>
        <w:jc w:val="both"/>
      </w:pPr>
      <w:r>
        <w:rPr>
          <w:noProof/>
          <w:lang w:val="en-US" w:bidi="ar-SA"/>
        </w:rPr>
        <w:drawing>
          <wp:anchor distT="114300" distB="114300" distL="114300" distR="114300" simplePos="0" relativeHeight="251826688" behindDoc="0" locked="0" layoutInCell="1" hidden="0" allowOverlap="1" wp14:anchorId="379E7142" wp14:editId="546BCA97">
            <wp:simplePos x="0" y="0"/>
            <wp:positionH relativeFrom="column">
              <wp:posOffset>523875</wp:posOffset>
            </wp:positionH>
            <wp:positionV relativeFrom="paragraph">
              <wp:posOffset>198262</wp:posOffset>
            </wp:positionV>
            <wp:extent cx="4362450" cy="3143250"/>
            <wp:effectExtent l="0" t="0" r="0" b="0"/>
            <wp:wrapSquare wrapText="bothSides" distT="114300" distB="114300" distL="114300" distR="114300"/>
            <wp:docPr id="4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2"/>
                    <a:srcRect/>
                    <a:stretch>
                      <a:fillRect/>
                    </a:stretch>
                  </pic:blipFill>
                  <pic:spPr>
                    <a:xfrm>
                      <a:off x="0" y="0"/>
                      <a:ext cx="4362450" cy="3143250"/>
                    </a:xfrm>
                    <a:prstGeom prst="rect">
                      <a:avLst/>
                    </a:prstGeom>
                    <a:ln/>
                  </pic:spPr>
                </pic:pic>
              </a:graphicData>
            </a:graphic>
          </wp:anchor>
        </w:drawing>
      </w:r>
    </w:p>
    <w:p w14:paraId="05649334" w14:textId="77777777" w:rsidR="00984822" w:rsidRDefault="00984822" w:rsidP="00984822">
      <w:pPr>
        <w:spacing w:line="360" w:lineRule="auto"/>
        <w:jc w:val="both"/>
      </w:pPr>
    </w:p>
    <w:p w14:paraId="7E6FD4CE" w14:textId="77777777" w:rsidR="00984822" w:rsidRDefault="00984822" w:rsidP="00984822">
      <w:pPr>
        <w:spacing w:line="360" w:lineRule="auto"/>
        <w:jc w:val="both"/>
      </w:pPr>
    </w:p>
    <w:p w14:paraId="2343D567" w14:textId="77777777" w:rsidR="00984822" w:rsidRDefault="00984822" w:rsidP="00984822">
      <w:pPr>
        <w:spacing w:line="360" w:lineRule="auto"/>
        <w:jc w:val="both"/>
      </w:pPr>
    </w:p>
    <w:p w14:paraId="7C5E9FEA" w14:textId="77777777" w:rsidR="00984822" w:rsidRDefault="00984822" w:rsidP="00984822">
      <w:pPr>
        <w:spacing w:line="360" w:lineRule="auto"/>
        <w:jc w:val="both"/>
      </w:pPr>
    </w:p>
    <w:p w14:paraId="5529C97F" w14:textId="77777777" w:rsidR="00984822" w:rsidRDefault="00984822" w:rsidP="00984822">
      <w:pPr>
        <w:spacing w:line="360" w:lineRule="auto"/>
        <w:jc w:val="both"/>
      </w:pPr>
    </w:p>
    <w:p w14:paraId="3F23DFC8" w14:textId="77777777" w:rsidR="00984822" w:rsidRDefault="00984822" w:rsidP="00984822">
      <w:pPr>
        <w:spacing w:line="360" w:lineRule="auto"/>
        <w:jc w:val="both"/>
      </w:pPr>
    </w:p>
    <w:p w14:paraId="5E4CE2E8" w14:textId="77777777" w:rsidR="00984822" w:rsidRDefault="00984822" w:rsidP="00984822">
      <w:pPr>
        <w:spacing w:line="360" w:lineRule="auto"/>
        <w:jc w:val="both"/>
      </w:pPr>
    </w:p>
    <w:p w14:paraId="46A9C3A9" w14:textId="77777777" w:rsidR="00984822" w:rsidRDefault="00984822" w:rsidP="00984822">
      <w:pPr>
        <w:spacing w:line="360" w:lineRule="auto"/>
        <w:jc w:val="both"/>
      </w:pPr>
    </w:p>
    <w:p w14:paraId="79C3FB04" w14:textId="77777777" w:rsidR="00984822" w:rsidRDefault="00984822" w:rsidP="00984822">
      <w:pPr>
        <w:spacing w:line="360" w:lineRule="auto"/>
        <w:jc w:val="both"/>
      </w:pPr>
    </w:p>
    <w:p w14:paraId="6E81B360" w14:textId="77777777" w:rsidR="00984822" w:rsidRDefault="00984822" w:rsidP="00984822">
      <w:pPr>
        <w:spacing w:line="360" w:lineRule="auto"/>
        <w:jc w:val="both"/>
      </w:pPr>
    </w:p>
    <w:p w14:paraId="00CB4B83" w14:textId="77777777" w:rsidR="00984822" w:rsidRDefault="00984822" w:rsidP="00984822">
      <w:pPr>
        <w:spacing w:line="360" w:lineRule="auto"/>
        <w:jc w:val="both"/>
      </w:pPr>
    </w:p>
    <w:p w14:paraId="121C87C8" w14:textId="77777777" w:rsidR="00984822" w:rsidRDefault="00984822" w:rsidP="00984822">
      <w:pPr>
        <w:spacing w:line="360" w:lineRule="auto"/>
        <w:jc w:val="both"/>
      </w:pPr>
    </w:p>
    <w:p w14:paraId="6B91B70E" w14:textId="77777777" w:rsidR="00984822" w:rsidRDefault="00984822" w:rsidP="00984822">
      <w:pPr>
        <w:spacing w:line="360" w:lineRule="auto"/>
        <w:jc w:val="both"/>
      </w:pPr>
    </w:p>
    <w:p w14:paraId="502890A7" w14:textId="77777777" w:rsidR="00984822" w:rsidRDefault="00984822" w:rsidP="00984822">
      <w:pPr>
        <w:spacing w:line="360" w:lineRule="auto"/>
        <w:jc w:val="both"/>
      </w:pPr>
    </w:p>
    <w:p w14:paraId="3F4242F1" w14:textId="77777777" w:rsidR="00984822" w:rsidRDefault="00984822" w:rsidP="00984822">
      <w:pPr>
        <w:spacing w:line="360" w:lineRule="auto"/>
        <w:jc w:val="both"/>
      </w:pPr>
    </w:p>
    <w:p w14:paraId="6C0EDD15" w14:textId="77777777" w:rsidR="00984822" w:rsidRDefault="00984822" w:rsidP="00984822">
      <w:pPr>
        <w:spacing w:line="360" w:lineRule="auto"/>
        <w:jc w:val="both"/>
      </w:pPr>
    </w:p>
    <w:p w14:paraId="11445E0D" w14:textId="77777777" w:rsidR="00984822" w:rsidRDefault="00984822" w:rsidP="00984822">
      <w:pPr>
        <w:spacing w:line="360" w:lineRule="auto"/>
        <w:jc w:val="both"/>
      </w:pPr>
    </w:p>
    <w:p w14:paraId="06D8D019" w14:textId="77777777" w:rsidR="00984822" w:rsidRDefault="00984822" w:rsidP="00984822">
      <w:pPr>
        <w:spacing w:line="360" w:lineRule="auto"/>
        <w:jc w:val="both"/>
      </w:pPr>
    </w:p>
    <w:p w14:paraId="46B40B79" w14:textId="77777777" w:rsidR="00984822" w:rsidRDefault="00984822" w:rsidP="00984822">
      <w:pPr>
        <w:spacing w:line="360" w:lineRule="auto"/>
        <w:jc w:val="both"/>
      </w:pPr>
      <w:r>
        <w:t xml:space="preserve">                                                                   Fig 1</w:t>
      </w:r>
    </w:p>
    <w:p w14:paraId="04290A3C" w14:textId="77777777" w:rsidR="00984822" w:rsidRDefault="00984822" w:rsidP="00984822">
      <w:pPr>
        <w:spacing w:line="360" w:lineRule="auto"/>
        <w:jc w:val="both"/>
      </w:pPr>
    </w:p>
    <w:p w14:paraId="357A5B24" w14:textId="59FD098C" w:rsidR="00984822" w:rsidRDefault="00984822" w:rsidP="00984822">
      <w:pPr>
        <w:spacing w:line="360" w:lineRule="auto"/>
        <w:jc w:val="center"/>
      </w:pPr>
      <w:r>
        <w:lastRenderedPageBreak/>
        <w:t xml:space="preserve">Swagger Editor </w:t>
      </w:r>
      <w:r>
        <w:fldChar w:fldCharType="begin"/>
      </w:r>
      <w:r w:rsidR="007730B0">
        <w:instrText xml:space="preserve"> ADDIN ZOTERO_ITEM CSL_CITATION {"citationID":"Yv0aHIsN","properties":{"formattedCitation":"[5]","plainCitation":"[5]","noteIndex":0},"citationItems":[{"id":9,"uris":["http://zotero.org/users/local/vAaW8rZi/items/UCITQ6G3"],"itemData":{"id":9,"type":"webpage","title":"Swagger Editor","URL":"https://editor.swagger.io/","accessed":{"date-parts":[["2022",6,18]]}}}],"schema":"https://github.com/citation-style-language/schema/raw/master/csl-citation.json"} </w:instrText>
      </w:r>
      <w:r>
        <w:fldChar w:fldCharType="separate"/>
      </w:r>
      <w:r w:rsidR="007730B0" w:rsidRPr="007730B0">
        <w:t>[5]</w:t>
      </w:r>
      <w:r>
        <w:fldChar w:fldCharType="end"/>
      </w:r>
      <w:r>
        <w:rPr>
          <w:noProof/>
          <w:lang w:val="en-US" w:bidi="ar-SA"/>
        </w:rPr>
        <w:drawing>
          <wp:anchor distT="114300" distB="114300" distL="114300" distR="114300" simplePos="0" relativeHeight="251827712" behindDoc="0" locked="0" layoutInCell="1" hidden="0" allowOverlap="1" wp14:anchorId="4647E5FC" wp14:editId="4F4EDA4D">
            <wp:simplePos x="0" y="0"/>
            <wp:positionH relativeFrom="column">
              <wp:posOffset>-625311</wp:posOffset>
            </wp:positionH>
            <wp:positionV relativeFrom="paragraph">
              <wp:posOffset>114300</wp:posOffset>
            </wp:positionV>
            <wp:extent cx="6977063" cy="3143250"/>
            <wp:effectExtent l="0" t="0" r="0" b="0"/>
            <wp:wrapSquare wrapText="bothSides" distT="114300" distB="114300" distL="114300" distR="11430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6977063" cy="3143250"/>
                    </a:xfrm>
                    <a:prstGeom prst="rect">
                      <a:avLst/>
                    </a:prstGeom>
                    <a:ln/>
                  </pic:spPr>
                </pic:pic>
              </a:graphicData>
            </a:graphic>
          </wp:anchor>
        </w:drawing>
      </w:r>
    </w:p>
    <w:p w14:paraId="32074886" w14:textId="77777777" w:rsidR="00984822" w:rsidRDefault="00984822" w:rsidP="00984822">
      <w:pPr>
        <w:spacing w:line="360" w:lineRule="auto"/>
        <w:jc w:val="both"/>
      </w:pPr>
    </w:p>
    <w:p w14:paraId="5C760B5A" w14:textId="77777777" w:rsidR="00984822" w:rsidRDefault="00984822" w:rsidP="00984822">
      <w:pPr>
        <w:spacing w:line="360" w:lineRule="auto"/>
        <w:jc w:val="both"/>
      </w:pPr>
      <w:r>
        <w:t xml:space="preserve">Swagger UI permite oricui – fie unei echipe de dezvoltare sau unor clienți obișnuiți – să vizualizeze și să interacționeze cu resursele aplicației fără a fi nevoie de o logică implementată. Documentația este generată automat pe baza standardului OpenAPI, partea vizuală ușurând implementarea pe partea de backend și accesarea pe partea de client. </w:t>
      </w:r>
      <w:r>
        <w:rPr>
          <w:noProof/>
          <w:lang w:val="en-US" w:bidi="ar-SA"/>
        </w:rPr>
        <w:drawing>
          <wp:anchor distT="114300" distB="114300" distL="114300" distR="114300" simplePos="0" relativeHeight="251828736" behindDoc="0" locked="0" layoutInCell="1" hidden="0" allowOverlap="1" wp14:anchorId="1F198914" wp14:editId="31AC7439">
            <wp:simplePos x="0" y="0"/>
            <wp:positionH relativeFrom="column">
              <wp:posOffset>1</wp:posOffset>
            </wp:positionH>
            <wp:positionV relativeFrom="paragraph">
              <wp:posOffset>1028700</wp:posOffset>
            </wp:positionV>
            <wp:extent cx="5731200" cy="2463800"/>
            <wp:effectExtent l="0" t="0" r="0" b="0"/>
            <wp:wrapSquare wrapText="bothSides" distT="114300" distB="114300" distL="114300" distR="114300"/>
            <wp:docPr id="6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4"/>
                    <a:srcRect/>
                    <a:stretch>
                      <a:fillRect/>
                    </a:stretch>
                  </pic:blipFill>
                  <pic:spPr>
                    <a:xfrm>
                      <a:off x="0" y="0"/>
                      <a:ext cx="5731200" cy="2463800"/>
                    </a:xfrm>
                    <a:prstGeom prst="rect">
                      <a:avLst/>
                    </a:prstGeom>
                    <a:ln/>
                  </pic:spPr>
                </pic:pic>
              </a:graphicData>
            </a:graphic>
          </wp:anchor>
        </w:drawing>
      </w:r>
    </w:p>
    <w:p w14:paraId="314FAC9A" w14:textId="25B0657A" w:rsidR="006656D5" w:rsidRDefault="006656D5" w:rsidP="008D70FE">
      <w:pPr>
        <w:spacing w:line="360" w:lineRule="auto"/>
        <w:ind w:firstLine="360"/>
        <w:jc w:val="both"/>
      </w:pPr>
    </w:p>
    <w:p w14:paraId="589D65D0" w14:textId="77777777" w:rsidR="00793A55" w:rsidRDefault="00793A55" w:rsidP="008D70FE">
      <w:pPr>
        <w:spacing w:line="360" w:lineRule="auto"/>
        <w:ind w:firstLine="360"/>
        <w:jc w:val="both"/>
      </w:pPr>
    </w:p>
    <w:p w14:paraId="2957BC8C" w14:textId="77777777" w:rsidR="00277B9B" w:rsidRPr="00374FDB" w:rsidRDefault="00277B9B" w:rsidP="008D70FE">
      <w:pPr>
        <w:spacing w:line="360" w:lineRule="auto"/>
        <w:ind w:firstLine="360"/>
        <w:jc w:val="both"/>
      </w:pPr>
    </w:p>
    <w:p w14:paraId="3F185EDA" w14:textId="0BF5F76D" w:rsidR="0089464A" w:rsidRDefault="00984822" w:rsidP="00277B9B">
      <w:pPr>
        <w:pStyle w:val="Heading2"/>
        <w:ind w:left="180" w:hanging="180"/>
        <w:rPr>
          <w:rFonts w:ascii="Times New Roman" w:hAnsi="Times New Roman"/>
          <w:i w:val="0"/>
        </w:rPr>
      </w:pPr>
      <w:bookmarkStart w:id="15" w:name="_Toc106575402"/>
      <w:r>
        <w:rPr>
          <w:rFonts w:ascii="Times New Roman" w:hAnsi="Times New Roman"/>
          <w:i w:val="0"/>
        </w:rPr>
        <w:lastRenderedPageBreak/>
        <w:t>Spring</w:t>
      </w:r>
      <w:bookmarkEnd w:id="15"/>
    </w:p>
    <w:p w14:paraId="7621C45F" w14:textId="77777777" w:rsidR="00984822" w:rsidRPr="00984822" w:rsidRDefault="00984822" w:rsidP="00984822"/>
    <w:p w14:paraId="105166B1" w14:textId="77777777" w:rsidR="00984822" w:rsidRDefault="00984822" w:rsidP="001516DF">
      <w:pPr>
        <w:spacing w:line="360" w:lineRule="auto"/>
        <w:ind w:firstLine="720"/>
        <w:jc w:val="both"/>
      </w:pPr>
      <w:r>
        <w:t>Spring este cel mai popular framework pentru dezvoltarea de aplicații Java.</w:t>
      </w:r>
    </w:p>
    <w:p w14:paraId="1DDD4D53" w14:textId="77777777" w:rsidR="00984822" w:rsidRDefault="00984822" w:rsidP="001516DF">
      <w:pPr>
        <w:spacing w:line="360" w:lineRule="auto"/>
        <w:ind w:left="720"/>
        <w:jc w:val="both"/>
      </w:pPr>
      <w:r>
        <w:t xml:space="preserve">Un framework reprezintă o structura de la care poți porni pentru a-ți dezvolta aplicația. Framework-urile sunt de obicei asociate cu limbaje de programare specifice și sunt </w:t>
      </w:r>
    </w:p>
    <w:p w14:paraId="4DEC2565" w14:textId="7DAA8ECC" w:rsidR="00984822" w:rsidRDefault="00984822" w:rsidP="00984822">
      <w:pPr>
        <w:spacing w:line="360" w:lineRule="auto"/>
        <w:jc w:val="both"/>
      </w:pPr>
      <w:r>
        <w:t>create pentru a îndeplini diferite tipuri de sarcini. Ele sunt create și testate de ingineri și dezvoltatori software, deci știm că sunt o fundație solidă.</w:t>
      </w:r>
      <w:r w:rsidR="00C9736E">
        <w:t xml:space="preserve"> </w:t>
      </w:r>
      <w:r w:rsidR="00C9736E">
        <w:fldChar w:fldCharType="begin"/>
      </w:r>
      <w:r w:rsidR="007730B0">
        <w:instrText xml:space="preserve"> ADDIN ZOTERO_ITEM CSL_CITATION {"citationID":"RthVlb5k","properties":{"formattedCitation":"[7]","plainCitation":"[7]","noteIndex":0},"citationItems":[{"id":11,"uris":["http://zotero.org/users/local/vAaW8rZi/items/XZ5E379F"],"itemData":{"id":11,"type":"webpage","title":"Spring Framework - Overview","URL":"https://www.tutorialspoint.com/spring/spring_overview.htm","accessed":{"date-parts":[["2022",6,18]]}}}],"schema":"https://github.com/citation-style-language/schema/raw/master/csl-citation.json"} </w:instrText>
      </w:r>
      <w:r w:rsidR="00C9736E">
        <w:fldChar w:fldCharType="separate"/>
      </w:r>
      <w:r w:rsidR="007730B0" w:rsidRPr="007730B0">
        <w:t>[7]</w:t>
      </w:r>
      <w:r w:rsidR="00C9736E">
        <w:fldChar w:fldCharType="end"/>
      </w:r>
    </w:p>
    <w:p w14:paraId="77636F07" w14:textId="77777777" w:rsidR="00984822" w:rsidRDefault="00984822" w:rsidP="001516DF">
      <w:pPr>
        <w:spacing w:line="360" w:lineRule="auto"/>
        <w:ind w:firstLine="720"/>
        <w:jc w:val="both"/>
      </w:pPr>
      <w:r>
        <w:t>Framework-ul Spring este o platformă Java al cărei cod sursă este disponibil gratuit pe web. Codul sursă a fost scris inițial de către Rod Johnson și a fost lansat pentru prima dată în iunie 2003 sub licența Apache 2.0.</w:t>
      </w:r>
    </w:p>
    <w:p w14:paraId="3CA7497E" w14:textId="77777777" w:rsidR="00984822" w:rsidRDefault="00984822" w:rsidP="001516DF">
      <w:pPr>
        <w:spacing w:line="360" w:lineRule="auto"/>
        <w:ind w:firstLine="720"/>
        <w:jc w:val="both"/>
      </w:pPr>
      <w:r>
        <w:t>Spring este foarte compact în privința spațiului de stocare și al transparenței.Versiunea de bază a framework-ului Spring ocupă aproximativ 2MB. [4]</w:t>
      </w:r>
    </w:p>
    <w:p w14:paraId="78BB3A9D" w14:textId="77777777" w:rsidR="00984822" w:rsidRDefault="00984822" w:rsidP="00984822">
      <w:pPr>
        <w:spacing w:line="360" w:lineRule="auto"/>
        <w:jc w:val="both"/>
      </w:pPr>
    </w:p>
    <w:p w14:paraId="41C4A30E" w14:textId="77777777" w:rsidR="00984822" w:rsidRDefault="00984822" w:rsidP="00984822">
      <w:pPr>
        <w:spacing w:line="360" w:lineRule="auto"/>
        <w:jc w:val="both"/>
      </w:pPr>
      <w:r>
        <w:t>Beneficii ale folosirii framework-ului Spring:</w:t>
      </w:r>
    </w:p>
    <w:p w14:paraId="2FB01A0B" w14:textId="77777777" w:rsidR="00984822" w:rsidRDefault="00984822" w:rsidP="00984822">
      <w:pPr>
        <w:spacing w:line="360" w:lineRule="auto"/>
        <w:jc w:val="both"/>
      </w:pPr>
      <w:r>
        <w:t>-</w:t>
      </w:r>
      <w:r>
        <w:tab/>
        <w:t>Spring este modularizat astfel încât, chiar dacă numărul de clase și pachete este substanțial, nu trebuie să îți faci griji decât de cele de care ai nevoie, iar pe restul le poți ignora.</w:t>
      </w:r>
    </w:p>
    <w:p w14:paraId="11E3D631" w14:textId="77777777" w:rsidR="00984822" w:rsidRDefault="00984822" w:rsidP="00984822">
      <w:pPr>
        <w:spacing w:line="360" w:lineRule="auto"/>
        <w:jc w:val="both"/>
      </w:pPr>
      <w:r>
        <w:t>-</w:t>
      </w:r>
      <w:r>
        <w:tab/>
        <w:t>Testarea unei aplicații care a fost scrisă folosind Spring este simplă deoarece codul dependent de mediul de programare este mutat în acest framework.În plus, folosind POJO-uri, devine foarte ușor să folosim injectarea de dependențe pentru a injecta date de test.</w:t>
      </w:r>
    </w:p>
    <w:p w14:paraId="0A04ED04" w14:textId="6C9CC022" w:rsidR="00984822" w:rsidRPr="00984822" w:rsidRDefault="00984822" w:rsidP="00984822">
      <w:pPr>
        <w:spacing w:line="360" w:lineRule="auto"/>
        <w:jc w:val="both"/>
      </w:pPr>
      <w:r>
        <w:t>-</w:t>
      </w:r>
      <w:r>
        <w:tab/>
        <w:t>Spring oferă o interfață consistentă pentru administrarea tranzacțiilor care poate fi redusă până la o tranzacție locală (de exemplu folosirea unei baze de date) sau mărită până la tranzacții globale (de exemplu folosirea JTA - Java Transaction Api).</w:t>
      </w:r>
    </w:p>
    <w:p w14:paraId="24FBB680" w14:textId="6B94EF1C" w:rsidR="0089464A" w:rsidRDefault="001516DF" w:rsidP="004D7323">
      <w:pPr>
        <w:pStyle w:val="Style27"/>
      </w:pPr>
      <w:bookmarkStart w:id="16" w:name="_Toc106575403"/>
      <w:r>
        <w:t>Injectarea dependinţelor</w:t>
      </w:r>
      <w:bookmarkEnd w:id="16"/>
    </w:p>
    <w:p w14:paraId="67951627" w14:textId="77777777" w:rsidR="00277B9B" w:rsidRPr="009309F6" w:rsidRDefault="00277B9B" w:rsidP="00277B9B"/>
    <w:p w14:paraId="5CFD7E1E" w14:textId="77777777" w:rsidR="001516DF" w:rsidRDefault="001516DF" w:rsidP="001516DF">
      <w:pPr>
        <w:spacing w:line="360" w:lineRule="auto"/>
        <w:ind w:firstLine="720"/>
        <w:jc w:val="both"/>
      </w:pPr>
      <w:r>
        <w:t>Tehnologia prin care se identifică Spring cel mai des este injectarea dependențelor, care este doar unul dintre exemplele concrete ale inversiunii de control.</w:t>
      </w:r>
    </w:p>
    <w:p w14:paraId="03DC2184" w14:textId="77777777" w:rsidR="001516DF" w:rsidRDefault="001516DF" w:rsidP="001516DF">
      <w:pPr>
        <w:spacing w:line="360" w:lineRule="auto"/>
        <w:ind w:firstLine="720"/>
        <w:jc w:val="both"/>
      </w:pPr>
      <w:r>
        <w:t>Injectarea dependențelor este un șablon (pattern) de proiectare în care inversiunea controlului se referă la dependențele unui obiect.</w:t>
      </w:r>
    </w:p>
    <w:p w14:paraId="2EFE658C" w14:textId="77777777" w:rsidR="001516DF" w:rsidRDefault="001516DF" w:rsidP="001516DF">
      <w:pPr>
        <w:spacing w:line="360" w:lineRule="auto"/>
        <w:ind w:firstLine="720"/>
        <w:jc w:val="both"/>
      </w:pPr>
      <w:r>
        <w:t>Conectarea obiectelor cu alte obiecte , sau “injectarea” obiectelor în alte obiecte este făcută de un asamblor decât de obiectele în sine.</w:t>
      </w:r>
    </w:p>
    <w:p w14:paraId="708A8638" w14:textId="77777777" w:rsidR="001516DF" w:rsidRDefault="001516DF" w:rsidP="001516DF">
      <w:pPr>
        <w:spacing w:line="360" w:lineRule="auto"/>
        <w:jc w:val="both"/>
      </w:pPr>
    </w:p>
    <w:p w14:paraId="0D4C14CC" w14:textId="77777777" w:rsidR="001516DF" w:rsidRDefault="001516DF" w:rsidP="001516DF">
      <w:pPr>
        <w:spacing w:line="360" w:lineRule="auto"/>
        <w:ind w:firstLine="720"/>
        <w:jc w:val="both"/>
      </w:pPr>
      <w:r>
        <w:lastRenderedPageBreak/>
        <w:t>În continuare avem un exemplu de creare a unei dependențe de obiect în mod obișnuit:</w:t>
      </w:r>
    </w:p>
    <w:p w14:paraId="3AC692BA" w14:textId="77777777" w:rsidR="001516DF" w:rsidRDefault="001516DF" w:rsidP="001516DF">
      <w:pPr>
        <w:spacing w:line="360" w:lineRule="auto"/>
        <w:jc w:val="both"/>
      </w:pPr>
    </w:p>
    <w:p w14:paraId="6EF7C162" w14:textId="77777777" w:rsidR="001516DF" w:rsidRDefault="001516DF" w:rsidP="001516DF">
      <w:pPr>
        <w:spacing w:line="360" w:lineRule="auto"/>
        <w:jc w:val="both"/>
        <w:rPr>
          <w:b/>
        </w:rPr>
      </w:pPr>
      <w:r>
        <w:rPr>
          <w:noProof/>
          <w:lang w:val="en-US" w:bidi="ar-SA"/>
        </w:rPr>
        <w:drawing>
          <wp:anchor distT="114300" distB="114300" distL="114300" distR="114300" simplePos="0" relativeHeight="251830784" behindDoc="0" locked="0" layoutInCell="1" hidden="0" allowOverlap="1" wp14:anchorId="6AB1A58C" wp14:editId="3C28EEFC">
            <wp:simplePos x="0" y="0"/>
            <wp:positionH relativeFrom="column">
              <wp:posOffset>971550</wp:posOffset>
            </wp:positionH>
            <wp:positionV relativeFrom="paragraph">
              <wp:posOffset>276225</wp:posOffset>
            </wp:positionV>
            <wp:extent cx="3467100" cy="1485900"/>
            <wp:effectExtent l="0" t="0" r="0" b="0"/>
            <wp:wrapSquare wrapText="bothSides" distT="114300" distB="114300" distL="114300" distR="114300"/>
            <wp:docPr id="7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
                    <a:srcRect/>
                    <a:stretch>
                      <a:fillRect/>
                    </a:stretch>
                  </pic:blipFill>
                  <pic:spPr>
                    <a:xfrm>
                      <a:off x="0" y="0"/>
                      <a:ext cx="3467100" cy="1485900"/>
                    </a:xfrm>
                    <a:prstGeom prst="rect">
                      <a:avLst/>
                    </a:prstGeom>
                    <a:ln/>
                  </pic:spPr>
                </pic:pic>
              </a:graphicData>
            </a:graphic>
          </wp:anchor>
        </w:drawing>
      </w:r>
    </w:p>
    <w:p w14:paraId="31C2C84F" w14:textId="77777777" w:rsidR="001516DF" w:rsidRDefault="001516DF" w:rsidP="001516DF">
      <w:pPr>
        <w:spacing w:line="360" w:lineRule="auto"/>
        <w:jc w:val="both"/>
      </w:pPr>
    </w:p>
    <w:p w14:paraId="188B5458" w14:textId="77777777" w:rsidR="001516DF" w:rsidRDefault="001516DF" w:rsidP="001516DF">
      <w:pPr>
        <w:spacing w:line="360" w:lineRule="auto"/>
        <w:jc w:val="both"/>
      </w:pPr>
    </w:p>
    <w:p w14:paraId="342F7F0C" w14:textId="77777777" w:rsidR="001516DF" w:rsidRDefault="001516DF" w:rsidP="001516DF">
      <w:pPr>
        <w:spacing w:line="360" w:lineRule="auto"/>
        <w:jc w:val="both"/>
      </w:pPr>
    </w:p>
    <w:p w14:paraId="1D29C95A" w14:textId="77777777" w:rsidR="001516DF" w:rsidRDefault="001516DF" w:rsidP="001516DF">
      <w:pPr>
        <w:spacing w:line="360" w:lineRule="auto"/>
        <w:jc w:val="both"/>
      </w:pPr>
    </w:p>
    <w:p w14:paraId="671E3AF0" w14:textId="77777777" w:rsidR="001516DF" w:rsidRDefault="001516DF" w:rsidP="001516DF">
      <w:pPr>
        <w:spacing w:line="360" w:lineRule="auto"/>
        <w:jc w:val="both"/>
      </w:pPr>
    </w:p>
    <w:p w14:paraId="0DC800B4" w14:textId="77777777" w:rsidR="001516DF" w:rsidRDefault="001516DF" w:rsidP="001516DF">
      <w:pPr>
        <w:spacing w:line="360" w:lineRule="auto"/>
        <w:jc w:val="both"/>
      </w:pPr>
    </w:p>
    <w:p w14:paraId="4CCFA200" w14:textId="77777777" w:rsidR="001516DF" w:rsidRDefault="001516DF" w:rsidP="001516DF">
      <w:pPr>
        <w:spacing w:line="360" w:lineRule="auto"/>
        <w:jc w:val="both"/>
      </w:pPr>
    </w:p>
    <w:p w14:paraId="7E13C56F" w14:textId="77777777" w:rsidR="001516DF" w:rsidRDefault="001516DF" w:rsidP="001516DF">
      <w:pPr>
        <w:spacing w:line="360" w:lineRule="auto"/>
        <w:ind w:firstLine="720"/>
        <w:jc w:val="both"/>
      </w:pPr>
      <w:r>
        <w:t>În exemplul de mai sus, trebuie să instanțiem o implementare a interfeței Item în clasa Store.</w:t>
      </w:r>
    </w:p>
    <w:p w14:paraId="6924739A" w14:textId="77777777" w:rsidR="001516DF" w:rsidRDefault="001516DF" w:rsidP="001516DF">
      <w:pPr>
        <w:spacing w:line="360" w:lineRule="auto"/>
        <w:ind w:firstLine="720"/>
        <w:jc w:val="both"/>
      </w:pPr>
      <w:r>
        <w:t>Folosind injectarea dependențelor, putem rescrie exemplul de mai sus fără a mai specifica implementarea obiectului Item pe care o dorim:</w:t>
      </w:r>
    </w:p>
    <w:p w14:paraId="3673CBA3" w14:textId="77777777" w:rsidR="001516DF" w:rsidRDefault="001516DF" w:rsidP="001516DF">
      <w:pPr>
        <w:spacing w:line="360" w:lineRule="auto"/>
        <w:jc w:val="both"/>
      </w:pPr>
    </w:p>
    <w:p w14:paraId="13580D40" w14:textId="77777777" w:rsidR="001516DF" w:rsidRDefault="001516DF" w:rsidP="001516DF">
      <w:pPr>
        <w:spacing w:line="360" w:lineRule="auto"/>
        <w:jc w:val="both"/>
      </w:pPr>
      <w:r>
        <w:rPr>
          <w:noProof/>
          <w:lang w:val="en-US" w:bidi="ar-SA"/>
        </w:rPr>
        <w:drawing>
          <wp:anchor distT="114300" distB="114300" distL="114300" distR="114300" simplePos="0" relativeHeight="251831808" behindDoc="0" locked="0" layoutInCell="1" hidden="0" allowOverlap="1" wp14:anchorId="09650E72" wp14:editId="04E7D72D">
            <wp:simplePos x="0" y="0"/>
            <wp:positionH relativeFrom="column">
              <wp:posOffset>971550</wp:posOffset>
            </wp:positionH>
            <wp:positionV relativeFrom="paragraph">
              <wp:posOffset>135113</wp:posOffset>
            </wp:positionV>
            <wp:extent cx="3467100" cy="1438275"/>
            <wp:effectExtent l="0" t="0" r="0" b="0"/>
            <wp:wrapSquare wrapText="bothSides" distT="114300" distB="114300" distL="114300" distR="114300"/>
            <wp:docPr id="7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6"/>
                    <a:srcRect/>
                    <a:stretch>
                      <a:fillRect/>
                    </a:stretch>
                  </pic:blipFill>
                  <pic:spPr>
                    <a:xfrm>
                      <a:off x="0" y="0"/>
                      <a:ext cx="3467100" cy="1438275"/>
                    </a:xfrm>
                    <a:prstGeom prst="rect">
                      <a:avLst/>
                    </a:prstGeom>
                    <a:ln/>
                  </pic:spPr>
                </pic:pic>
              </a:graphicData>
            </a:graphic>
          </wp:anchor>
        </w:drawing>
      </w:r>
    </w:p>
    <w:p w14:paraId="34010C58" w14:textId="77777777" w:rsidR="001516DF" w:rsidRDefault="001516DF" w:rsidP="001516DF">
      <w:pPr>
        <w:spacing w:line="360" w:lineRule="auto"/>
        <w:jc w:val="both"/>
      </w:pPr>
    </w:p>
    <w:p w14:paraId="2743595F" w14:textId="77777777" w:rsidR="001516DF" w:rsidRDefault="001516DF" w:rsidP="001516DF">
      <w:pPr>
        <w:spacing w:line="360" w:lineRule="auto"/>
        <w:jc w:val="both"/>
      </w:pPr>
    </w:p>
    <w:p w14:paraId="5DC85D56" w14:textId="77777777" w:rsidR="001516DF" w:rsidRDefault="001516DF" w:rsidP="001516DF">
      <w:pPr>
        <w:spacing w:line="360" w:lineRule="auto"/>
        <w:jc w:val="both"/>
      </w:pPr>
    </w:p>
    <w:p w14:paraId="0091AE5B" w14:textId="77777777" w:rsidR="00FE02F7" w:rsidRPr="009309F6" w:rsidRDefault="00FE02F7" w:rsidP="00FE02F7">
      <w:pPr>
        <w:pStyle w:val="ListParagraph"/>
        <w:spacing w:line="360" w:lineRule="auto"/>
        <w:ind w:left="1080"/>
        <w:jc w:val="both"/>
      </w:pPr>
    </w:p>
    <w:p w14:paraId="6FDA9BF8" w14:textId="71C60C2D" w:rsidR="0096075F" w:rsidRDefault="001516DF" w:rsidP="004D7323">
      <w:pPr>
        <w:pStyle w:val="Style27"/>
      </w:pPr>
      <w:bookmarkStart w:id="17" w:name="_Toc106575404"/>
      <w:r>
        <w:t>Inversiunea de control (IoC – Inversion of Control)</w:t>
      </w:r>
      <w:bookmarkEnd w:id="17"/>
    </w:p>
    <w:p w14:paraId="309E5ACD" w14:textId="77777777" w:rsidR="00FE02F7" w:rsidRPr="009309F6" w:rsidRDefault="00FE02F7" w:rsidP="00FE02F7"/>
    <w:p w14:paraId="3BF6E5C4" w14:textId="77777777" w:rsidR="001516DF" w:rsidRDefault="001516DF" w:rsidP="001516DF">
      <w:pPr>
        <w:spacing w:line="360" w:lineRule="auto"/>
        <w:ind w:firstLine="360"/>
        <w:jc w:val="both"/>
      </w:pPr>
      <w:r>
        <w:t>Este un principiu în programare prin care controlul unor obiecte sau a unor porțiuni din program este transferat către un container sau framework.</w:t>
      </w:r>
    </w:p>
    <w:p w14:paraId="09D973B6" w14:textId="77777777" w:rsidR="001516DF" w:rsidRDefault="001516DF" w:rsidP="001516DF">
      <w:pPr>
        <w:spacing w:line="360" w:lineRule="auto"/>
        <w:ind w:firstLine="360"/>
        <w:jc w:val="both"/>
      </w:pPr>
      <w:r>
        <w:t>În contrast cu programarea tradițională, în care codul nostru face apeluri către o librărie, IoC permite unui framework să preia controlul  cursului unui program și să facă apeluri la codul nostru.</w:t>
      </w:r>
    </w:p>
    <w:p w14:paraId="7638C8FB" w14:textId="77777777" w:rsidR="001516DF" w:rsidRDefault="001516DF" w:rsidP="001516DF">
      <w:pPr>
        <w:spacing w:line="360" w:lineRule="auto"/>
        <w:ind w:firstLine="360"/>
        <w:jc w:val="both"/>
      </w:pPr>
    </w:p>
    <w:p w14:paraId="7B834A67" w14:textId="77777777" w:rsidR="001516DF" w:rsidRDefault="001516DF" w:rsidP="001516DF">
      <w:pPr>
        <w:spacing w:line="360" w:lineRule="auto"/>
        <w:ind w:firstLine="360"/>
        <w:jc w:val="both"/>
      </w:pPr>
      <w:r>
        <w:t>Avantajele acestei arhitecturi sunt:</w:t>
      </w:r>
    </w:p>
    <w:p w14:paraId="76CA501E" w14:textId="77777777" w:rsidR="001516DF" w:rsidRDefault="001516DF" w:rsidP="001516DF">
      <w:pPr>
        <w:spacing w:line="360" w:lineRule="auto"/>
        <w:ind w:firstLine="360"/>
        <w:jc w:val="both"/>
      </w:pPr>
      <w:r>
        <w:t>-</w:t>
      </w:r>
      <w:r>
        <w:tab/>
        <w:t>Decuplarea execuției unei sarcini de implementarea acesteia.</w:t>
      </w:r>
    </w:p>
    <w:p w14:paraId="4A709518" w14:textId="77777777" w:rsidR="001516DF" w:rsidRDefault="001516DF" w:rsidP="001516DF">
      <w:pPr>
        <w:spacing w:line="360" w:lineRule="auto"/>
        <w:ind w:firstLine="360"/>
        <w:jc w:val="both"/>
      </w:pPr>
      <w:r>
        <w:t>-</w:t>
      </w:r>
      <w:r>
        <w:tab/>
        <w:t>Schimbul între diferite implementări se face mult mai simplu.</w:t>
      </w:r>
    </w:p>
    <w:p w14:paraId="460E4A75" w14:textId="5C149FD8" w:rsidR="00856D3E" w:rsidRDefault="001516DF" w:rsidP="001516DF">
      <w:pPr>
        <w:spacing w:line="360" w:lineRule="auto"/>
        <w:ind w:firstLine="360"/>
        <w:jc w:val="both"/>
      </w:pPr>
      <w:r>
        <w:lastRenderedPageBreak/>
        <w:t>-</w:t>
      </w:r>
      <w:r>
        <w:tab/>
        <w:t>Programul este mult mai modularizat.</w:t>
      </w:r>
    </w:p>
    <w:p w14:paraId="7634C1C9" w14:textId="74E947F5" w:rsidR="001516DF" w:rsidRPr="009309F6" w:rsidRDefault="001516DF" w:rsidP="001516DF">
      <w:pPr>
        <w:pStyle w:val="Heading4"/>
        <w:numPr>
          <w:ilvl w:val="0"/>
          <w:numId w:val="0"/>
        </w:numPr>
      </w:pPr>
    </w:p>
    <w:p w14:paraId="2096EFE7" w14:textId="1E45116A" w:rsidR="001645DA" w:rsidRPr="009309F6" w:rsidRDefault="001645DA" w:rsidP="00A57B4A">
      <w:pPr>
        <w:spacing w:line="360" w:lineRule="auto"/>
        <w:ind w:firstLine="360"/>
        <w:jc w:val="both"/>
      </w:pPr>
    </w:p>
    <w:p w14:paraId="597E2E22" w14:textId="2C1CA626" w:rsidR="0096075F" w:rsidRDefault="001516DF" w:rsidP="004D7323">
      <w:pPr>
        <w:pStyle w:val="Style27"/>
      </w:pPr>
      <w:bookmarkStart w:id="18" w:name="_Toc106575405"/>
      <w:r>
        <w:t>Programarea orientată pe aspecte(AOP – Aspect Oriented Programming)</w:t>
      </w:r>
      <w:bookmarkEnd w:id="18"/>
    </w:p>
    <w:p w14:paraId="58BCB78D" w14:textId="77777777" w:rsidR="00FE02F7" w:rsidRPr="009309F6" w:rsidRDefault="00FE02F7" w:rsidP="00FE02F7"/>
    <w:p w14:paraId="05D36F27" w14:textId="77777777" w:rsidR="001516DF" w:rsidRDefault="001516DF" w:rsidP="001516DF">
      <w:pPr>
        <w:spacing w:line="360" w:lineRule="auto"/>
        <w:ind w:firstLine="360"/>
      </w:pPr>
      <w:r>
        <w:t>Una dintre componentele cheie ale Spring este framework-ul pentru programarea orientată pe aspecte. Metodele care cuprind mai multe puncte ale unei aplicații poartă numele de cross-cutting concerns(preocupări transversale/încrucișate) și acestea sunt separate conceptual de logica aplicației.</w:t>
      </w:r>
    </w:p>
    <w:p w14:paraId="1B5BEC6F" w14:textId="77777777" w:rsidR="001516DF" w:rsidRDefault="001516DF" w:rsidP="001516DF">
      <w:pPr>
        <w:spacing w:line="360" w:lineRule="auto"/>
        <w:ind w:firstLine="360"/>
      </w:pPr>
      <w:r>
        <w:tab/>
        <w:t>Elementul cheie al modularității în OOP este clasa, în timp ce în AOP elementul cheie este aspectul.</w:t>
      </w:r>
    </w:p>
    <w:p w14:paraId="308A19D2" w14:textId="77777777" w:rsidR="001516DF" w:rsidRDefault="001516DF" w:rsidP="001516DF">
      <w:pPr>
        <w:spacing w:line="360" w:lineRule="auto"/>
        <w:ind w:firstLine="360"/>
      </w:pPr>
      <w:r>
        <w:t>Aspectul este o clasă care implementează preocupări care se regăsesc în mai multe clase.</w:t>
      </w:r>
    </w:p>
    <w:p w14:paraId="3D0D494F" w14:textId="77777777" w:rsidR="001516DF" w:rsidRDefault="001516DF" w:rsidP="001516DF">
      <w:pPr>
        <w:spacing w:line="360" w:lineRule="auto"/>
        <w:ind w:firstLine="360"/>
      </w:pPr>
    </w:p>
    <w:p w14:paraId="41C22222" w14:textId="77777777" w:rsidR="001516DF" w:rsidRDefault="001516DF" w:rsidP="001516DF">
      <w:pPr>
        <w:spacing w:line="360" w:lineRule="auto"/>
        <w:ind w:firstLine="360"/>
      </w:pPr>
      <w:r>
        <w:t>Spring se împarte în mai multe framework-uri, printre care:</w:t>
      </w:r>
    </w:p>
    <w:p w14:paraId="4FA4424D" w14:textId="77777777" w:rsidR="001516DF" w:rsidRDefault="001516DF" w:rsidP="00DB1A87">
      <w:pPr>
        <w:pStyle w:val="ListParagraph"/>
        <w:numPr>
          <w:ilvl w:val="0"/>
          <w:numId w:val="38"/>
        </w:numPr>
        <w:spacing w:line="360" w:lineRule="auto"/>
      </w:pPr>
      <w:r>
        <w:t>Spring Framework</w:t>
      </w:r>
    </w:p>
    <w:p w14:paraId="6B90568B" w14:textId="77777777" w:rsidR="001516DF" w:rsidRDefault="001516DF" w:rsidP="00DB1A87">
      <w:pPr>
        <w:pStyle w:val="ListParagraph"/>
        <w:numPr>
          <w:ilvl w:val="0"/>
          <w:numId w:val="38"/>
        </w:numPr>
        <w:spacing w:line="360" w:lineRule="auto"/>
      </w:pPr>
      <w:r>
        <w:t>Spring Boot</w:t>
      </w:r>
    </w:p>
    <w:p w14:paraId="1B54F2C8" w14:textId="77777777" w:rsidR="001516DF" w:rsidRDefault="001516DF" w:rsidP="00DB1A87">
      <w:pPr>
        <w:pStyle w:val="ListParagraph"/>
        <w:numPr>
          <w:ilvl w:val="0"/>
          <w:numId w:val="38"/>
        </w:numPr>
        <w:spacing w:line="360" w:lineRule="auto"/>
      </w:pPr>
      <w:r>
        <w:t>Spring Data</w:t>
      </w:r>
    </w:p>
    <w:p w14:paraId="03607A7F" w14:textId="57558B24" w:rsidR="00856797" w:rsidRPr="009D72EA" w:rsidRDefault="001516DF" w:rsidP="00DB1A87">
      <w:pPr>
        <w:pStyle w:val="ListParagraph"/>
        <w:numPr>
          <w:ilvl w:val="0"/>
          <w:numId w:val="38"/>
        </w:numPr>
        <w:spacing w:line="360" w:lineRule="auto"/>
      </w:pPr>
      <w:r>
        <w:t>Spring Security</w:t>
      </w:r>
    </w:p>
    <w:p w14:paraId="4DFF7524" w14:textId="51D9A31F" w:rsidR="003D72B3" w:rsidRPr="009D72EA" w:rsidRDefault="001516DF" w:rsidP="0015383F">
      <w:pPr>
        <w:pStyle w:val="Heading2"/>
        <w:rPr>
          <w:rFonts w:ascii="Times New Roman" w:hAnsi="Times New Roman"/>
          <w:i w:val="0"/>
        </w:rPr>
      </w:pPr>
      <w:r>
        <w:rPr>
          <w:rFonts w:ascii="Times New Roman" w:hAnsi="Times New Roman"/>
          <w:i w:val="0"/>
        </w:rPr>
        <w:t xml:space="preserve"> </w:t>
      </w:r>
      <w:bookmarkStart w:id="19" w:name="_Toc106575406"/>
      <w:r>
        <w:rPr>
          <w:rFonts w:ascii="Times New Roman" w:hAnsi="Times New Roman"/>
          <w:i w:val="0"/>
        </w:rPr>
        <w:t>Spring Boot</w:t>
      </w:r>
      <w:bookmarkEnd w:id="19"/>
    </w:p>
    <w:p w14:paraId="5C3DC828" w14:textId="77777777" w:rsidR="0015383F" w:rsidRPr="009D72EA" w:rsidRDefault="0015383F" w:rsidP="0015383F"/>
    <w:p w14:paraId="5D3E7DF7" w14:textId="77777777" w:rsidR="009D2183" w:rsidRDefault="009D2183" w:rsidP="009D2183">
      <w:pPr>
        <w:spacing w:line="360" w:lineRule="auto"/>
        <w:ind w:firstLine="720"/>
        <w:jc w:val="both"/>
      </w:pPr>
      <w:r>
        <w:t>Spring Boot este un framework open-source (codul sursă este disponibil gratuit) bazat pe limbajul de programare Java, folosit pentru a crea microservicii.Este dezvoltat de “Pivotal Team” și este folosit pentru a dezvolta aplicații Spring de sine stătătoare.</w:t>
      </w:r>
    </w:p>
    <w:p w14:paraId="15F9D9CF" w14:textId="333BA351" w:rsidR="00780803" w:rsidRDefault="009D2183" w:rsidP="009D2183">
      <w:pPr>
        <w:spacing w:line="360" w:lineRule="auto"/>
        <w:jc w:val="both"/>
      </w:pPr>
      <w:r>
        <w:t>Un microserviciu este o arhitectură care permite dezvoltatorilor să construiască și să lanseze servicii independent.</w:t>
      </w:r>
      <w:r w:rsidR="00C9736E">
        <w:t xml:space="preserve"> </w:t>
      </w:r>
      <w:r w:rsidR="00C9736E">
        <w:fldChar w:fldCharType="begin"/>
      </w:r>
      <w:r w:rsidR="007730B0">
        <w:instrText xml:space="preserve"> ADDIN ZOTERO_ITEM CSL_CITATION {"citationID":"TkislwxE","properties":{"formattedCitation":"[8]","plainCitation":"[8]","noteIndex":0},"citationItems":[{"id":13,"uris":["http://zotero.org/users/local/vAaW8rZi/items/UB4VQVBX"],"itemData":{"id":13,"type":"webpage","title":"Spring Boot - Introduction","URL":"https://www.tutorialspoint.com/spring_boot/spring_boot_introduction.htm","accessed":{"date-parts":[["2022",6,18]]}}}],"schema":"https://github.com/citation-style-language/schema/raw/master/csl-citation.json"} </w:instrText>
      </w:r>
      <w:r w:rsidR="00C9736E">
        <w:fldChar w:fldCharType="separate"/>
      </w:r>
      <w:r w:rsidR="007730B0" w:rsidRPr="007730B0">
        <w:t>[8]</w:t>
      </w:r>
      <w:r w:rsidR="00C9736E">
        <w:fldChar w:fldCharType="end"/>
      </w:r>
    </w:p>
    <w:p w14:paraId="2814C68D" w14:textId="2BCEB043" w:rsidR="009D2183" w:rsidRDefault="009D2183" w:rsidP="009D2183">
      <w:pPr>
        <w:pStyle w:val="Style43"/>
      </w:pPr>
      <w:bookmarkStart w:id="20" w:name="_Toc106575407"/>
      <w:r>
        <w:t>Avantaje ale microserviciilor</w:t>
      </w:r>
      <w:bookmarkEnd w:id="20"/>
    </w:p>
    <w:p w14:paraId="28BCC0F5" w14:textId="77777777" w:rsidR="009D2183" w:rsidRDefault="009D2183" w:rsidP="009D2183">
      <w:pPr>
        <w:spacing w:line="360" w:lineRule="auto"/>
        <w:ind w:firstLine="360"/>
        <w:jc w:val="both"/>
      </w:pPr>
      <w:r>
        <w:t>Microserviciile oferă următoarele avantaje dezvoltatorilor:</w:t>
      </w:r>
    </w:p>
    <w:p w14:paraId="6C43400E" w14:textId="110C4A59" w:rsidR="009D2183" w:rsidRDefault="009D2183" w:rsidP="00DB1A87">
      <w:pPr>
        <w:pStyle w:val="ListParagraph"/>
        <w:numPr>
          <w:ilvl w:val="0"/>
          <w:numId w:val="40"/>
        </w:numPr>
        <w:spacing w:line="360" w:lineRule="auto"/>
        <w:jc w:val="both"/>
      </w:pPr>
      <w:r>
        <w:t>Lansarea mai ușoară a aplicațiilor</w:t>
      </w:r>
    </w:p>
    <w:p w14:paraId="6AFD5D1B" w14:textId="5439A43C" w:rsidR="009D2183" w:rsidRDefault="009D2183" w:rsidP="00DB1A87">
      <w:pPr>
        <w:pStyle w:val="ListParagraph"/>
        <w:numPr>
          <w:ilvl w:val="0"/>
          <w:numId w:val="40"/>
        </w:numPr>
        <w:spacing w:line="360" w:lineRule="auto"/>
        <w:jc w:val="both"/>
      </w:pPr>
      <w:r>
        <w:t>Scalabilitate simplă</w:t>
      </w:r>
    </w:p>
    <w:p w14:paraId="14E9D71D" w14:textId="5E10D21A" w:rsidR="009D2183" w:rsidRDefault="009D2183" w:rsidP="00DB1A87">
      <w:pPr>
        <w:pStyle w:val="ListParagraph"/>
        <w:numPr>
          <w:ilvl w:val="0"/>
          <w:numId w:val="40"/>
        </w:numPr>
        <w:spacing w:line="360" w:lineRule="auto"/>
        <w:jc w:val="both"/>
      </w:pPr>
      <w:r>
        <w:t>Compatibilitate cu containere</w:t>
      </w:r>
    </w:p>
    <w:p w14:paraId="69EE2237" w14:textId="71626B53" w:rsidR="009D2183" w:rsidRDefault="009D2183" w:rsidP="00DB1A87">
      <w:pPr>
        <w:pStyle w:val="ListParagraph"/>
        <w:numPr>
          <w:ilvl w:val="0"/>
          <w:numId w:val="40"/>
        </w:numPr>
        <w:spacing w:line="360" w:lineRule="auto"/>
        <w:jc w:val="both"/>
      </w:pPr>
      <w:r>
        <w:lastRenderedPageBreak/>
        <w:t>Configurare minimă</w:t>
      </w:r>
    </w:p>
    <w:p w14:paraId="6FA37809" w14:textId="08ED7519" w:rsidR="009D2183" w:rsidRDefault="009D2183" w:rsidP="00DB1A87">
      <w:pPr>
        <w:pStyle w:val="ListParagraph"/>
        <w:numPr>
          <w:ilvl w:val="0"/>
          <w:numId w:val="40"/>
        </w:numPr>
        <w:spacing w:line="360" w:lineRule="auto"/>
        <w:jc w:val="both"/>
      </w:pPr>
      <w:r>
        <w:t>Timp mai scurt de producție</w:t>
      </w:r>
    </w:p>
    <w:p w14:paraId="6D40EC39" w14:textId="77777777" w:rsidR="009D2183" w:rsidRDefault="009D2183" w:rsidP="009D2183">
      <w:pPr>
        <w:spacing w:line="360" w:lineRule="auto"/>
        <w:ind w:firstLine="360"/>
        <w:jc w:val="both"/>
      </w:pPr>
      <w:r>
        <w:t>Scopul Spring Boot:</w:t>
      </w:r>
    </w:p>
    <w:p w14:paraId="6EB349C1" w14:textId="29AE773B" w:rsidR="009D2183" w:rsidRDefault="009D2183" w:rsidP="00DB1A87">
      <w:pPr>
        <w:pStyle w:val="ListParagraph"/>
        <w:numPr>
          <w:ilvl w:val="0"/>
          <w:numId w:val="41"/>
        </w:numPr>
        <w:spacing w:line="360" w:lineRule="auto"/>
        <w:jc w:val="both"/>
      </w:pPr>
      <w:r>
        <w:t>Evitarea fișierelor de configurare xml foarte complexe</w:t>
      </w:r>
    </w:p>
    <w:p w14:paraId="6F216579" w14:textId="39BFBC79" w:rsidR="009D2183" w:rsidRDefault="009D2183" w:rsidP="00DB1A87">
      <w:pPr>
        <w:pStyle w:val="ListParagraph"/>
        <w:numPr>
          <w:ilvl w:val="0"/>
          <w:numId w:val="41"/>
        </w:numPr>
        <w:spacing w:line="360" w:lineRule="auto"/>
        <w:jc w:val="both"/>
      </w:pPr>
      <w:r>
        <w:t>Producerea unei aplicații Spring funcțională într-un mod simplu</w:t>
      </w:r>
    </w:p>
    <w:p w14:paraId="6F3ED69A" w14:textId="0B7C7FC6" w:rsidR="009D2183" w:rsidRDefault="009D2183" w:rsidP="00DB1A87">
      <w:pPr>
        <w:pStyle w:val="ListParagraph"/>
        <w:numPr>
          <w:ilvl w:val="0"/>
          <w:numId w:val="41"/>
        </w:numPr>
        <w:spacing w:line="360" w:lineRule="auto"/>
        <w:jc w:val="both"/>
      </w:pPr>
      <w:r>
        <w:t>Reducerea timpului de dezvoltare și rularea aplicației în mod independent</w:t>
      </w:r>
    </w:p>
    <w:p w14:paraId="58BBD7B1" w14:textId="77777777" w:rsidR="009D2183" w:rsidRDefault="009D2183" w:rsidP="009D2183">
      <w:pPr>
        <w:spacing w:line="360" w:lineRule="auto"/>
        <w:ind w:firstLine="720"/>
        <w:jc w:val="both"/>
      </w:pPr>
      <w:r>
        <w:t>Cum funcționează?</w:t>
      </w:r>
    </w:p>
    <w:p w14:paraId="394E83FB" w14:textId="77777777" w:rsidR="009D2183" w:rsidRDefault="009D2183" w:rsidP="009D2183">
      <w:pPr>
        <w:spacing w:line="360" w:lineRule="auto"/>
        <w:ind w:firstLine="720"/>
        <w:jc w:val="both"/>
      </w:pPr>
      <w:r>
        <w:t>Spring Boot configurează în mod automat aplicația bazându-se pe dependințele adăugate în proiect, dacă este folosită adnotarea @EnableAutoConfiguration.</w:t>
      </w:r>
    </w:p>
    <w:p w14:paraId="142A167E" w14:textId="77777777" w:rsidR="009D2183" w:rsidRDefault="009D2183" w:rsidP="009D2183">
      <w:pPr>
        <w:spacing w:line="360" w:lineRule="auto"/>
        <w:jc w:val="both"/>
      </w:pPr>
      <w:r>
        <w:t>Punctul de plecare al unei aplicații Spring Boot este clasa care conține adnotarea @SpringBootApplication și metoda main.</w:t>
      </w:r>
    </w:p>
    <w:p w14:paraId="334CCF89" w14:textId="2DAD9F3D" w:rsidR="009D2183" w:rsidRDefault="009D2183" w:rsidP="009D2183">
      <w:pPr>
        <w:spacing w:line="360" w:lineRule="auto"/>
        <w:jc w:val="both"/>
      </w:pPr>
      <w:r>
        <w:t>Spring Boot scanează automat toate componentele incluse în proiect folosind adnotarea @ComponentScan.</w:t>
      </w:r>
    </w:p>
    <w:p w14:paraId="10EDFB03" w14:textId="662B40F6" w:rsidR="009D2183" w:rsidRDefault="009D2183" w:rsidP="009D2183">
      <w:pPr>
        <w:pStyle w:val="Style43"/>
      </w:pPr>
      <w:bookmarkStart w:id="21" w:name="_Toc106575408"/>
      <w:r>
        <w:t>Spring Data</w:t>
      </w:r>
      <w:bookmarkEnd w:id="21"/>
    </w:p>
    <w:p w14:paraId="246807FE" w14:textId="5C1988F9" w:rsidR="009D2183" w:rsidRDefault="009D2183" w:rsidP="009D2183">
      <w:pPr>
        <w:spacing w:line="360" w:lineRule="auto"/>
        <w:ind w:firstLine="720"/>
        <w:jc w:val="both"/>
      </w:pPr>
      <w:r w:rsidRPr="009D2183">
        <w:t>Framework-ul Spring Data este proiectul părinte care conține mai multe sub-framework-uri.Toate aceste sub-framework-uri se ocupă de accesul la date din baze de date specifice.Obiectivul acestui framework este de a oferi un model familiar și consistent de acces la baze de date bazat pe Spring.</w:t>
      </w:r>
    </w:p>
    <w:p w14:paraId="6CC1E997" w14:textId="7C2206F7" w:rsidR="009D2183" w:rsidRDefault="009D2183" w:rsidP="009D2183">
      <w:pPr>
        <w:pStyle w:val="Style43"/>
      </w:pPr>
      <w:bookmarkStart w:id="22" w:name="_Toc106575409"/>
      <w:r>
        <w:t>Spring Security</w:t>
      </w:r>
      <w:bookmarkEnd w:id="22"/>
    </w:p>
    <w:p w14:paraId="05BBC054" w14:textId="77777777" w:rsidR="009D2183" w:rsidRDefault="009D2183" w:rsidP="009D2183">
      <w:pPr>
        <w:spacing w:line="360" w:lineRule="auto"/>
        <w:ind w:firstLine="720"/>
        <w:jc w:val="both"/>
      </w:pPr>
      <w:r>
        <w:t>Spring Security este un framework care oferă diverse caracteristici de securitate cum ar fi: autentificare și autorizare care ajută la crearea aplicațiilor Java securizate.</w:t>
      </w:r>
    </w:p>
    <w:p w14:paraId="0ECDFA8F" w14:textId="77777777" w:rsidR="009D2183" w:rsidRDefault="009D2183" w:rsidP="009D2183">
      <w:pPr>
        <w:spacing w:line="360" w:lineRule="auto"/>
        <w:ind w:firstLine="720"/>
        <w:jc w:val="both"/>
      </w:pPr>
      <w:r>
        <w:t>Este un sub-proiect al Spring framework care a fost început în 2003 de către Ben Alex. Mai târziu, în 2004, a fost lansat sub licența Apache ca “Spring Security 2.0.0”.</w:t>
      </w:r>
    </w:p>
    <w:p w14:paraId="0F120197" w14:textId="77777777" w:rsidR="009D2183" w:rsidRDefault="009D2183" w:rsidP="009D2183">
      <w:pPr>
        <w:spacing w:line="360" w:lineRule="auto"/>
        <w:ind w:firstLine="720"/>
        <w:jc w:val="both"/>
      </w:pPr>
      <w:r>
        <w:t>Acest framework țintește două arii majore ale unei aplicații: autentificarea și autorizarea.</w:t>
      </w:r>
    </w:p>
    <w:p w14:paraId="40D3B5D4" w14:textId="77777777" w:rsidR="009D2183" w:rsidRDefault="009D2183" w:rsidP="009D2183">
      <w:pPr>
        <w:spacing w:line="360" w:lineRule="auto"/>
        <w:ind w:firstLine="720"/>
        <w:jc w:val="both"/>
      </w:pPr>
      <w:r>
        <w:t>Autentificarea este procesul de identificare a utilizatorilor care solicită acces.</w:t>
      </w:r>
    </w:p>
    <w:p w14:paraId="14F353CB" w14:textId="77777777" w:rsidR="009D2183" w:rsidRDefault="009D2183" w:rsidP="009D2183">
      <w:pPr>
        <w:spacing w:line="360" w:lineRule="auto"/>
        <w:ind w:firstLine="720"/>
        <w:jc w:val="both"/>
      </w:pPr>
      <w:r>
        <w:t>Autorizarea este procesul prin care i se permite unui anumit tip de utilizator accesul la anumite acțiuni din cadrul aplicației.</w:t>
      </w:r>
    </w:p>
    <w:p w14:paraId="6E7A7AE0" w14:textId="3DE03F22" w:rsidR="0015383F" w:rsidRPr="009D72EA" w:rsidRDefault="009D2183" w:rsidP="00C109BF">
      <w:pPr>
        <w:spacing w:line="360" w:lineRule="auto"/>
        <w:ind w:firstLine="720"/>
        <w:jc w:val="both"/>
      </w:pPr>
      <w:r>
        <w:t>Putem aplica autorizarea pentru request-uri web, metode, sau pentru accesul la anumite domenii.</w:t>
      </w:r>
    </w:p>
    <w:p w14:paraId="6BC8DE08" w14:textId="1264EA25" w:rsidR="003D72B3" w:rsidRDefault="003D72B3" w:rsidP="00090ABB">
      <w:pPr>
        <w:pStyle w:val="Heading2"/>
        <w:spacing w:line="360" w:lineRule="auto"/>
        <w:rPr>
          <w:rFonts w:ascii="Times New Roman" w:hAnsi="Times New Roman"/>
          <w:i w:val="0"/>
        </w:rPr>
      </w:pPr>
      <w:r w:rsidRPr="009D72EA">
        <w:rPr>
          <w:rFonts w:ascii="Times New Roman" w:hAnsi="Times New Roman"/>
        </w:rPr>
        <w:lastRenderedPageBreak/>
        <w:t xml:space="preserve"> </w:t>
      </w:r>
      <w:bookmarkStart w:id="23" w:name="_Toc106575410"/>
      <w:r w:rsidR="00C109BF">
        <w:rPr>
          <w:rFonts w:ascii="Times New Roman" w:hAnsi="Times New Roman"/>
          <w:i w:val="0"/>
        </w:rPr>
        <w:t>Angular</w:t>
      </w:r>
      <w:bookmarkEnd w:id="23"/>
    </w:p>
    <w:p w14:paraId="1BBB11F7" w14:textId="77777777" w:rsidR="00C109BF" w:rsidRDefault="00C109BF" w:rsidP="00C109BF">
      <w:pPr>
        <w:spacing w:line="360" w:lineRule="auto"/>
        <w:ind w:firstLine="720"/>
        <w:jc w:val="both"/>
      </w:pPr>
      <w:r>
        <w:t>Angular este un framework bazat pe JavaScript folosit pentru crearea aplicațiilor interactive și dinamice în HTML.Framework-ul Angular a fost creat de echipa Angular din cadrul Google și de o comunitate de indivizi și corporații și este gratuit și open-source.</w:t>
      </w:r>
    </w:p>
    <w:p w14:paraId="72ACE3C1" w14:textId="77777777" w:rsidR="00C109BF" w:rsidRDefault="00C109BF" w:rsidP="00C109BF">
      <w:pPr>
        <w:spacing w:line="360" w:lineRule="auto"/>
        <w:ind w:firstLine="720"/>
        <w:jc w:val="both"/>
      </w:pPr>
      <w:r>
        <w:t>Angular este o rescriere completă de la aceeași echipă care a creat și AngularJS.</w:t>
      </w:r>
    </w:p>
    <w:p w14:paraId="6DAA57B3" w14:textId="77777777" w:rsidR="00C109BF" w:rsidRDefault="00C109BF" w:rsidP="00C109BF">
      <w:pPr>
        <w:spacing w:line="360" w:lineRule="auto"/>
        <w:ind w:firstLine="720"/>
        <w:jc w:val="both"/>
      </w:pPr>
      <w:r>
        <w:t>AngularJS a fost un framework de front-end open-source pentru dezvoltarea aplicațiilor web formate dintr-o singură pagină(SPA- Single-Page Applications) care, din data de 1 Ianuarie 2022 nu mai primește update-uri din partea Google pentru securitate, compatibilitatea browserelor și probleme legate de jQuery.</w:t>
      </w:r>
    </w:p>
    <w:p w14:paraId="44773920" w14:textId="0D07E978" w:rsidR="00C109BF" w:rsidRPr="00C109BF" w:rsidRDefault="00C109BF" w:rsidP="00C109BF">
      <w:pPr>
        <w:spacing w:line="360" w:lineRule="auto"/>
        <w:ind w:firstLine="720"/>
        <w:jc w:val="both"/>
      </w:pPr>
      <w:r>
        <w:t>O aplicație formată dintr-o singură pagină web interacționează cu utilizatorul în mod dinamic, rescriind conținutul paginii web curente cu date noi de la server, în defavoarea metodei standard a browserelor web de a încărca pagini web noi. Scopul este de a face mult mai rapidă tranziția între “pagini”.</w:t>
      </w:r>
      <w:r w:rsidR="00C9736E">
        <w:t xml:space="preserve"> </w:t>
      </w:r>
      <w:r w:rsidR="00C9736E">
        <w:fldChar w:fldCharType="begin"/>
      </w:r>
      <w:r w:rsidR="007730B0">
        <w:instrText xml:space="preserve"> ADDIN ZOTERO_ITEM CSL_CITATION {"citationID":"MrgSGTgf","properties":{"formattedCitation":"[9]","plainCitation":"[9]","noteIndex":0},"citationItems":[{"id":25,"uris":["http://zotero.org/users/local/vAaW8rZi/items/PGH2NR9H"],"itemData":{"id":25,"type":"webpage","abstract":"de Zafar Saleem","language":"ro-ro","note":"section: #JavaScript","title":"Cum Se Efectuează Operații CRUD în Angular | Routech","URL":"https://www.routech.ro/cum-se-efectueaza-operatii-crud-in-angular/","accessed":{"date-parts":[["2022",6,18]]},"issued":{"date-parts":[["2021",1,21]]}}}],"schema":"https://github.com/citation-style-language/schema/raw/master/csl-citation.json"} </w:instrText>
      </w:r>
      <w:r w:rsidR="00C9736E">
        <w:fldChar w:fldCharType="separate"/>
      </w:r>
      <w:r w:rsidR="007730B0" w:rsidRPr="007730B0">
        <w:t>[9]</w:t>
      </w:r>
      <w:r w:rsidR="00C9736E">
        <w:fldChar w:fldCharType="end"/>
      </w:r>
    </w:p>
    <w:p w14:paraId="13FAC016" w14:textId="79079577" w:rsidR="003D72B3" w:rsidRDefault="00C109BF" w:rsidP="00C109BF">
      <w:pPr>
        <w:pStyle w:val="Style44"/>
        <w:ind w:left="993"/>
      </w:pPr>
      <w:bookmarkStart w:id="24" w:name="_Toc106575411"/>
      <w:r>
        <w:t>Diferenţe între Angular şi AngularJS:</w:t>
      </w:r>
      <w:bookmarkEnd w:id="24"/>
    </w:p>
    <w:p w14:paraId="15A7C41E" w14:textId="77777777" w:rsidR="00D71A58" w:rsidRPr="009D72EA" w:rsidRDefault="00D71A58" w:rsidP="00D71A58"/>
    <w:p w14:paraId="75938658" w14:textId="627C3CEC" w:rsidR="00C109BF" w:rsidRDefault="00C109BF" w:rsidP="00DB1A87">
      <w:pPr>
        <w:numPr>
          <w:ilvl w:val="0"/>
          <w:numId w:val="43"/>
        </w:numPr>
        <w:spacing w:line="360" w:lineRule="auto"/>
        <w:jc w:val="both"/>
      </w:pPr>
      <w:r>
        <w:t>Angular nu mai folosește concepte precum durată de viață (scope) sau controllere. În locul acestora, Angular folosește o ierarhie de componente ca și arhitectură caracteristică.</w:t>
      </w:r>
    </w:p>
    <w:p w14:paraId="3795C8E4" w14:textId="77777777" w:rsidR="00C109BF" w:rsidRDefault="00C109BF" w:rsidP="00DB1A87">
      <w:pPr>
        <w:numPr>
          <w:ilvl w:val="0"/>
          <w:numId w:val="43"/>
        </w:numPr>
        <w:spacing w:line="360" w:lineRule="auto"/>
        <w:jc w:val="both"/>
      </w:pPr>
      <w:r>
        <w:t>Angular folosește o altfel de sintaxă, concentrându-se pe “[ ]” pentru legarea proprietăților(property binding) și pe “( )” pentru legarea evenimentelor(event binding).</w:t>
      </w:r>
    </w:p>
    <w:p w14:paraId="0848B477" w14:textId="77777777" w:rsidR="00C109BF" w:rsidRDefault="00C109BF" w:rsidP="00DB1A87">
      <w:pPr>
        <w:numPr>
          <w:ilvl w:val="0"/>
          <w:numId w:val="43"/>
        </w:numPr>
        <w:spacing w:line="360" w:lineRule="auto"/>
        <w:jc w:val="both"/>
      </w:pPr>
      <w:r>
        <w:t>Modularitate - multă funcționalitate de bază a fost mutată în module.</w:t>
      </w:r>
    </w:p>
    <w:p w14:paraId="683FE057" w14:textId="77777777" w:rsidR="00C109BF" w:rsidRDefault="00C109BF" w:rsidP="00DB1A87">
      <w:pPr>
        <w:numPr>
          <w:ilvl w:val="0"/>
          <w:numId w:val="43"/>
        </w:numPr>
        <w:spacing w:line="360" w:lineRule="auto"/>
        <w:jc w:val="both"/>
      </w:pPr>
      <w:r>
        <w:t>Angular recomandă folosirea limbajului de programare TypeScript, dezvoltat și menținut de Microsoft, care introduce următoarele caracteristici:</w:t>
      </w:r>
    </w:p>
    <w:p w14:paraId="758E62C3" w14:textId="77777777" w:rsidR="00C109BF" w:rsidRDefault="00C109BF" w:rsidP="00DB1A87">
      <w:pPr>
        <w:numPr>
          <w:ilvl w:val="2"/>
          <w:numId w:val="43"/>
        </w:numPr>
        <w:spacing w:line="360" w:lineRule="auto"/>
        <w:jc w:val="both"/>
      </w:pPr>
      <w:r>
        <w:t>Static typing (tipul de date al variabilelor este cunoscut în faza de compilare, spre deosebire de dynamic typing unde tipul de date al variabilelor este cunoscut doar în faza de runtime).</w:t>
      </w:r>
    </w:p>
    <w:p w14:paraId="726FC806" w14:textId="77777777" w:rsidR="00C109BF" w:rsidRDefault="00C109BF" w:rsidP="00DB1A87">
      <w:pPr>
        <w:numPr>
          <w:ilvl w:val="2"/>
          <w:numId w:val="43"/>
        </w:numPr>
        <w:spacing w:line="360" w:lineRule="auto"/>
        <w:jc w:val="both"/>
      </w:pPr>
      <w:r>
        <w:t>adnotări</w:t>
      </w:r>
    </w:p>
    <w:p w14:paraId="6C36BACD" w14:textId="13273110" w:rsidR="00ED3941" w:rsidRDefault="00C109BF" w:rsidP="00C109BF">
      <w:pPr>
        <w:jc w:val="both"/>
      </w:pPr>
      <w:r>
        <w:t xml:space="preserve">      -</w:t>
      </w:r>
      <w:r>
        <w:tab/>
        <w:t>TypeScript este un superset al ECMAScript 6 și este compatibil cu ECMAScript</w:t>
      </w:r>
    </w:p>
    <w:p w14:paraId="39024B1A" w14:textId="77777777" w:rsidR="00C109BF" w:rsidRDefault="00C109BF" w:rsidP="00C109BF">
      <w:pPr>
        <w:spacing w:line="360" w:lineRule="auto"/>
        <w:jc w:val="both"/>
      </w:pPr>
      <w:r>
        <w:t>5 (JavaScript).</w:t>
      </w:r>
    </w:p>
    <w:p w14:paraId="2807FA3D" w14:textId="77777777" w:rsidR="00C109BF" w:rsidRDefault="00C109BF" w:rsidP="00C109BF">
      <w:pPr>
        <w:spacing w:line="360" w:lineRule="auto"/>
        <w:jc w:val="both"/>
      </w:pPr>
      <w:r>
        <w:t xml:space="preserve">      -</w:t>
      </w:r>
      <w:r>
        <w:tab/>
        <w:t>Încărcare dinamică</w:t>
      </w:r>
    </w:p>
    <w:p w14:paraId="5517CF2D" w14:textId="77777777" w:rsidR="00C109BF" w:rsidRDefault="00C109BF" w:rsidP="00C109BF">
      <w:pPr>
        <w:spacing w:line="360" w:lineRule="auto"/>
        <w:jc w:val="both"/>
      </w:pPr>
      <w:r>
        <w:t xml:space="preserve">      -</w:t>
      </w:r>
      <w:r>
        <w:tab/>
        <w:t>Compilarea în mod asincron a fișierelor șablon.</w:t>
      </w:r>
    </w:p>
    <w:p w14:paraId="2D105014" w14:textId="61DD1273" w:rsidR="00C109BF" w:rsidRDefault="00C109BF" w:rsidP="00C109BF">
      <w:pPr>
        <w:spacing w:line="360" w:lineRule="auto"/>
        <w:jc w:val="both"/>
      </w:pPr>
      <w:r>
        <w:t xml:space="preserve">      -</w:t>
      </w:r>
      <w:r>
        <w:tab/>
        <w:t>Suport pentru “Angular Universal”, care rulează aplicații Angular pe servere.</w:t>
      </w:r>
    </w:p>
    <w:p w14:paraId="65DCD95E" w14:textId="42C02F22" w:rsidR="00C109BF" w:rsidRDefault="00C109BF" w:rsidP="00C109BF">
      <w:pPr>
        <w:spacing w:line="360" w:lineRule="auto"/>
        <w:ind w:firstLine="720"/>
        <w:jc w:val="both"/>
      </w:pPr>
      <w:r>
        <w:lastRenderedPageBreak/>
        <w:t>Noua versiune rescrisă  a AngularJS a fost denumită inițial “Angular 2”, dar acest lucru a creat confuzie printre dezvoltatori. Pentru a clarifica acest aspect, echipa a standardizat folosirea termenilor de “AngularJS” pentru versiuni 1.X și “Angular” pentru versiuni 2 si mai noi.</w:t>
      </w:r>
    </w:p>
    <w:p w14:paraId="5234F062" w14:textId="50DA5BBC" w:rsidR="00C109BF" w:rsidRDefault="00C109BF" w:rsidP="00C109BF">
      <w:pPr>
        <w:pStyle w:val="Heading2"/>
        <w:spacing w:line="360" w:lineRule="auto"/>
        <w:rPr>
          <w:rFonts w:ascii="Times New Roman" w:hAnsi="Times New Roman"/>
          <w:i w:val="0"/>
        </w:rPr>
      </w:pPr>
      <w:r>
        <w:rPr>
          <w:rFonts w:ascii="Times New Roman" w:hAnsi="Times New Roman"/>
          <w:i w:val="0"/>
        </w:rPr>
        <w:t xml:space="preserve"> </w:t>
      </w:r>
      <w:bookmarkStart w:id="25" w:name="_Toc106575412"/>
      <w:r>
        <w:rPr>
          <w:rFonts w:ascii="Times New Roman" w:hAnsi="Times New Roman"/>
          <w:i w:val="0"/>
        </w:rPr>
        <w:t>JavaScript(JS)</w:t>
      </w:r>
      <w:bookmarkEnd w:id="25"/>
    </w:p>
    <w:p w14:paraId="5EB63346" w14:textId="260E1B17" w:rsidR="0002312A" w:rsidRDefault="0002312A" w:rsidP="0002312A">
      <w:pPr>
        <w:spacing w:line="360" w:lineRule="auto"/>
        <w:ind w:firstLine="720"/>
        <w:jc w:val="both"/>
      </w:pPr>
      <w:r>
        <w:t>JavaScript este un limbaj de programare ușor în sensul în care oferă funcționalitate de programare, dar nu poate efectua operații mai puternice, spre deosebire de Java sau C++.</w:t>
      </w:r>
      <w:r w:rsidR="00C9736E">
        <w:t xml:space="preserve"> </w:t>
      </w:r>
      <w:r w:rsidR="00C9736E">
        <w:fldChar w:fldCharType="begin"/>
      </w:r>
      <w:r w:rsidR="007730B0">
        <w:instrText xml:space="preserve"> ADDIN ZOTERO_ITEM CSL_CITATION {"citationID":"IbosXnUL","properties":{"formattedCitation":"[10]","plainCitation":"[10]","noteIndex":0},"citationItems":[{"id":15,"uris":["http://zotero.org/users/local/vAaW8rZi/items/IWXMF6QQ"],"itemData":{"id":15,"type":"webpage","abstract":"JavaScript is a programming language that allows you to implement complex things on web pages. Every time a web page does more than just sit there and display static information for you to look at—displaying timely content updates, interactive maps, animated 2D/3D graphics, scrolling video jukeboxes, or more—you can bet that JavaScript is probably involved.","language":"en-US","title":"JavaScript — Dynamic client-side scripting - Learn web development | MDN","URL":"https://developer.mozilla.org/en-US/docs/Learn/JavaScript","accessed":{"date-parts":[["2022",6,18]]}}}],"schema":"https://github.com/citation-style-language/schema/raw/master/csl-citation.json"} </w:instrText>
      </w:r>
      <w:r w:rsidR="00C9736E">
        <w:fldChar w:fldCharType="separate"/>
      </w:r>
      <w:r w:rsidR="007730B0" w:rsidRPr="007730B0">
        <w:t>[10]</w:t>
      </w:r>
      <w:r w:rsidR="00C9736E">
        <w:fldChar w:fldCharType="end"/>
      </w:r>
    </w:p>
    <w:p w14:paraId="0ED9EEFB" w14:textId="77777777" w:rsidR="0002312A" w:rsidRDefault="0002312A" w:rsidP="0002312A">
      <w:pPr>
        <w:spacing w:line="360" w:lineRule="auto"/>
        <w:jc w:val="both"/>
      </w:pPr>
      <w:r>
        <w:t>Spre deosebire de Java, codul scris în JavaScript este compilat  în faza de runtime (just-in-time compilation) ceea ce înseamnă că este permisă leagrea târzie a tipurilor de date(late-bound data types) și se impune garanția securității.</w:t>
      </w:r>
    </w:p>
    <w:p w14:paraId="59B1D1E6" w14:textId="77777777" w:rsidR="0002312A" w:rsidRDefault="0002312A" w:rsidP="0002312A">
      <w:pPr>
        <w:spacing w:line="360" w:lineRule="auto"/>
        <w:jc w:val="both"/>
      </w:pPr>
      <w:r>
        <w:t>JavaScript este un limbaj de programare scriptic (care automatizează sarcinile care altfel ar fi trebuit executate manual) care permite dezvoltatorilor să implementeze caracteristici complexe pe pagini web (de ex. hărți interactive, animații 2D/3D etc.).</w:t>
      </w:r>
    </w:p>
    <w:p w14:paraId="15CE3FAC" w14:textId="77777777" w:rsidR="0002312A" w:rsidRDefault="0002312A" w:rsidP="0002312A">
      <w:pPr>
        <w:spacing w:line="360" w:lineRule="auto"/>
        <w:jc w:val="both"/>
      </w:pPr>
      <w:r>
        <w:t>JavaScript face parte din cele 3 tehnologii web standard: HTML,CSS,JavaScript.</w:t>
      </w:r>
    </w:p>
    <w:p w14:paraId="246D582B" w14:textId="77777777" w:rsidR="0002312A" w:rsidRDefault="0002312A" w:rsidP="0002312A">
      <w:pPr>
        <w:spacing w:line="360" w:lineRule="auto"/>
        <w:jc w:val="both"/>
      </w:pPr>
      <w:r>
        <w:t>Prin funcționalitatea de bază din JavaScript, poți realiza următoarele și nu numai:</w:t>
      </w:r>
    </w:p>
    <w:p w14:paraId="11DC2352" w14:textId="77777777" w:rsidR="0002312A" w:rsidRDefault="0002312A" w:rsidP="00DB1A87">
      <w:pPr>
        <w:numPr>
          <w:ilvl w:val="0"/>
          <w:numId w:val="44"/>
        </w:numPr>
        <w:spacing w:line="360" w:lineRule="auto"/>
        <w:jc w:val="both"/>
      </w:pPr>
      <w:r>
        <w:t>stocarea valorilor folositoare în variabile.</w:t>
      </w:r>
    </w:p>
    <w:p w14:paraId="4543AF05" w14:textId="77777777" w:rsidR="0002312A" w:rsidRDefault="0002312A" w:rsidP="00DB1A87">
      <w:pPr>
        <w:numPr>
          <w:ilvl w:val="0"/>
          <w:numId w:val="44"/>
        </w:numPr>
        <w:spacing w:line="360" w:lineRule="auto"/>
        <w:jc w:val="both"/>
      </w:pPr>
      <w:r>
        <w:t>operații pe părți dintr-un text(cunoscut ca “String” în programare)</w:t>
      </w:r>
    </w:p>
    <w:p w14:paraId="509E2F6D" w14:textId="77777777" w:rsidR="0002312A" w:rsidRDefault="0002312A" w:rsidP="00DB1A87">
      <w:pPr>
        <w:numPr>
          <w:ilvl w:val="0"/>
          <w:numId w:val="44"/>
        </w:numPr>
        <w:spacing w:line="360" w:lineRule="auto"/>
        <w:jc w:val="both"/>
      </w:pPr>
      <w:r>
        <w:t>executarea unei părți din cod ca și răspuns la evenimentele care se petrec pe o anumită pagină web.</w:t>
      </w:r>
    </w:p>
    <w:p w14:paraId="5F8E55EB" w14:textId="77777777" w:rsidR="0002312A" w:rsidRDefault="0002312A" w:rsidP="0002312A">
      <w:pPr>
        <w:spacing w:line="360" w:lineRule="auto"/>
        <w:jc w:val="both"/>
      </w:pPr>
      <w:r>
        <w:t>Ceea ce este și mai incitant este funcționalitatea construită peste limbajul JavaScript.Așa numitele Interfețe pentru programarea aplicațiilor (API- Application Programming Interface) care ne oferă “super-puteri” pe care le putem folosi în codul JavaScript.</w:t>
      </w:r>
    </w:p>
    <w:p w14:paraId="7282F2BB" w14:textId="77777777" w:rsidR="0002312A" w:rsidRDefault="0002312A" w:rsidP="0002312A">
      <w:pPr>
        <w:spacing w:line="360" w:lineRule="auto"/>
        <w:jc w:val="both"/>
      </w:pPr>
      <w:r>
        <w:tab/>
        <w:t>Aceste API-uri sunt bucăți de cod deja scrise care permit dezvoltatorilor să implementeze programe care altfel ar fi foarte greu sau chiar imposibil de implementat.Un API s-ar putea asemăna cu un kit pentru construcția unei piese de mobilier, în care ai toate piesele și uneltele necesare respectivei construcții.</w:t>
      </w:r>
    </w:p>
    <w:p w14:paraId="33AD7C95" w14:textId="77777777" w:rsidR="0002312A" w:rsidRDefault="0002312A" w:rsidP="0002312A">
      <w:pPr>
        <w:spacing w:line="360" w:lineRule="auto"/>
        <w:jc w:val="both"/>
      </w:pPr>
      <w:r>
        <w:t>Aceste API-uri se împart în general în 2 categorii:</w:t>
      </w:r>
    </w:p>
    <w:p w14:paraId="5B1C1442" w14:textId="77777777" w:rsidR="0002312A" w:rsidRDefault="0002312A" w:rsidP="0002312A">
      <w:pPr>
        <w:spacing w:line="360" w:lineRule="auto"/>
        <w:ind w:firstLine="720"/>
        <w:jc w:val="both"/>
      </w:pPr>
      <w:r>
        <w:t>Interfețe pentru Browser, care sunt deja integrate în browser-ul dumneavoastră web și ne permit să facem niște operații complexe cum ar fi:</w:t>
      </w:r>
    </w:p>
    <w:p w14:paraId="5F41FD8B" w14:textId="77777777" w:rsidR="0002312A" w:rsidRDefault="0002312A" w:rsidP="00DB1A87">
      <w:pPr>
        <w:numPr>
          <w:ilvl w:val="0"/>
          <w:numId w:val="46"/>
        </w:numPr>
        <w:spacing w:line="360" w:lineRule="auto"/>
        <w:jc w:val="both"/>
      </w:pPr>
      <w:r>
        <w:t>Interfața DOM(Document Object Model) ne permite să manipulăm codul HTML și CSS dintr-o pagină web, aplicând în mod dinamic modificările.</w:t>
      </w:r>
    </w:p>
    <w:p w14:paraId="01A8A7F9" w14:textId="77777777" w:rsidR="0002312A" w:rsidRDefault="0002312A" w:rsidP="00DB1A87">
      <w:pPr>
        <w:numPr>
          <w:ilvl w:val="0"/>
          <w:numId w:val="46"/>
        </w:numPr>
        <w:spacing w:line="360" w:lineRule="auto"/>
        <w:jc w:val="both"/>
      </w:pPr>
      <w:r>
        <w:lastRenderedPageBreak/>
        <w:t xml:space="preserve">Interfața pentru geolocație preia informații geografice.În acest fel Google Maps poate să ne găsească locația pentru a o afișa pe hartă. </w:t>
      </w:r>
    </w:p>
    <w:p w14:paraId="3E40B334" w14:textId="77777777" w:rsidR="0002312A" w:rsidRDefault="0002312A" w:rsidP="0002312A">
      <w:pPr>
        <w:spacing w:line="360" w:lineRule="auto"/>
        <w:jc w:val="both"/>
      </w:pPr>
    </w:p>
    <w:p w14:paraId="5327B120" w14:textId="77777777" w:rsidR="0002312A" w:rsidRDefault="0002312A" w:rsidP="0002312A">
      <w:pPr>
        <w:spacing w:line="360" w:lineRule="auto"/>
        <w:jc w:val="both"/>
      </w:pPr>
      <w:r>
        <w:tab/>
        <w:t>Interfețe externe, care nu sunt integrate în browser și pentru a fi folosite, trebuie adus codul și informațiile necesare de pe Web. Exemple de interfețe externe ar fi:</w:t>
      </w:r>
    </w:p>
    <w:p w14:paraId="34C2F8C2" w14:textId="77777777" w:rsidR="0002312A" w:rsidRDefault="0002312A" w:rsidP="00DB1A87">
      <w:pPr>
        <w:numPr>
          <w:ilvl w:val="0"/>
          <w:numId w:val="45"/>
        </w:numPr>
        <w:spacing w:line="360" w:lineRule="auto"/>
        <w:jc w:val="both"/>
      </w:pPr>
      <w:r>
        <w:t>Interfața Twitter, care ne permite să afișăm tweeturile noastre direct pe site-ul pe care îl construim.</w:t>
      </w:r>
    </w:p>
    <w:p w14:paraId="36CE060A" w14:textId="12704120" w:rsidR="0002312A" w:rsidRDefault="0002312A" w:rsidP="00DB1A87">
      <w:pPr>
        <w:numPr>
          <w:ilvl w:val="0"/>
          <w:numId w:val="45"/>
        </w:numPr>
        <w:spacing w:line="360" w:lineRule="auto"/>
        <w:jc w:val="both"/>
      </w:pPr>
      <w:r>
        <w:t xml:space="preserve">Interfața Google Maps și OpenStreetMap, care ne permit să afișăm hărți particularizate pe site-ul nostru. </w:t>
      </w:r>
    </w:p>
    <w:p w14:paraId="777F2444" w14:textId="639F3505" w:rsidR="0002312A" w:rsidRDefault="0002312A" w:rsidP="0002312A">
      <w:pPr>
        <w:spacing w:line="360" w:lineRule="auto"/>
        <w:ind w:left="360"/>
        <w:jc w:val="both"/>
      </w:pPr>
    </w:p>
    <w:p w14:paraId="6DC1E571" w14:textId="775D538E" w:rsidR="0002312A" w:rsidRDefault="0002312A" w:rsidP="0002312A">
      <w:pPr>
        <w:pStyle w:val="Style45"/>
        <w:rPr>
          <w:b/>
          <w:bCs w:val="0"/>
          <w:szCs w:val="28"/>
        </w:rPr>
      </w:pPr>
      <w:bookmarkStart w:id="26" w:name="_Toc106575413"/>
      <w:r w:rsidRPr="0002312A">
        <w:rPr>
          <w:b/>
          <w:bCs w:val="0"/>
          <w:szCs w:val="28"/>
        </w:rPr>
        <w:t>Securitatea unui browser</w:t>
      </w:r>
      <w:bookmarkEnd w:id="26"/>
    </w:p>
    <w:p w14:paraId="343740A6" w14:textId="77777777" w:rsidR="0002312A" w:rsidRDefault="0002312A" w:rsidP="0002312A">
      <w:pPr>
        <w:spacing w:line="360" w:lineRule="auto"/>
        <w:ind w:firstLine="720"/>
        <w:jc w:val="both"/>
      </w:pPr>
      <w:r>
        <w:t>Fiecare filă a unui browser are propriul mediu pentru execuția codului. Ceea ce înseamnă că, în cele mai multe cazuri, codul dintr-o filă este executat independent și nu poate fi afectat de codul din alte file, sau de pe alt site.</w:t>
      </w:r>
    </w:p>
    <w:p w14:paraId="46B7FA25" w14:textId="77777777" w:rsidR="0002312A" w:rsidRDefault="0002312A" w:rsidP="0002312A">
      <w:pPr>
        <w:spacing w:line="360" w:lineRule="auto"/>
        <w:ind w:firstLine="720"/>
        <w:jc w:val="both"/>
      </w:pPr>
      <w:r>
        <w:t>Aceasta este o bună măsură de siguranță pentru că dacă nu s-ar aplica, persoanele rău intenționate ar putea scrie cod pentru a fura informații de pe alte site-uri.</w:t>
      </w:r>
    </w:p>
    <w:p w14:paraId="525B5BC1" w14:textId="77777777" w:rsidR="0002312A" w:rsidRPr="0002312A" w:rsidRDefault="0002312A" w:rsidP="0002312A"/>
    <w:p w14:paraId="50F68847" w14:textId="7027DCED" w:rsidR="0002312A" w:rsidRDefault="0002312A" w:rsidP="0002312A">
      <w:pPr>
        <w:pStyle w:val="Style45"/>
        <w:rPr>
          <w:b/>
          <w:bCs w:val="0"/>
          <w:szCs w:val="28"/>
        </w:rPr>
      </w:pPr>
      <w:bookmarkStart w:id="27" w:name="_Toc106575414"/>
      <w:r>
        <w:rPr>
          <w:b/>
          <w:bCs w:val="0"/>
          <w:szCs w:val="28"/>
        </w:rPr>
        <w:t>Ordinea de execuţie a instrucţiunilor JavaScript</w:t>
      </w:r>
      <w:bookmarkEnd w:id="27"/>
    </w:p>
    <w:p w14:paraId="445362D0" w14:textId="371841ED" w:rsidR="0002312A" w:rsidRDefault="0002312A" w:rsidP="003A10B9">
      <w:pPr>
        <w:pStyle w:val="Licenta"/>
        <w:ind w:firstLine="720"/>
      </w:pPr>
      <w:r w:rsidRPr="0002312A">
        <w:t>Când browserul întâlnește un bloc de cod JavaScript, în general îl execută în ordine, de sus în jos.Asta înseamnă că trebuie să fim atenți în ce ordine scriem instrucțiunile.</w:t>
      </w:r>
    </w:p>
    <w:p w14:paraId="048E1BB8" w14:textId="0F6CECFB" w:rsidR="003A10B9" w:rsidRDefault="003A10B9" w:rsidP="003A10B9">
      <w:pPr>
        <w:pStyle w:val="Style45"/>
        <w:rPr>
          <w:b/>
          <w:bCs w:val="0"/>
          <w:szCs w:val="28"/>
        </w:rPr>
      </w:pPr>
      <w:bookmarkStart w:id="28" w:name="_Toc106575415"/>
      <w:r>
        <w:rPr>
          <w:b/>
          <w:bCs w:val="0"/>
          <w:szCs w:val="28"/>
        </w:rPr>
        <w:t>Cod interpretat versus cod compilat</w:t>
      </w:r>
      <w:bookmarkEnd w:id="28"/>
    </w:p>
    <w:p w14:paraId="36300603" w14:textId="384974DF" w:rsidR="003A10B9" w:rsidRDefault="003A10B9" w:rsidP="003A10B9">
      <w:pPr>
        <w:pStyle w:val="Licenta"/>
        <w:ind w:firstLine="720"/>
      </w:pPr>
      <w:r>
        <w:t>În cadrul limbajelor de programare cu cod interpretat, codul este executat de sus până jos iar rezultatul execuției este imediat returnat.Codul nu trebuie transformat în alt format înainte de a fi executat de către un browser.Codul rezultat este într-un format text, ușor de înțeles de către programatori.</w:t>
      </w:r>
    </w:p>
    <w:p w14:paraId="4EB543C7" w14:textId="77777777" w:rsidR="003A10B9" w:rsidRDefault="003A10B9" w:rsidP="003A10B9">
      <w:pPr>
        <w:spacing w:line="360" w:lineRule="auto"/>
        <w:ind w:firstLine="720"/>
        <w:jc w:val="both"/>
      </w:pPr>
      <w:r>
        <w:t>Pe de altă parte, în cadrul limbajelor de programare cu cod compilat, codul este transformat în alt format înainte de a fi executat de către calculator. De exemplu, codul C/C++ este compilat în cod mașină care mai apoi este executat de către calculator.Programul de executat este în format binar, care a fost generat din programul sursă original.</w:t>
      </w:r>
    </w:p>
    <w:p w14:paraId="68F49744" w14:textId="77777777" w:rsidR="003A10B9" w:rsidRDefault="003A10B9" w:rsidP="003A10B9">
      <w:pPr>
        <w:spacing w:line="360" w:lineRule="auto"/>
        <w:ind w:firstLine="720"/>
        <w:jc w:val="both"/>
      </w:pPr>
      <w:r>
        <w:t xml:space="preserve">JavaScript este un limbaj de programare cu cod interpretat.Browserul web primește codul JavaScript în forma sa originală. Din punct de vedere tehnic, majoritatea </w:t>
      </w:r>
      <w:r>
        <w:lastRenderedPageBreak/>
        <w:t>interpretoarelor de cod JavaScript actuale folosesc o tehnică numită “just-in-time compiling” pentru a îmbunătăți performanța prin care codul JavaScript este compilat într-un format binar, mult mai rapid, în timp ce este rulat scriptul, pentru a face execuția cât mai rapidă.</w:t>
      </w:r>
    </w:p>
    <w:p w14:paraId="751556F1" w14:textId="0A5BF761" w:rsidR="003A10B9" w:rsidRDefault="003A10B9" w:rsidP="003A10B9">
      <w:pPr>
        <w:pStyle w:val="Licenta"/>
        <w:ind w:firstLine="720"/>
      </w:pPr>
      <w:r>
        <w:t>Cu toate acestea, JavaScript încă este considerat un limbaj de programare cu cod interpretat, din moment ce compilarea este tratată în faza de runtime și nu înainte.</w:t>
      </w:r>
    </w:p>
    <w:p w14:paraId="06D4311A" w14:textId="0EA77DE2" w:rsidR="003A10B9" w:rsidRDefault="003A10B9" w:rsidP="003A10B9">
      <w:pPr>
        <w:pStyle w:val="Style45"/>
        <w:rPr>
          <w:b/>
          <w:bCs w:val="0"/>
          <w:szCs w:val="28"/>
        </w:rPr>
      </w:pPr>
      <w:bookmarkStart w:id="29" w:name="_Toc106575416"/>
      <w:r>
        <w:rPr>
          <w:b/>
          <w:bCs w:val="0"/>
          <w:szCs w:val="28"/>
        </w:rPr>
        <w:t>Cod pe parte de client şi cod pe parte de server</w:t>
      </w:r>
      <w:bookmarkEnd w:id="29"/>
    </w:p>
    <w:p w14:paraId="78CBF21F" w14:textId="77777777" w:rsidR="003A10B9" w:rsidRDefault="003A10B9" w:rsidP="003A10B9">
      <w:pPr>
        <w:pStyle w:val="Licenta"/>
        <w:ind w:firstLine="720"/>
      </w:pPr>
      <w:r>
        <w:t>Codul de pe partea de client este executat pe calculatorul utilizatorului.Când o pagină web este vizualizată, codul de pe partea de client este descărcat, executat și afișat în browser.</w:t>
      </w:r>
    </w:p>
    <w:p w14:paraId="43148EF1" w14:textId="77777777" w:rsidR="003A10B9" w:rsidRDefault="003A10B9" w:rsidP="003A10B9">
      <w:pPr>
        <w:pStyle w:val="Licenta"/>
      </w:pPr>
    </w:p>
    <w:p w14:paraId="06BC7AD0" w14:textId="77777777" w:rsidR="003A10B9" w:rsidRDefault="003A10B9" w:rsidP="003A10B9">
      <w:pPr>
        <w:pStyle w:val="Licenta"/>
        <w:ind w:firstLine="720"/>
      </w:pPr>
      <w:r>
        <w:t>Codul de pe partea de server, pe de altă parte, este executat pe un server, apoi rezultatele sunt descărcate și afișate în browser.</w:t>
      </w:r>
    </w:p>
    <w:p w14:paraId="07C02714" w14:textId="77777777" w:rsidR="003A10B9" w:rsidRDefault="003A10B9" w:rsidP="003A10B9">
      <w:pPr>
        <w:pStyle w:val="Licenta"/>
        <w:ind w:firstLine="720"/>
      </w:pPr>
      <w:r>
        <w:t>Exemple de limbaje de programare web pe parte de server ar fi: PHP, Python, Ruby, ASP.NET și chiar și JavaScript.</w:t>
      </w:r>
    </w:p>
    <w:p w14:paraId="52C9194C" w14:textId="6EFE5461" w:rsidR="003A10B9" w:rsidRDefault="003A10B9" w:rsidP="003A10B9">
      <w:pPr>
        <w:pStyle w:val="Style45"/>
        <w:rPr>
          <w:b/>
          <w:bCs w:val="0"/>
          <w:szCs w:val="28"/>
        </w:rPr>
      </w:pPr>
      <w:bookmarkStart w:id="30" w:name="_Toc106575417"/>
      <w:r>
        <w:rPr>
          <w:b/>
          <w:bCs w:val="0"/>
          <w:szCs w:val="28"/>
        </w:rPr>
        <w:t>Cod dinamic versus cod static</w:t>
      </w:r>
      <w:bookmarkEnd w:id="30"/>
    </w:p>
    <w:p w14:paraId="2E9BDE15" w14:textId="77777777" w:rsidR="003A10B9" w:rsidRDefault="003A10B9" w:rsidP="003A10B9">
      <w:pPr>
        <w:pStyle w:val="Licenta"/>
        <w:ind w:firstLine="720"/>
      </w:pPr>
      <w:r>
        <w:t>Cuvântul dinamic este folosit atât pe partea de client, cât și pe partea de server și se referă la abilitatea de a actualiza conținutul unei pagini web pentru a afișa lucruri diferite în circumstanțe diferite, generând conținut nou în funcție de cerere. Codul de pe partea de server generează conținut nou pe server (de exemplu: extragerea de informații din baza de date), în timp ce, pe partea de client, JavaScript generează în mod dinamic conținut nou în browserul clientului(de exemplu: crearea unei unui nou tabel HTML, popularea tabelului cu datele cerute de la server, apoi afișarea tabelului într-o pagină web afișată utilizatorului.</w:t>
      </w:r>
    </w:p>
    <w:p w14:paraId="32AC875B" w14:textId="6F5FD851" w:rsidR="003A10B9" w:rsidRDefault="003A10B9" w:rsidP="003A10B9">
      <w:pPr>
        <w:pStyle w:val="Heading2"/>
        <w:spacing w:line="360" w:lineRule="auto"/>
        <w:rPr>
          <w:rFonts w:ascii="Times New Roman" w:hAnsi="Times New Roman"/>
          <w:i w:val="0"/>
        </w:rPr>
      </w:pPr>
      <w:r>
        <w:rPr>
          <w:rFonts w:ascii="Times New Roman" w:hAnsi="Times New Roman"/>
          <w:i w:val="0"/>
        </w:rPr>
        <w:t xml:space="preserve"> </w:t>
      </w:r>
      <w:bookmarkStart w:id="31" w:name="_Toc106575418"/>
      <w:r>
        <w:rPr>
          <w:rFonts w:ascii="Times New Roman" w:hAnsi="Times New Roman"/>
          <w:i w:val="0"/>
        </w:rPr>
        <w:t>TypeScript</w:t>
      </w:r>
      <w:bookmarkEnd w:id="31"/>
    </w:p>
    <w:p w14:paraId="4AFA9E07" w14:textId="596E7A9C" w:rsidR="003A10B9" w:rsidRDefault="003A10B9" w:rsidP="003A10B9">
      <w:pPr>
        <w:pStyle w:val="Licenta"/>
        <w:ind w:firstLine="720"/>
      </w:pPr>
      <w:r>
        <w:t>TypeScript este un limbaj de programare dezvoltat și menținut de către Microsoft.Este un superset al JavaScript care adaugă funcționalitatea de verificare a tipurilor de date în faza de compilare (static typing).TypeScript a fost proiectat pentru construcția aplicațiilor mari și este transcompilat (tradus dintr-un limbaj de programare în altul) în limbaj JavaScript, ceea ce înseamnă că orice program scris în JavaScript este un program TypeScript valid.</w:t>
      </w:r>
      <w:r w:rsidR="00C9736E">
        <w:t xml:space="preserve"> </w:t>
      </w:r>
      <w:r w:rsidR="00C9736E">
        <w:fldChar w:fldCharType="begin"/>
      </w:r>
      <w:r w:rsidR="007730B0">
        <w:instrText xml:space="preserve"> ADDIN ZOTERO_ITEM CSL_CITATION {"citationID":"xJ6ovzog","properties":{"formattedCitation":"[11]","plainCitation":"[11]","noteIndex":0},"citationItems":[{"id":17,"uris":["http://zotero.org/users/local/vAaW8rZi/items/VME58PVI"],"itemData":{"id":17,"type":"post-weblog","abstract":"Learn how migrating from JavaScript to TypeScript could help you save time and reduce stress when developing modern applications.","container-title":"P&amp;C Blog","note":"section: Development","title":"Why you should use TypeScript for your next project","URL":"https://blog.priceandcost.com/development/why-you-should-use-typescript-for-your-next-project/","accessed":{"date-parts":[["2022",6,18]]},"issued":{"date-parts":[["2016",10,20]]}}}],"schema":"https://github.com/citation-style-language/schema/raw/master/csl-citation.json"} </w:instrText>
      </w:r>
      <w:r w:rsidR="00C9736E">
        <w:fldChar w:fldCharType="separate"/>
      </w:r>
      <w:r w:rsidR="007730B0" w:rsidRPr="007730B0">
        <w:t>[11]</w:t>
      </w:r>
      <w:r w:rsidR="00C9736E">
        <w:fldChar w:fldCharType="end"/>
      </w:r>
    </w:p>
    <w:p w14:paraId="6FA4CA99" w14:textId="6C67FA41" w:rsidR="003A10B9" w:rsidRDefault="00160E88" w:rsidP="00160E88">
      <w:pPr>
        <w:pStyle w:val="Style1"/>
        <w:spacing w:line="360" w:lineRule="auto"/>
        <w:ind w:left="1134"/>
      </w:pPr>
      <w:bookmarkStart w:id="32" w:name="_Toc106575419"/>
      <w:r>
        <w:lastRenderedPageBreak/>
        <w:t>Originile, credibilitatea şi fiabilitatea TypeScript</w:t>
      </w:r>
      <w:bookmarkEnd w:id="32"/>
    </w:p>
    <w:p w14:paraId="549F121D" w14:textId="77734273" w:rsidR="00160E88" w:rsidRDefault="00160E88" w:rsidP="00160E88">
      <w:pPr>
        <w:pStyle w:val="Licenta"/>
        <w:ind w:firstLine="720"/>
      </w:pPr>
      <w:r>
        <w:t>Ca și dezvoltator, ar trebui să fii mereu atent când îți alegi tehnologiile pe care le vei folosi pentru că se pot schimba foarte rapid - proiectele sunt abandonate, tehnologiile devin depreciate și limbajele de programare devin învechite. Când vine vorba de TypeScript, nu ar trebui să-ți pui problemele acestea deoarece TypeScript este susținut de către Microsoft (creatorul TypeScript) și Google (Angular folosește TypeScript).În plus, Microsoft a implementat suport pentru TypeScript în Visual Studio și în Visual Studio Code.</w:t>
      </w:r>
    </w:p>
    <w:p w14:paraId="080BE269" w14:textId="00E6E8F1" w:rsidR="00160E88" w:rsidRDefault="00160E88" w:rsidP="00160E88">
      <w:pPr>
        <w:pStyle w:val="Style1"/>
        <w:spacing w:line="360" w:lineRule="auto"/>
        <w:ind w:left="1134"/>
      </w:pPr>
      <w:bookmarkStart w:id="33" w:name="_Toc106575420"/>
      <w:r>
        <w:t>Tipurile de date</w:t>
      </w:r>
      <w:bookmarkEnd w:id="33"/>
    </w:p>
    <w:p w14:paraId="35832457" w14:textId="7DFEDF52" w:rsidR="00160E88" w:rsidRDefault="00160E88" w:rsidP="00160E88">
      <w:pPr>
        <w:pStyle w:val="Licenta"/>
        <w:ind w:firstLine="720"/>
      </w:pPr>
      <w:r>
        <w:t>Dacă scrieți o aplicație mai mare decât un simplu “Hello, World!”, la un moment dat, inevitabil, veți uita tipul de date al celui de-al 3-lea parametru al funcției X.De fapt, va fi greu să vă amintiți și dacă funcția are sau nu 3 parametrii. Multe medii de dezvoltare moderne încearcă să rezolve această problemă analizând codul JavaScript dar rezultatele sunt dezamăgitoare.TypeScript rezolvă această problemă, fiind încă de la început prietenos cu mediul de dezvoltare(IDE- integrated development environment).Asta înseamnă că în orice moment, IDE-ul poate identifica sursa unei anumite funcții pe care doriți să o folosiți și poate afișa documentația, parametrii și tipurile acestora.</w:t>
      </w:r>
    </w:p>
    <w:p w14:paraId="4F4ABAA3" w14:textId="77A32912" w:rsidR="00160E88" w:rsidRPr="003A10B9" w:rsidRDefault="00160E88" w:rsidP="00160E88">
      <w:pPr>
        <w:pStyle w:val="Style1"/>
        <w:spacing w:line="360" w:lineRule="auto"/>
        <w:ind w:left="1134"/>
      </w:pPr>
      <w:bookmarkStart w:id="34" w:name="_Toc106575421"/>
      <w:r>
        <w:t>Interfeţe</w:t>
      </w:r>
      <w:bookmarkEnd w:id="34"/>
    </w:p>
    <w:p w14:paraId="2ED76873" w14:textId="69FC06C4" w:rsidR="0002312A" w:rsidRPr="0002312A" w:rsidRDefault="00160E88" w:rsidP="00160E88">
      <w:pPr>
        <w:pStyle w:val="Licenta"/>
        <w:ind w:firstLine="720"/>
      </w:pPr>
      <w:r>
        <w:t>Pentru început, făcând o comparație, în JavaScript nu există interfețe.În JavaScript ne folosim de tehnica “duck typing”, care practic presupune că noi sperăm ca obiectul A să conțină proprietățile X,Y,Z. Convențiile sunt bune, dar când lucrăm la o aplicație de dimensiuni mari, nu este o idee prea bună să ne bazăm pe memorie pentru tot.Situația se înrăutățește când în echipă sunt mai mulți dezvoltatori.Ar trebui puse în aplicare niște contracte și aici vin în ajutor interfețele din TypeScript.</w:t>
      </w:r>
    </w:p>
    <w:p w14:paraId="63FE0AB8" w14:textId="61E7D4F6" w:rsidR="0002312A" w:rsidRDefault="0002312A" w:rsidP="0002312A"/>
    <w:p w14:paraId="12AC1157" w14:textId="1CC175C7" w:rsidR="00160E88" w:rsidRDefault="00160E88" w:rsidP="00160E88">
      <w:pPr>
        <w:pStyle w:val="Heading2"/>
        <w:spacing w:line="360" w:lineRule="auto"/>
        <w:rPr>
          <w:rFonts w:ascii="Times New Roman" w:hAnsi="Times New Roman"/>
          <w:i w:val="0"/>
        </w:rPr>
      </w:pPr>
      <w:r>
        <w:rPr>
          <w:rFonts w:ascii="Times New Roman" w:hAnsi="Times New Roman"/>
          <w:i w:val="0"/>
        </w:rPr>
        <w:t xml:space="preserve"> </w:t>
      </w:r>
      <w:bookmarkStart w:id="35" w:name="_Toc106575422"/>
      <w:r>
        <w:rPr>
          <w:rFonts w:ascii="Times New Roman" w:hAnsi="Times New Roman"/>
          <w:i w:val="0"/>
        </w:rPr>
        <w:t>HTML</w:t>
      </w:r>
      <w:r w:rsidR="00EF5EAE">
        <w:rPr>
          <w:rFonts w:ascii="Times New Roman" w:hAnsi="Times New Roman"/>
          <w:i w:val="0"/>
        </w:rPr>
        <w:t xml:space="preserve"> </w:t>
      </w:r>
      <w:r>
        <w:rPr>
          <w:rFonts w:ascii="Times New Roman" w:hAnsi="Times New Roman"/>
          <w:i w:val="0"/>
        </w:rPr>
        <w:t>(Hypertext Markup Language)</w:t>
      </w:r>
      <w:bookmarkEnd w:id="35"/>
    </w:p>
    <w:p w14:paraId="2CB1EEA5" w14:textId="77777777" w:rsidR="00160E88" w:rsidRDefault="00160E88" w:rsidP="00160E88">
      <w:pPr>
        <w:spacing w:line="360" w:lineRule="auto"/>
        <w:ind w:firstLine="720"/>
        <w:jc w:val="both"/>
      </w:pPr>
      <w:r>
        <w:t>HTML</w:t>
      </w:r>
      <w:r>
        <w:rPr>
          <w:b/>
        </w:rPr>
        <w:t xml:space="preserve"> </w:t>
      </w:r>
      <w:r>
        <w:t>este</w:t>
      </w:r>
      <w:r>
        <w:rPr>
          <w:b/>
        </w:rPr>
        <w:t xml:space="preserve"> </w:t>
      </w:r>
      <w:r>
        <w:t>limbajul de marcare standard pentru documentele destinate pentru a fi afișate în browsere web.Acesta poate fi folosit în combinație cu tehnologii precum CSS(Cascading Style Sheets) și limbaje de programare scriptice precum JavaScript.</w:t>
      </w:r>
    </w:p>
    <w:p w14:paraId="411D0B94" w14:textId="3BF5B549" w:rsidR="00160E88" w:rsidRDefault="00160E88" w:rsidP="00160E88">
      <w:pPr>
        <w:spacing w:line="360" w:lineRule="auto"/>
        <w:ind w:firstLine="720"/>
        <w:jc w:val="both"/>
      </w:pPr>
      <w:r>
        <w:t>Limbajul HTML a fost pentru prima oară menționat de către fizicianul Tim Berners-Lee în anul 1990.</w:t>
      </w:r>
      <w:r w:rsidR="00C9736E">
        <w:t xml:space="preserve"> </w:t>
      </w:r>
      <w:r w:rsidR="00C9736E">
        <w:fldChar w:fldCharType="begin"/>
      </w:r>
      <w:r w:rsidR="007730B0">
        <w:instrText xml:space="preserve"> ADDIN ZOTERO_ITEM CSL_CITATION {"citationID":"rMAPosxk","properties":{"formattedCitation":"[12]","plainCitation":"[12]","noteIndex":0},"citationItems":[{"id":19,"uris":["http://zotero.org/users/local/vAaW8rZi/items/78BXMM4T"],"itemData":{"id":19,"type":"webpage","abstract":"HTML (HyperText Markup Language) is the code that is used to structure a web page and its content. For example, content could be structured within a set of paragraphs, a list of bulleted points, or using images and data tables. As the title suggests, this article will give you a basic understanding of HTML and its functions.","language":"en-US","title":"HTML basics - Learn web development | MDN","URL":"https://developer.mozilla.org/en-US/docs/Learn/Getting_started_with_the_web/HTML_basics","accessed":{"date-parts":[["2022",6,18]]}}}],"schema":"https://github.com/citation-style-language/schema/raw/master/csl-citation.json"} </w:instrText>
      </w:r>
      <w:r w:rsidR="00C9736E">
        <w:fldChar w:fldCharType="separate"/>
      </w:r>
      <w:r w:rsidR="007730B0" w:rsidRPr="007730B0">
        <w:t>[12]</w:t>
      </w:r>
      <w:r w:rsidR="00C9736E">
        <w:fldChar w:fldCharType="end"/>
      </w:r>
    </w:p>
    <w:p w14:paraId="12520C3A" w14:textId="77777777" w:rsidR="00160E88" w:rsidRDefault="00160E88" w:rsidP="00160E88">
      <w:pPr>
        <w:spacing w:line="360" w:lineRule="auto"/>
        <w:ind w:firstLine="720"/>
        <w:jc w:val="both"/>
      </w:pPr>
      <w:r>
        <w:lastRenderedPageBreak/>
        <w:t>HTML este codul folosit pentru a structura o pagină web și conținutul acesteia.De exemplu, conținutul poate fi structurat într-un set de paragrafe,o listă de puncte cheie, imagini sau tabele.</w:t>
      </w:r>
    </w:p>
    <w:p w14:paraId="70ABD047" w14:textId="77777777" w:rsidR="00160E88" w:rsidRDefault="00160E88" w:rsidP="00160E88">
      <w:pPr>
        <w:spacing w:line="360" w:lineRule="auto"/>
        <w:ind w:firstLine="720"/>
        <w:jc w:val="both"/>
      </w:pPr>
      <w:r>
        <w:t>HTML este format dintr-o serie de elemente pe care le folosim pentru a delimita sau a îngrădi diferite părți din conținut pentru a fi afișat într-un anumit fel sau pentru a acționa într-un anumit fel.</w:t>
      </w:r>
    </w:p>
    <w:p w14:paraId="0A623160" w14:textId="77777777" w:rsidR="00160E88" w:rsidRDefault="00160E88" w:rsidP="00160E88">
      <w:pPr>
        <w:spacing w:line="360" w:lineRule="auto"/>
        <w:ind w:firstLine="720"/>
        <w:jc w:val="both"/>
      </w:pPr>
      <w:r>
        <w:t>Etichetele din HTML pot face un cuvânt sau o imagine să ne trimită în altă parte, pot face fontul mai mare sau mai mic, ș.a.m.d.  De exemplu, avem următoarea linie de conținut:</w:t>
      </w:r>
    </w:p>
    <w:p w14:paraId="740CF3D5" w14:textId="77777777" w:rsidR="00160E88" w:rsidRDefault="00160E88" w:rsidP="00160E88">
      <w:pPr>
        <w:spacing w:line="360" w:lineRule="auto"/>
        <w:jc w:val="both"/>
      </w:pPr>
      <w:r>
        <w:rPr>
          <w:noProof/>
          <w:lang w:val="en-US" w:bidi="ar-SA"/>
        </w:rPr>
        <w:drawing>
          <wp:anchor distT="114300" distB="114300" distL="114300" distR="114300" simplePos="0" relativeHeight="251833856" behindDoc="0" locked="0" layoutInCell="1" hidden="0" allowOverlap="1" wp14:anchorId="660558B3" wp14:editId="7628B067">
            <wp:simplePos x="0" y="0"/>
            <wp:positionH relativeFrom="column">
              <wp:posOffset>34926</wp:posOffset>
            </wp:positionH>
            <wp:positionV relativeFrom="paragraph">
              <wp:posOffset>226600</wp:posOffset>
            </wp:positionV>
            <wp:extent cx="4257675" cy="771525"/>
            <wp:effectExtent l="0" t="0" r="0" b="0"/>
            <wp:wrapSquare wrapText="bothSides" distT="114300" distB="114300" distL="114300" distR="114300"/>
            <wp:docPr id="2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7"/>
                    <a:srcRect/>
                    <a:stretch>
                      <a:fillRect/>
                    </a:stretch>
                  </pic:blipFill>
                  <pic:spPr>
                    <a:xfrm>
                      <a:off x="0" y="0"/>
                      <a:ext cx="4257675" cy="771525"/>
                    </a:xfrm>
                    <a:prstGeom prst="rect">
                      <a:avLst/>
                    </a:prstGeom>
                    <a:ln/>
                  </pic:spPr>
                </pic:pic>
              </a:graphicData>
            </a:graphic>
          </wp:anchor>
        </w:drawing>
      </w:r>
    </w:p>
    <w:p w14:paraId="2FF328EB" w14:textId="77777777" w:rsidR="00160E88" w:rsidRDefault="00160E88" w:rsidP="00160E88">
      <w:pPr>
        <w:spacing w:line="360" w:lineRule="auto"/>
        <w:jc w:val="both"/>
      </w:pPr>
    </w:p>
    <w:p w14:paraId="1E7580A3" w14:textId="77777777" w:rsidR="00160E88" w:rsidRDefault="00160E88" w:rsidP="00160E88">
      <w:pPr>
        <w:spacing w:line="360" w:lineRule="auto"/>
        <w:jc w:val="both"/>
      </w:pPr>
    </w:p>
    <w:p w14:paraId="1CD4A8B6" w14:textId="77777777" w:rsidR="00160E88" w:rsidRDefault="00160E88" w:rsidP="00160E88">
      <w:pPr>
        <w:spacing w:line="360" w:lineRule="auto"/>
        <w:jc w:val="both"/>
      </w:pPr>
    </w:p>
    <w:p w14:paraId="25590A23" w14:textId="77777777" w:rsidR="00160E88" w:rsidRDefault="00160E88" w:rsidP="00160E88">
      <w:pPr>
        <w:spacing w:line="360" w:lineRule="auto"/>
        <w:jc w:val="both"/>
      </w:pPr>
    </w:p>
    <w:p w14:paraId="63E6A725" w14:textId="77777777" w:rsidR="00160E88" w:rsidRDefault="00160E88" w:rsidP="00160E88">
      <w:pPr>
        <w:spacing w:line="360" w:lineRule="auto"/>
        <w:jc w:val="both"/>
      </w:pPr>
    </w:p>
    <w:p w14:paraId="22A72CC1" w14:textId="77777777" w:rsidR="00160E88" w:rsidRDefault="00160E88" w:rsidP="00160E88">
      <w:pPr>
        <w:spacing w:line="360" w:lineRule="auto"/>
        <w:jc w:val="both"/>
      </w:pPr>
    </w:p>
    <w:p w14:paraId="026CBAB0" w14:textId="77777777" w:rsidR="00160E88" w:rsidRDefault="00160E88" w:rsidP="00160E88">
      <w:pPr>
        <w:spacing w:line="360" w:lineRule="auto"/>
        <w:ind w:firstLine="720"/>
        <w:jc w:val="both"/>
      </w:pPr>
      <w:r>
        <w:t>Dacă vrem ca această linie să fie de sine stătătoare, putem să o încadrăm în etichete de paragraf:</w:t>
      </w:r>
    </w:p>
    <w:p w14:paraId="2042ABDC" w14:textId="77777777" w:rsidR="00160E88" w:rsidRDefault="00160E88" w:rsidP="00160E88">
      <w:pPr>
        <w:spacing w:line="360" w:lineRule="auto"/>
        <w:jc w:val="both"/>
      </w:pPr>
      <w:r>
        <w:rPr>
          <w:noProof/>
          <w:lang w:val="en-US" w:bidi="ar-SA"/>
        </w:rPr>
        <w:drawing>
          <wp:anchor distT="114300" distB="114300" distL="114300" distR="114300" simplePos="0" relativeHeight="251834880" behindDoc="0" locked="0" layoutInCell="1" hidden="0" allowOverlap="1" wp14:anchorId="12045668" wp14:editId="4B739857">
            <wp:simplePos x="0" y="0"/>
            <wp:positionH relativeFrom="column">
              <wp:posOffset>69851</wp:posOffset>
            </wp:positionH>
            <wp:positionV relativeFrom="paragraph">
              <wp:posOffset>174625</wp:posOffset>
            </wp:positionV>
            <wp:extent cx="4206875" cy="742950"/>
            <wp:effectExtent l="0" t="0" r="0" b="0"/>
            <wp:wrapSquare wrapText="bothSides" distT="114300" distB="114300" distL="114300" distR="114300"/>
            <wp:docPr id="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8"/>
                    <a:srcRect/>
                    <a:stretch>
                      <a:fillRect/>
                    </a:stretch>
                  </pic:blipFill>
                  <pic:spPr>
                    <a:xfrm>
                      <a:off x="0" y="0"/>
                      <a:ext cx="4206875" cy="742950"/>
                    </a:xfrm>
                    <a:prstGeom prst="rect">
                      <a:avLst/>
                    </a:prstGeom>
                    <a:ln/>
                  </pic:spPr>
                </pic:pic>
              </a:graphicData>
            </a:graphic>
          </wp:anchor>
        </w:drawing>
      </w:r>
    </w:p>
    <w:p w14:paraId="38C7DA10" w14:textId="77777777" w:rsidR="00160E88" w:rsidRDefault="00160E88" w:rsidP="00160E88">
      <w:pPr>
        <w:spacing w:line="360" w:lineRule="auto"/>
        <w:jc w:val="both"/>
      </w:pPr>
    </w:p>
    <w:p w14:paraId="17204913" w14:textId="77777777" w:rsidR="00160E88" w:rsidRPr="00160E88" w:rsidRDefault="00160E88" w:rsidP="00160E88"/>
    <w:p w14:paraId="15E1CE17" w14:textId="77777777" w:rsidR="00160E88" w:rsidRPr="0002312A" w:rsidRDefault="00160E88" w:rsidP="0002312A"/>
    <w:p w14:paraId="6191FF76" w14:textId="77777777" w:rsidR="00C109BF" w:rsidRPr="00ED3941" w:rsidRDefault="00C109BF" w:rsidP="00C109BF">
      <w:pPr>
        <w:jc w:val="both"/>
      </w:pPr>
    </w:p>
    <w:p w14:paraId="0AA92A89" w14:textId="77777777" w:rsidR="00ED3941" w:rsidRDefault="00ED3941" w:rsidP="00ED3941">
      <w:pPr>
        <w:jc w:val="center"/>
      </w:pPr>
    </w:p>
    <w:p w14:paraId="16D17827" w14:textId="6CFDFA3D" w:rsidR="000853A5" w:rsidRDefault="00A34214" w:rsidP="00A34214">
      <w:pPr>
        <w:pStyle w:val="Style46"/>
        <w:ind w:left="1276" w:hanging="567"/>
      </w:pPr>
      <w:r>
        <w:t xml:space="preserve"> </w:t>
      </w:r>
      <w:bookmarkStart w:id="36" w:name="_Toc106575423"/>
      <w:r>
        <w:t>Anatomia unui element HTML</w:t>
      </w:r>
      <w:bookmarkEnd w:id="36"/>
    </w:p>
    <w:p w14:paraId="6675E92C" w14:textId="79656905" w:rsidR="00A34214" w:rsidRDefault="00A34214" w:rsidP="00A34214">
      <w:pPr>
        <w:pStyle w:val="Licenta"/>
      </w:pPr>
      <w:r>
        <w:rPr>
          <w:noProof/>
          <w:lang w:val="en-US" w:bidi="ar-SA"/>
        </w:rPr>
        <w:drawing>
          <wp:anchor distT="114300" distB="114300" distL="114300" distR="114300" simplePos="0" relativeHeight="251836928" behindDoc="0" locked="0" layoutInCell="1" hidden="0" allowOverlap="1" wp14:anchorId="427ACDA4" wp14:editId="7C2FEAE9">
            <wp:simplePos x="0" y="0"/>
            <wp:positionH relativeFrom="column">
              <wp:posOffset>0</wp:posOffset>
            </wp:positionH>
            <wp:positionV relativeFrom="paragraph">
              <wp:posOffset>375920</wp:posOffset>
            </wp:positionV>
            <wp:extent cx="4270375" cy="1354886"/>
            <wp:effectExtent l="0" t="0" r="0" b="0"/>
            <wp:wrapSquare wrapText="bothSides" distT="114300" distB="114300" distL="114300" distR="114300"/>
            <wp:docPr id="1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9"/>
                    <a:srcRect/>
                    <a:stretch>
                      <a:fillRect/>
                    </a:stretch>
                  </pic:blipFill>
                  <pic:spPr>
                    <a:xfrm>
                      <a:off x="0" y="0"/>
                      <a:ext cx="4270375" cy="1354886"/>
                    </a:xfrm>
                    <a:prstGeom prst="rect">
                      <a:avLst/>
                    </a:prstGeom>
                    <a:ln/>
                  </pic:spPr>
                </pic:pic>
              </a:graphicData>
            </a:graphic>
          </wp:anchor>
        </w:drawing>
      </w:r>
    </w:p>
    <w:p w14:paraId="4049DF08" w14:textId="3F4D7E0F" w:rsidR="00A34214" w:rsidRDefault="00A34214" w:rsidP="00A34214">
      <w:pPr>
        <w:pStyle w:val="Style46"/>
        <w:numPr>
          <w:ilvl w:val="0"/>
          <w:numId w:val="0"/>
        </w:numPr>
        <w:ind w:left="720" w:hanging="360"/>
      </w:pPr>
    </w:p>
    <w:p w14:paraId="1AE9CD02" w14:textId="166A8B1D" w:rsidR="00A34214" w:rsidRDefault="00A34214" w:rsidP="00A34214">
      <w:pPr>
        <w:pStyle w:val="Style46"/>
        <w:numPr>
          <w:ilvl w:val="0"/>
          <w:numId w:val="0"/>
        </w:numPr>
        <w:ind w:left="720" w:hanging="360"/>
      </w:pPr>
    </w:p>
    <w:p w14:paraId="106792A8" w14:textId="7071F691" w:rsidR="00A34214" w:rsidRDefault="00A34214" w:rsidP="00A34214">
      <w:pPr>
        <w:pStyle w:val="Style46"/>
        <w:numPr>
          <w:ilvl w:val="0"/>
          <w:numId w:val="0"/>
        </w:numPr>
        <w:ind w:left="720" w:hanging="360"/>
      </w:pPr>
    </w:p>
    <w:p w14:paraId="5F0D1A13" w14:textId="14AE3F6B" w:rsidR="00A34214" w:rsidRDefault="00A34214" w:rsidP="00A34214">
      <w:pPr>
        <w:pStyle w:val="Style46"/>
        <w:numPr>
          <w:ilvl w:val="0"/>
          <w:numId w:val="0"/>
        </w:numPr>
        <w:ind w:left="720" w:hanging="360"/>
      </w:pPr>
    </w:p>
    <w:p w14:paraId="7BC3B0A7" w14:textId="1D5CED22" w:rsidR="00A34214" w:rsidRDefault="00A34214" w:rsidP="00A34214">
      <w:pPr>
        <w:pStyle w:val="Licenta"/>
      </w:pPr>
    </w:p>
    <w:p w14:paraId="360A3319" w14:textId="77777777" w:rsidR="00A34214" w:rsidRDefault="00A34214" w:rsidP="00A34214">
      <w:pPr>
        <w:pStyle w:val="Licenta"/>
      </w:pPr>
      <w:r>
        <w:t>Principalele părți ale elementului nostru sunt:</w:t>
      </w:r>
    </w:p>
    <w:p w14:paraId="6711EDB1" w14:textId="77777777" w:rsidR="00A34214" w:rsidRDefault="00A34214" w:rsidP="00DB1A87">
      <w:pPr>
        <w:pStyle w:val="Licenta"/>
        <w:numPr>
          <w:ilvl w:val="0"/>
          <w:numId w:val="50"/>
        </w:numPr>
      </w:pPr>
      <w:r>
        <w:lastRenderedPageBreak/>
        <w:t>Eticheta de deschidere:  este formată din numele elementului (în cazul nostru, p) între paranteze unghiulare. Această etichetă ne arată unde începe elementul, în cazul nostru unde începe paragraful.</w:t>
      </w:r>
    </w:p>
    <w:p w14:paraId="35D8923E" w14:textId="77777777" w:rsidR="00A34214" w:rsidRDefault="00A34214" w:rsidP="00DB1A87">
      <w:pPr>
        <w:pStyle w:val="Licenta"/>
        <w:numPr>
          <w:ilvl w:val="0"/>
          <w:numId w:val="50"/>
        </w:numPr>
      </w:pPr>
      <w:r>
        <w:t>Eticheta de închidere: este la fel ca eticheta de deschidere, excepție face bara oblică care se pune înaintea numelui elementului.Această etichetă ne indică unde se încheie elementul.Omiterea etichetei de închidere este una dintre frecventele greșeli ale începătorilor și poate duce la rezultate neprevăzute.</w:t>
      </w:r>
    </w:p>
    <w:p w14:paraId="506F206D" w14:textId="77777777" w:rsidR="00A34214" w:rsidRDefault="00A34214" w:rsidP="00DB1A87">
      <w:pPr>
        <w:pStyle w:val="Licenta"/>
        <w:numPr>
          <w:ilvl w:val="0"/>
          <w:numId w:val="50"/>
        </w:numPr>
      </w:pPr>
      <w:r>
        <w:t>Conținutul: reprezintă conținutul elementului, care în cazul nostru este doar text.</w:t>
      </w:r>
    </w:p>
    <w:p w14:paraId="55EBC3F0" w14:textId="34C3A3DB" w:rsidR="00A34214" w:rsidRDefault="00A34214" w:rsidP="00DB1A87">
      <w:pPr>
        <w:pStyle w:val="Licenta"/>
        <w:numPr>
          <w:ilvl w:val="0"/>
          <w:numId w:val="50"/>
        </w:numPr>
      </w:pPr>
      <w:r>
        <w:t>Elementul:Eticheta de deschidere împreună cu eticheta de închidere și cu conținutul formează elementul.</w:t>
      </w:r>
    </w:p>
    <w:p w14:paraId="3498B975" w14:textId="6DD88240" w:rsidR="00A34214" w:rsidRDefault="00A34214" w:rsidP="00A34214">
      <w:pPr>
        <w:pStyle w:val="Style46"/>
        <w:ind w:left="1134" w:hanging="425"/>
      </w:pPr>
      <w:bookmarkStart w:id="37" w:name="_Toc106575424"/>
      <w:r>
        <w:t>Anatomia unui document HTML</w:t>
      </w:r>
      <w:bookmarkEnd w:id="37"/>
    </w:p>
    <w:p w14:paraId="2A0C6DA6" w14:textId="77777777" w:rsidR="00A34214" w:rsidRDefault="00A34214" w:rsidP="00A34214">
      <w:pPr>
        <w:spacing w:line="360" w:lineRule="auto"/>
        <w:jc w:val="both"/>
      </w:pPr>
      <w:r>
        <w:rPr>
          <w:noProof/>
          <w:lang w:val="en-US" w:bidi="ar-SA"/>
        </w:rPr>
        <w:drawing>
          <wp:anchor distT="114300" distB="114300" distL="114300" distR="114300" simplePos="0" relativeHeight="251838976" behindDoc="0" locked="0" layoutInCell="1" hidden="0" allowOverlap="1" wp14:anchorId="69287F04" wp14:editId="519DAE0B">
            <wp:simplePos x="0" y="0"/>
            <wp:positionH relativeFrom="column">
              <wp:posOffset>-6349</wp:posOffset>
            </wp:positionH>
            <wp:positionV relativeFrom="paragraph">
              <wp:posOffset>250237</wp:posOffset>
            </wp:positionV>
            <wp:extent cx="5731200" cy="2590800"/>
            <wp:effectExtent l="0" t="0" r="0" b="0"/>
            <wp:wrapSquare wrapText="bothSides" distT="114300" distB="114300" distL="114300" distR="114300"/>
            <wp:docPr id="1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5731200" cy="2590800"/>
                    </a:xfrm>
                    <a:prstGeom prst="rect">
                      <a:avLst/>
                    </a:prstGeom>
                    <a:ln/>
                  </pic:spPr>
                </pic:pic>
              </a:graphicData>
            </a:graphic>
          </wp:anchor>
        </w:drawing>
      </w:r>
    </w:p>
    <w:p w14:paraId="39D7479B" w14:textId="77777777" w:rsidR="00A34214" w:rsidRDefault="00A34214" w:rsidP="00DB1A87">
      <w:pPr>
        <w:numPr>
          <w:ilvl w:val="0"/>
          <w:numId w:val="51"/>
        </w:numPr>
        <w:spacing w:line="360" w:lineRule="auto"/>
        <w:jc w:val="both"/>
      </w:pPr>
      <w:r>
        <w:t>&lt;!DOCTYPE html&gt; : Toate documentele HTML trebuie să înceapă cu declarația &lt;!DOCTYPE&gt;. Această declarație nu este o etichetă HTML, este o informație furnizată browserului pentru a ști la ce tip de document să se aștepte.</w:t>
      </w:r>
    </w:p>
    <w:p w14:paraId="12E2D808" w14:textId="77777777" w:rsidR="00A34214" w:rsidRDefault="00A34214" w:rsidP="00DB1A87">
      <w:pPr>
        <w:numPr>
          <w:ilvl w:val="0"/>
          <w:numId w:val="52"/>
        </w:numPr>
        <w:spacing w:line="360" w:lineRule="auto"/>
        <w:jc w:val="both"/>
      </w:pPr>
      <w:r>
        <w:t>&lt;html&gt;&lt;/html&gt; : Elementul &lt;html&gt; cuprinde tot conținutul unei pagini web și este cunoscut drept elementul rădăcină.</w:t>
      </w:r>
    </w:p>
    <w:p w14:paraId="238672C4" w14:textId="77777777" w:rsidR="00A34214" w:rsidRDefault="00A34214" w:rsidP="00DB1A87">
      <w:pPr>
        <w:numPr>
          <w:ilvl w:val="0"/>
          <w:numId w:val="52"/>
        </w:numPr>
        <w:spacing w:line="360" w:lineRule="auto"/>
        <w:jc w:val="both"/>
      </w:pPr>
      <w:r>
        <w:t>&lt;head&gt;&lt;/head&gt; : Acest element se comportă ca un recipient în care se stochează toate elementele pe care vrem să le includem în pagină dar nu fac parte din conținutul afișat.Printre aceste elemente putem menționa cuvinte cheie sau descrierea unei pagini care vrem să apară în rezultatele căutării.</w:t>
      </w:r>
    </w:p>
    <w:p w14:paraId="77ED8418" w14:textId="77777777" w:rsidR="00A34214" w:rsidRDefault="00A34214" w:rsidP="00DB1A87">
      <w:pPr>
        <w:numPr>
          <w:ilvl w:val="0"/>
          <w:numId w:val="52"/>
        </w:numPr>
        <w:spacing w:line="360" w:lineRule="auto"/>
        <w:jc w:val="both"/>
      </w:pPr>
      <w:r>
        <w:lastRenderedPageBreak/>
        <w:t>&lt;meta charset=”utf-8”&gt; : Acest element stabilește setul caracterelor pe care documentul ar trebui să le folosească, în cazul nostru “UTF-8” , care include majoritatea caracterelor dintr-o vastă majoritate de limbi scrise.</w:t>
      </w:r>
    </w:p>
    <w:p w14:paraId="6DF18414" w14:textId="77777777" w:rsidR="00A34214" w:rsidRDefault="00A34214" w:rsidP="00DB1A87">
      <w:pPr>
        <w:numPr>
          <w:ilvl w:val="0"/>
          <w:numId w:val="52"/>
        </w:numPr>
        <w:spacing w:line="360" w:lineRule="auto"/>
        <w:jc w:val="both"/>
      </w:pPr>
      <w:r>
        <w:t>&lt;title&gt;&lt;/title&gt; : Acest element setează titlul paginii web, care va apărea în fila browserului în care este încărcată pagina. Elementul &lt;title&gt; mai este folosit și la descrierea paginii când aceasta este adăugată la favorite.</w:t>
      </w:r>
    </w:p>
    <w:p w14:paraId="2609D5A6" w14:textId="3D177918" w:rsidR="00A34214" w:rsidRDefault="00A34214" w:rsidP="00DB1A87">
      <w:pPr>
        <w:numPr>
          <w:ilvl w:val="0"/>
          <w:numId w:val="52"/>
        </w:numPr>
        <w:spacing w:line="360" w:lineRule="auto"/>
        <w:jc w:val="both"/>
      </w:pPr>
      <w:r>
        <w:t>&lt;body&gt;&lt;/body&gt; : Acest element conține tot conținutul pe care dorim să-l afișăm utilizatorilor care accesează pagina.</w:t>
      </w:r>
    </w:p>
    <w:p w14:paraId="488D68AE" w14:textId="73F5C8AE" w:rsidR="00A34214" w:rsidRDefault="00A34214" w:rsidP="00A34214">
      <w:pPr>
        <w:spacing w:line="360" w:lineRule="auto"/>
        <w:jc w:val="both"/>
      </w:pPr>
    </w:p>
    <w:p w14:paraId="3720A383" w14:textId="77777777" w:rsidR="00A34214" w:rsidRDefault="00A34214" w:rsidP="00A34214">
      <w:pPr>
        <w:spacing w:line="360" w:lineRule="auto"/>
        <w:jc w:val="both"/>
      </w:pPr>
    </w:p>
    <w:p w14:paraId="7754088A" w14:textId="51BA928C" w:rsidR="00A34214" w:rsidRDefault="00A34214" w:rsidP="00A34214">
      <w:pPr>
        <w:pStyle w:val="Style46"/>
        <w:spacing w:line="360" w:lineRule="auto"/>
        <w:ind w:left="1134" w:hanging="425"/>
      </w:pPr>
      <w:bookmarkStart w:id="38" w:name="_Toc106575425"/>
      <w:r>
        <w:t>Verificarea corectitudinii unui document HTML</w:t>
      </w:r>
      <w:bookmarkEnd w:id="38"/>
    </w:p>
    <w:p w14:paraId="453D01FB" w14:textId="5E047CAB" w:rsidR="00A34214" w:rsidRDefault="00A34214" w:rsidP="00A34214">
      <w:pPr>
        <w:spacing w:line="360" w:lineRule="auto"/>
        <w:ind w:firstLine="720"/>
        <w:jc w:val="both"/>
      </w:pPr>
      <w:r>
        <w:t xml:space="preserve">În mod normal codul HTML nu este verificat de erori în timp real.Browserul deschide orice document HTML chiar dacă acesta conține erori iar acest lucru poate produce rezultate neașteptate. Pentru a preveni acest lucru, putem verifica corectitudinea unui document HTML accesând site-ul web </w:t>
      </w:r>
      <w:hyperlink r:id="rId21">
        <w:r>
          <w:rPr>
            <w:color w:val="1155CC"/>
            <w:u w:val="single"/>
          </w:rPr>
          <w:t>www.validator.w3.org</w:t>
        </w:r>
      </w:hyperlink>
      <w:r>
        <w:t xml:space="preserve"> unde putem da adresa unui site, putem încărca un fișier HTML sau putem verifica direct codul HTML.</w:t>
      </w:r>
    </w:p>
    <w:p w14:paraId="7CFB3459" w14:textId="77777777" w:rsidR="00ED3941" w:rsidRPr="00ED3941" w:rsidRDefault="00ED3941" w:rsidP="00ED3941"/>
    <w:p w14:paraId="6768E9FA" w14:textId="1C49F72D" w:rsidR="00EF5EAE" w:rsidRDefault="00EF5EAE" w:rsidP="00EF5EAE">
      <w:pPr>
        <w:pStyle w:val="Heading2"/>
        <w:spacing w:line="360" w:lineRule="auto"/>
        <w:rPr>
          <w:rFonts w:ascii="Times New Roman" w:hAnsi="Times New Roman"/>
          <w:i w:val="0"/>
        </w:rPr>
      </w:pPr>
      <w:r>
        <w:rPr>
          <w:rFonts w:ascii="Times New Roman" w:hAnsi="Times New Roman"/>
          <w:i w:val="0"/>
        </w:rPr>
        <w:t xml:space="preserve"> </w:t>
      </w:r>
      <w:bookmarkStart w:id="39" w:name="_Toc106575426"/>
      <w:r>
        <w:rPr>
          <w:rFonts w:ascii="Times New Roman" w:hAnsi="Times New Roman"/>
          <w:i w:val="0"/>
        </w:rPr>
        <w:t>CSS (Cascading Style Sheets)</w:t>
      </w:r>
      <w:bookmarkEnd w:id="39"/>
    </w:p>
    <w:p w14:paraId="72C0490C" w14:textId="3EF00438" w:rsidR="00EF5EAE" w:rsidRDefault="00EF5EAE" w:rsidP="00EF5EAE">
      <w:pPr>
        <w:pStyle w:val="Licenta"/>
        <w:ind w:firstLine="720"/>
      </w:pPr>
      <w:r>
        <w:t>CSS este un limbaj folosit pentru stilizarea unui document scris într-un limbaj de marcare cum este HTML.De exemplu, putem schimba fontul, culoarea, dimensiunea și spațierea conținutului, putem să-l împărțim în coloane, să adăugăm animații și alte caracteristici decorative.</w:t>
      </w:r>
      <w:r w:rsidR="00C9736E">
        <w:t xml:space="preserve"> </w:t>
      </w:r>
      <w:r w:rsidR="00C9736E">
        <w:fldChar w:fldCharType="begin"/>
      </w:r>
      <w:r w:rsidR="007730B0">
        <w:instrText xml:space="preserve"> ADDIN ZOTERO_ITEM CSL_CITATION {"citationID":"2TPwHEo5","properties":{"formattedCitation":"[13]","plainCitation":"[13]","noteIndex":0},"citationItems":[{"id":21,"uris":["http://zotero.org/users/local/vAaW8rZi/items/R9ZUUD5F"],"itemData":{"id":21,"type":"webpage","abstract":"CSS (Cascading Style Sheets) is used to style and lay out web pages — for example, to alter the font, color, size, and spacing of your content, split it into multiple columns, or add animations and other decorative features. This module provides a gentle beginning to your path towards CSS mastery with the basics of how it works, what the syntax looks like, and how you can start using it to add styling to HTML.","language":"en-US","title":"CSS first steps overview - Learn web development | MDN","URL":"https://developer.mozilla.org/en-US/docs/Learn/CSS/First_steps","accessed":{"date-parts":[["2022",6,18]]}}}],"schema":"https://github.com/citation-style-language/schema/raw/master/csl-citation.json"} </w:instrText>
      </w:r>
      <w:r w:rsidR="00C9736E">
        <w:fldChar w:fldCharType="separate"/>
      </w:r>
      <w:r w:rsidR="007730B0" w:rsidRPr="007730B0">
        <w:t>[13]</w:t>
      </w:r>
      <w:r w:rsidR="00C9736E">
        <w:fldChar w:fldCharType="end"/>
      </w:r>
    </w:p>
    <w:p w14:paraId="5C9C4999" w14:textId="7588D7BF" w:rsidR="00EF5EAE" w:rsidRDefault="00EF5EAE" w:rsidP="00EF5EAE">
      <w:pPr>
        <w:pStyle w:val="Licenta"/>
        <w:ind w:firstLine="720"/>
      </w:pPr>
      <w:r>
        <w:t>Prezentarea unui document unui utilizator presupune convertirea documentului într-o formă accesibilă.Browserele sunt concepute să prezinte documentele în mod vizual,  pe un monitor, proiector sau unei imprimante.</w:t>
      </w:r>
    </w:p>
    <w:p w14:paraId="1DC9B8F1" w14:textId="3DF50038" w:rsidR="00EF5EAE" w:rsidRDefault="00EF5EAE" w:rsidP="00EF5EAE">
      <w:pPr>
        <w:pStyle w:val="Style47"/>
        <w:spacing w:line="360" w:lineRule="auto"/>
        <w:ind w:left="993" w:hanging="284"/>
      </w:pPr>
      <w:bookmarkStart w:id="40" w:name="_Toc106575427"/>
      <w:r>
        <w:t>Sintaxa CSS</w:t>
      </w:r>
      <w:bookmarkEnd w:id="40"/>
    </w:p>
    <w:p w14:paraId="676708EA" w14:textId="77777777" w:rsidR="00EF5EAE" w:rsidRDefault="00EF5EAE" w:rsidP="00EF5EAE">
      <w:pPr>
        <w:pStyle w:val="Licenta"/>
        <w:ind w:firstLine="720"/>
      </w:pPr>
      <w:r>
        <w:t>CSS este un limbaj bazat pe reguli.Se definesc reguli în care specificăm stiluri si elementele paginii web cărora trebuie atribuite.De exemplu : “Aș vrea ca rubrica principală a paginii mele să apară ca un text mare și roșu.”</w:t>
      </w:r>
    </w:p>
    <w:p w14:paraId="76CDF563" w14:textId="77777777" w:rsidR="00EF5EAE" w:rsidRDefault="00EF5EAE" w:rsidP="00EF5EAE">
      <w:pPr>
        <w:pStyle w:val="Licenta"/>
      </w:pPr>
    </w:p>
    <w:p w14:paraId="564BC4E2" w14:textId="77777777" w:rsidR="00EF5EAE" w:rsidRDefault="00EF5EAE" w:rsidP="00EF5EAE">
      <w:pPr>
        <w:pStyle w:val="Licenta"/>
        <w:ind w:firstLine="720"/>
      </w:pPr>
      <w:r>
        <w:lastRenderedPageBreak/>
        <w:t>Următoarea secvență de cod definește o simplă regulă CSS care îndeplinește cerința de mai sus:</w:t>
      </w:r>
    </w:p>
    <w:p w14:paraId="33CCFDED" w14:textId="77777777" w:rsidR="00EF5EAE" w:rsidRDefault="00EF5EAE" w:rsidP="00EF5EAE">
      <w:pPr>
        <w:pStyle w:val="Licenta"/>
      </w:pPr>
    </w:p>
    <w:p w14:paraId="5A362F2F" w14:textId="77777777" w:rsidR="00EF5EAE" w:rsidRDefault="00EF5EAE" w:rsidP="00EF5EAE">
      <w:pPr>
        <w:pStyle w:val="Licenta"/>
      </w:pPr>
      <w:r>
        <w:rPr>
          <w:noProof/>
          <w:lang w:val="en-US" w:bidi="ar-SA"/>
        </w:rPr>
        <w:drawing>
          <wp:anchor distT="114300" distB="114300" distL="114300" distR="114300" simplePos="0" relativeHeight="251841024" behindDoc="0" locked="0" layoutInCell="1" hidden="0" allowOverlap="1" wp14:anchorId="3C3F9D3A" wp14:editId="6F7F963B">
            <wp:simplePos x="0" y="0"/>
            <wp:positionH relativeFrom="column">
              <wp:posOffset>80651</wp:posOffset>
            </wp:positionH>
            <wp:positionV relativeFrom="paragraph">
              <wp:posOffset>146638</wp:posOffset>
            </wp:positionV>
            <wp:extent cx="3419475" cy="1362075"/>
            <wp:effectExtent l="0" t="0" r="0" b="0"/>
            <wp:wrapSquare wrapText="bothSides" distT="114300" distB="114300" distL="114300" distR="11430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2"/>
                    <a:srcRect/>
                    <a:stretch>
                      <a:fillRect/>
                    </a:stretch>
                  </pic:blipFill>
                  <pic:spPr>
                    <a:xfrm>
                      <a:off x="0" y="0"/>
                      <a:ext cx="3419475" cy="1362075"/>
                    </a:xfrm>
                    <a:prstGeom prst="rect">
                      <a:avLst/>
                    </a:prstGeom>
                    <a:ln/>
                  </pic:spPr>
                </pic:pic>
              </a:graphicData>
            </a:graphic>
          </wp:anchor>
        </w:drawing>
      </w:r>
    </w:p>
    <w:p w14:paraId="6BBCFFDA" w14:textId="77777777" w:rsidR="00EF5EAE" w:rsidRDefault="00EF5EAE" w:rsidP="00EF5EAE">
      <w:pPr>
        <w:pStyle w:val="Licenta"/>
      </w:pPr>
    </w:p>
    <w:p w14:paraId="4CB04FF8" w14:textId="77777777" w:rsidR="00EF5EAE" w:rsidRDefault="00EF5EAE" w:rsidP="00EF5EAE">
      <w:pPr>
        <w:pStyle w:val="Licenta"/>
      </w:pPr>
    </w:p>
    <w:p w14:paraId="22F8CE03" w14:textId="77777777" w:rsidR="00EF5EAE" w:rsidRDefault="00EF5EAE" w:rsidP="00EF5EAE">
      <w:pPr>
        <w:pStyle w:val="Licenta"/>
      </w:pPr>
    </w:p>
    <w:p w14:paraId="3E0418AA" w14:textId="77777777" w:rsidR="00EF5EAE" w:rsidRDefault="00EF5EAE" w:rsidP="00EF5EAE">
      <w:pPr>
        <w:pStyle w:val="Licenta"/>
      </w:pPr>
    </w:p>
    <w:p w14:paraId="3E3307DA" w14:textId="77777777" w:rsidR="00EF5EAE" w:rsidRDefault="00EF5EAE" w:rsidP="00EF5EAE">
      <w:pPr>
        <w:pStyle w:val="Licenta"/>
      </w:pPr>
    </w:p>
    <w:p w14:paraId="46C104B8" w14:textId="77777777" w:rsidR="00EF5EAE" w:rsidRDefault="00EF5EAE" w:rsidP="00EF5EAE">
      <w:pPr>
        <w:pStyle w:val="Licenta"/>
      </w:pPr>
    </w:p>
    <w:p w14:paraId="75DEEE77" w14:textId="77777777" w:rsidR="00EF5EAE" w:rsidRDefault="00EF5EAE" w:rsidP="00EF5EAE">
      <w:pPr>
        <w:pStyle w:val="Licenta"/>
      </w:pPr>
    </w:p>
    <w:p w14:paraId="046F5374" w14:textId="77777777" w:rsidR="00EF5EAE" w:rsidRDefault="00EF5EAE" w:rsidP="00EF5EAE">
      <w:pPr>
        <w:pStyle w:val="Licenta"/>
      </w:pPr>
    </w:p>
    <w:p w14:paraId="3DE1454F" w14:textId="77777777" w:rsidR="00EF5EAE" w:rsidRDefault="00EF5EAE" w:rsidP="00EF5EAE">
      <w:pPr>
        <w:pStyle w:val="Licenta"/>
        <w:ind w:firstLine="720"/>
      </w:pPr>
      <w:r>
        <w:t>Regula începe cu un selector.Acesta alege elementul HTML căruia i se va atribui stilul definit.În cazul nostru, stilizăm rubricile de nivel 1 (&lt;h1&gt;).</w:t>
      </w:r>
    </w:p>
    <w:p w14:paraId="062CBC13" w14:textId="77777777" w:rsidR="00EF5EAE" w:rsidRDefault="00EF5EAE" w:rsidP="00EF5EAE">
      <w:pPr>
        <w:pStyle w:val="Licenta"/>
        <w:ind w:firstLine="720"/>
      </w:pPr>
      <w:r>
        <w:t>Mai apoi, avem un set de acolade.Înăuntrul acoladelor vor fi una sau mai multe declarații, care sunt de forma perechi proprietate-valoare.Fiecare pereche specifică o proprietate a unui element selectat și o valoare pe care vrem să o atribuim acelei proprietăți.</w:t>
      </w:r>
    </w:p>
    <w:p w14:paraId="7D37C63E" w14:textId="77777777" w:rsidR="00EF5EAE" w:rsidRDefault="00EF5EAE" w:rsidP="00EF5EAE">
      <w:pPr>
        <w:pStyle w:val="Licenta"/>
        <w:ind w:firstLine="720"/>
      </w:pPr>
      <w:r>
        <w:t>Proprietatea este separată de valoare prin semnul “:”. Proprietățile CSS au diferite valori admisibile, care depind de proprietatea specificată.</w:t>
      </w:r>
    </w:p>
    <w:p w14:paraId="5FBD3235" w14:textId="77777777" w:rsidR="00EF5EAE" w:rsidRDefault="00EF5EAE" w:rsidP="00EF5EAE">
      <w:pPr>
        <w:pStyle w:val="Licenta"/>
        <w:ind w:firstLine="720"/>
      </w:pPr>
      <w:r>
        <w:t>În exemplul nostru avem proprietatea “color” care poate lua diferite valori de culoare (de exemplu : antiquewhite, blueviolet, greenyellow).Pe lângă “color” mai avem și proprietatea “font-size” care poate lua diferite valori de unități de măsură(de exemplu: cm, mm, Q-quarter millimeters, in-inches, pc-picas, pt-points, px-pixels etc.).</w:t>
      </w:r>
    </w:p>
    <w:p w14:paraId="783BF47E" w14:textId="77777777" w:rsidR="00EF5EAE" w:rsidRDefault="00EF5EAE" w:rsidP="00EF5EAE">
      <w:pPr>
        <w:pStyle w:val="Licenta"/>
      </w:pPr>
    </w:p>
    <w:p w14:paraId="2F1F6C6D" w14:textId="77777777" w:rsidR="00EF5EAE" w:rsidRDefault="00EF5EAE" w:rsidP="00EF5EAE">
      <w:pPr>
        <w:pStyle w:val="Licenta"/>
        <w:ind w:firstLine="720"/>
      </w:pPr>
      <w:r>
        <w:t>O pagină CSS cel mai probabil va conține mai multe astfel de reguli, scrise una după alta.</w:t>
      </w:r>
    </w:p>
    <w:p w14:paraId="638F65BE" w14:textId="77777777" w:rsidR="00EF5EAE" w:rsidRDefault="00EF5EAE" w:rsidP="00EF5EAE">
      <w:pPr>
        <w:pStyle w:val="Licenta"/>
      </w:pPr>
      <w:r>
        <w:rPr>
          <w:noProof/>
          <w:lang w:val="en-US" w:bidi="ar-SA"/>
        </w:rPr>
        <w:lastRenderedPageBreak/>
        <w:drawing>
          <wp:anchor distT="114300" distB="114300" distL="114300" distR="114300" simplePos="0" relativeHeight="251842048" behindDoc="0" locked="0" layoutInCell="1" hidden="0" allowOverlap="1" wp14:anchorId="0CB33F50" wp14:editId="53908680">
            <wp:simplePos x="0" y="0"/>
            <wp:positionH relativeFrom="column">
              <wp:posOffset>1371600</wp:posOffset>
            </wp:positionH>
            <wp:positionV relativeFrom="paragraph">
              <wp:posOffset>142875</wp:posOffset>
            </wp:positionV>
            <wp:extent cx="2686050" cy="1726215"/>
            <wp:effectExtent l="0" t="0" r="0" b="0"/>
            <wp:wrapSquare wrapText="bothSides" distT="114300" distB="114300" distL="114300" distR="11430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3"/>
                    <a:srcRect/>
                    <a:stretch>
                      <a:fillRect/>
                    </a:stretch>
                  </pic:blipFill>
                  <pic:spPr>
                    <a:xfrm>
                      <a:off x="0" y="0"/>
                      <a:ext cx="2686050" cy="1726215"/>
                    </a:xfrm>
                    <a:prstGeom prst="rect">
                      <a:avLst/>
                    </a:prstGeom>
                    <a:ln/>
                  </pic:spPr>
                </pic:pic>
              </a:graphicData>
            </a:graphic>
          </wp:anchor>
        </w:drawing>
      </w:r>
    </w:p>
    <w:p w14:paraId="0F3F0331" w14:textId="77777777" w:rsidR="00EF5EAE" w:rsidRDefault="00EF5EAE" w:rsidP="00EF5EAE">
      <w:pPr>
        <w:pStyle w:val="Licenta"/>
      </w:pPr>
    </w:p>
    <w:p w14:paraId="7F6A281E" w14:textId="77777777" w:rsidR="00EF5EAE" w:rsidRDefault="00EF5EAE" w:rsidP="00EF5EAE">
      <w:pPr>
        <w:pStyle w:val="Licenta"/>
      </w:pPr>
    </w:p>
    <w:p w14:paraId="26920561" w14:textId="77777777" w:rsidR="00EF5EAE" w:rsidRDefault="00EF5EAE" w:rsidP="00EF5EAE">
      <w:pPr>
        <w:pStyle w:val="Licenta"/>
      </w:pPr>
    </w:p>
    <w:p w14:paraId="4AE52517" w14:textId="77777777" w:rsidR="00EF5EAE" w:rsidRDefault="00EF5EAE" w:rsidP="00EF5EAE">
      <w:pPr>
        <w:pStyle w:val="Licenta"/>
      </w:pPr>
    </w:p>
    <w:p w14:paraId="53CCCECD" w14:textId="77777777" w:rsidR="00EF5EAE" w:rsidRDefault="00EF5EAE" w:rsidP="00EF5EAE">
      <w:pPr>
        <w:pStyle w:val="Licenta"/>
      </w:pPr>
    </w:p>
    <w:p w14:paraId="73267A71" w14:textId="77777777" w:rsidR="00EF5EAE" w:rsidRDefault="00EF5EAE" w:rsidP="00EF5EAE">
      <w:pPr>
        <w:pStyle w:val="Licenta"/>
      </w:pPr>
    </w:p>
    <w:p w14:paraId="26343770" w14:textId="77777777" w:rsidR="00EF5EAE" w:rsidRDefault="00EF5EAE" w:rsidP="00EF5EAE">
      <w:pPr>
        <w:pStyle w:val="Licenta"/>
      </w:pPr>
    </w:p>
    <w:p w14:paraId="05A0CA85" w14:textId="61C261B3" w:rsidR="00EF5EAE" w:rsidRDefault="00EF5EAE" w:rsidP="00EF5EAE">
      <w:pPr>
        <w:pStyle w:val="Style47"/>
        <w:spacing w:line="360" w:lineRule="auto"/>
        <w:ind w:left="993" w:hanging="284"/>
      </w:pPr>
      <w:bookmarkStart w:id="41" w:name="_Toc106575428"/>
      <w:r>
        <w:t>Module CSS</w:t>
      </w:r>
      <w:bookmarkEnd w:id="41"/>
    </w:p>
    <w:p w14:paraId="01AD950B" w14:textId="77777777" w:rsidR="00EF5EAE" w:rsidRDefault="00EF5EAE" w:rsidP="00EF5EAE">
      <w:pPr>
        <w:spacing w:line="360" w:lineRule="auto"/>
        <w:ind w:firstLine="709"/>
        <w:jc w:val="both"/>
      </w:pPr>
      <w:r>
        <w:t>Deoarece sunt foarte multe elemente care pot fi stilizate folosind CSS, limbajul a fost împărțit în module.</w:t>
      </w:r>
    </w:p>
    <w:p w14:paraId="7B3B81F6" w14:textId="77777777" w:rsidR="00EF5EAE" w:rsidRDefault="00EF5EAE" w:rsidP="00EF5EAE">
      <w:pPr>
        <w:spacing w:line="360" w:lineRule="auto"/>
        <w:ind w:firstLine="709"/>
        <w:jc w:val="both"/>
      </w:pPr>
      <w:r>
        <w:t>Un astfel de modul îl reprezintă “Backgrounds and Borders” care conține proprietățile “background-color” și “border-color”</w:t>
      </w:r>
    </w:p>
    <w:p w14:paraId="34F5B8B3" w14:textId="77777777" w:rsidR="00EF5EAE" w:rsidRDefault="00EF5EAE" w:rsidP="00EF5EAE">
      <w:pPr>
        <w:spacing w:line="360" w:lineRule="auto"/>
        <w:jc w:val="both"/>
      </w:pPr>
      <w:r>
        <w:t>Cu modulele CSS este garantat că toate stilurile aparținând unei componente:</w:t>
      </w:r>
    </w:p>
    <w:p w14:paraId="51BB7F05" w14:textId="77777777" w:rsidR="00EF5EAE" w:rsidRDefault="00EF5EAE" w:rsidP="00DB1A87">
      <w:pPr>
        <w:numPr>
          <w:ilvl w:val="0"/>
          <w:numId w:val="54"/>
        </w:numPr>
        <w:spacing w:line="360" w:lineRule="auto"/>
        <w:jc w:val="both"/>
      </w:pPr>
      <w:r>
        <w:t>Se regăsesc într-un singur loc.</w:t>
      </w:r>
    </w:p>
    <w:p w14:paraId="2104D469" w14:textId="77777777" w:rsidR="00EF5EAE" w:rsidRDefault="00EF5EAE" w:rsidP="00DB1A87">
      <w:pPr>
        <w:numPr>
          <w:ilvl w:val="0"/>
          <w:numId w:val="54"/>
        </w:numPr>
        <w:spacing w:line="360" w:lineRule="auto"/>
        <w:jc w:val="both"/>
      </w:pPr>
      <w:r>
        <w:t>Sunt aplicate doar acelei componente.</w:t>
      </w:r>
    </w:p>
    <w:p w14:paraId="7B16388F" w14:textId="6878F8A2" w:rsidR="00EF5EAE" w:rsidRDefault="00EF5EAE" w:rsidP="00860B08">
      <w:pPr>
        <w:spacing w:line="360" w:lineRule="auto"/>
        <w:ind w:firstLine="720"/>
        <w:jc w:val="both"/>
      </w:pPr>
      <w:r>
        <w:t>Această abordare este menită să rezolve problema domeniului global de aplicare al CSS.</w:t>
      </w:r>
    </w:p>
    <w:p w14:paraId="5AA736C1" w14:textId="77777777" w:rsidR="00860B08" w:rsidRPr="00ED3941" w:rsidRDefault="00860B08" w:rsidP="00860B08"/>
    <w:p w14:paraId="7FC5A26B" w14:textId="014AFDFD" w:rsidR="00860B08" w:rsidRDefault="00860B08" w:rsidP="00860B08">
      <w:pPr>
        <w:pStyle w:val="Heading2"/>
        <w:spacing w:line="360" w:lineRule="auto"/>
        <w:ind w:left="1134" w:hanging="708"/>
        <w:rPr>
          <w:rFonts w:ascii="Times New Roman" w:hAnsi="Times New Roman"/>
          <w:i w:val="0"/>
        </w:rPr>
      </w:pPr>
      <w:bookmarkStart w:id="42" w:name="_Toc106575429"/>
      <w:r>
        <w:rPr>
          <w:rFonts w:ascii="Times New Roman" w:hAnsi="Times New Roman"/>
          <w:i w:val="0"/>
        </w:rPr>
        <w:t>Angular Material</w:t>
      </w:r>
      <w:bookmarkEnd w:id="42"/>
    </w:p>
    <w:p w14:paraId="5E5DDA1D" w14:textId="383181E3" w:rsidR="00860B08" w:rsidRDefault="00860B08" w:rsidP="00860B08">
      <w:pPr>
        <w:spacing w:line="360" w:lineRule="auto"/>
        <w:ind w:firstLine="720"/>
      </w:pPr>
      <w:r>
        <w:t>Angular Material este o librărie dezvoltată de Google în anul 2014. Este dezvoltată în special pentru dezvoltatorii AngularJS și ajută la proiectarea aplicațiilor într-un mod structurat.</w:t>
      </w:r>
      <w:r w:rsidR="00C9736E">
        <w:fldChar w:fldCharType="begin"/>
      </w:r>
      <w:r w:rsidR="007730B0">
        <w:instrText xml:space="preserve"> ADDIN ZOTERO_ITEM CSL_CITATION {"citationID":"pZpOuwV7","properties":{"formattedCitation":"[14]","plainCitation":"[14]","noteIndex":0},"citationItems":[{"id":54,"uris":["http://zotero.org/users/local/vAaW8rZi/items/CTUXNR2Y"],"itemData":{"id":54,"type":"webpage","abstract":"UI component infrastructure and Material Design components for Angular web applications.","container-title":"Angular Material","language":"en-US","title":"Angular Material","URL":"https://material.angular.io/","author":[{"family":"Team","given":"Angular Components"}],"accessed":{"date-parts":[["2022",6,19]]}}}],"schema":"https://github.com/citation-style-language/schema/raw/master/csl-citation.json"} </w:instrText>
      </w:r>
      <w:r w:rsidR="00C9736E">
        <w:fldChar w:fldCharType="separate"/>
      </w:r>
      <w:r w:rsidR="007730B0" w:rsidRPr="007730B0">
        <w:t>[14]</w:t>
      </w:r>
      <w:r w:rsidR="00C9736E">
        <w:fldChar w:fldCharType="end"/>
      </w:r>
    </w:p>
    <w:p w14:paraId="51858471" w14:textId="77777777" w:rsidR="00860B08" w:rsidRDefault="00860B08" w:rsidP="00860B08">
      <w:pPr>
        <w:spacing w:line="360" w:lineRule="auto"/>
        <w:ind w:firstLine="720"/>
        <w:jc w:val="both"/>
      </w:pPr>
      <w:r>
        <w:t>Componentele librăriei ajută la construirea paginilor și aplicațiilor web atractive, consistente și funcționale.</w:t>
      </w:r>
    </w:p>
    <w:p w14:paraId="0A36D133" w14:textId="53A890A9" w:rsidR="00860B08" w:rsidRDefault="00860B08" w:rsidP="00860B08">
      <w:pPr>
        <w:spacing w:line="360" w:lineRule="auto"/>
        <w:ind w:firstLine="720"/>
        <w:jc w:val="both"/>
      </w:pPr>
      <w:r>
        <w:t>Google a dezvoltat Angular Material în anul 2014.În momentul acela era destinat dezvoltatorilor de AngularJS pentru a face aplicațiile mai atractive și mai performante ca și timp. În 2016, Google a rescris complet codul și l-a denumit Angular Material.</w:t>
      </w:r>
    </w:p>
    <w:p w14:paraId="04C288ED" w14:textId="6BF224F4" w:rsidR="00860B08" w:rsidRDefault="006000F0" w:rsidP="006000F0">
      <w:pPr>
        <w:pStyle w:val="Style48"/>
        <w:ind w:left="1418" w:hanging="709"/>
      </w:pPr>
      <w:r>
        <w:t xml:space="preserve"> </w:t>
      </w:r>
      <w:bookmarkStart w:id="43" w:name="_Toc106575430"/>
      <w:r>
        <w:t>De ce Angular Material Design</w:t>
      </w:r>
      <w:bookmarkEnd w:id="43"/>
    </w:p>
    <w:p w14:paraId="0BD95657" w14:textId="77777777" w:rsidR="006000F0" w:rsidRDefault="006000F0" w:rsidP="006000F0">
      <w:pPr>
        <w:spacing w:line="360" w:lineRule="auto"/>
        <w:ind w:firstLine="720"/>
        <w:jc w:val="both"/>
      </w:pPr>
      <w:r>
        <w:t xml:space="preserve">Material Design își propune să unifice experiențele utilizatorilor de pe web, mobil și de pe tablete.Angular Material Design este construit cu ajutorul AngularJS, </w:t>
      </w:r>
      <w:r>
        <w:lastRenderedPageBreak/>
        <w:t>Polymer(librărie JavaScript pentru crearea componentelor web) și Ionic( un framework UI construit pentru crearea aplicațiilor mobile hibride bazat pe HTML5).</w:t>
      </w:r>
    </w:p>
    <w:p w14:paraId="556C206C" w14:textId="582E4F51" w:rsidR="006000F0" w:rsidRDefault="006000F0" w:rsidP="006000F0">
      <w:pPr>
        <w:pStyle w:val="Heading2"/>
        <w:spacing w:line="360" w:lineRule="auto"/>
        <w:ind w:left="1134" w:hanging="708"/>
        <w:rPr>
          <w:rFonts w:ascii="Times New Roman" w:hAnsi="Times New Roman"/>
          <w:i w:val="0"/>
        </w:rPr>
      </w:pPr>
      <w:bookmarkStart w:id="44" w:name="_Toc106575431"/>
      <w:r>
        <w:rPr>
          <w:rFonts w:ascii="Times New Roman" w:hAnsi="Times New Roman"/>
          <w:i w:val="0"/>
        </w:rPr>
        <w:t>Redux</w:t>
      </w:r>
      <w:bookmarkEnd w:id="44"/>
    </w:p>
    <w:p w14:paraId="715D999C" w14:textId="77777777" w:rsidR="006000F0" w:rsidRDefault="006000F0" w:rsidP="006000F0">
      <w:pPr>
        <w:spacing w:line="360" w:lineRule="auto"/>
        <w:ind w:firstLine="720"/>
      </w:pPr>
      <w:r>
        <w:t>Redux este o librărie JavaScript open-source pentru gestionarea și centralizarea stării unei aplicații. Librăria este dezvoltată de Facebook începând cu anul 2015.</w:t>
      </w:r>
    </w:p>
    <w:p w14:paraId="2EDAECA9" w14:textId="77777777" w:rsidR="006000F0" w:rsidRDefault="006000F0" w:rsidP="006000F0">
      <w:pPr>
        <w:spacing w:line="360" w:lineRule="auto"/>
        <w:ind w:firstLine="720"/>
      </w:pPr>
      <w:r>
        <w:t>Această librărie este bazată pe modelul Flux.Diferența majoră între Flux și Redux constă în modul în care tratează acțiunile; În cazul Flux avem de obicei mai multe depozite și un dispecer, pe când în cazul Redux există un singur depozit ceea ce înseamnă că nu mai avem nevoie de dispecer.</w:t>
      </w:r>
    </w:p>
    <w:p w14:paraId="03A5B703" w14:textId="3851D0D9" w:rsidR="006000F0" w:rsidRDefault="006000F0" w:rsidP="006000F0">
      <w:pPr>
        <w:pStyle w:val="Licenta"/>
        <w:ind w:firstLine="720"/>
      </w:pPr>
      <w:r>
        <w:t>Pentru a folosi Redux în framework-ul Angular, putem folosi librăria NgRx.Cu NgRx putem stoca toate evenimentele(datele) din aplicația Angular într-un singur loc (depozit).Când vrem să folosim datele stocate, trebuie să le luăm din depozit folosind librăria RxJs.RxJs(Reactive Extensions for JavaScript) este o librărie bazată pe modelul “Observable”, folosit în Angular pentru procesarea operațiilor asincrone.</w:t>
      </w:r>
      <w:r w:rsidR="00C9736E">
        <w:fldChar w:fldCharType="begin"/>
      </w:r>
      <w:r w:rsidR="007730B0">
        <w:instrText xml:space="preserve"> ADDIN ZOTERO_ITEM CSL_CITATION {"citationID":"gQ2ZzxwY","properties":{"formattedCitation":"[15]","plainCitation":"[15]","noteIndex":0},"citationItems":[{"id":23,"uris":["http://zotero.org/users/local/vAaW8rZi/items/HPZMUINV"],"itemData":{"id":23,"type":"webpage","abstract":"Read this blog article and find out more about how easy it is to use Redux and the NgRx library by creating a simple Todo application in 2019.","language":"en","title":"How to use Redux in an Angular application","URL":"https://assist-software.net/blog/how-use-redux-angular-application","accessed":{"date-parts":[["2022",6,18]]},"issued":{"date-parts":[["2019",6,19]]}}}],"schema":"https://github.com/citation-style-language/schema/raw/master/csl-citation.json"} </w:instrText>
      </w:r>
      <w:r w:rsidR="00C9736E">
        <w:fldChar w:fldCharType="separate"/>
      </w:r>
      <w:r w:rsidR="007730B0" w:rsidRPr="007730B0">
        <w:t>[15]</w:t>
      </w:r>
      <w:r w:rsidR="00C9736E">
        <w:fldChar w:fldCharType="end"/>
      </w:r>
    </w:p>
    <w:p w14:paraId="3A4297FF" w14:textId="3A540C2C" w:rsidR="006000F0" w:rsidRDefault="006000F0" w:rsidP="006000F0">
      <w:pPr>
        <w:pStyle w:val="Style49"/>
        <w:ind w:hanging="720"/>
      </w:pPr>
      <w:r>
        <w:t xml:space="preserve"> </w:t>
      </w:r>
      <w:bookmarkStart w:id="45" w:name="_Toc106575432"/>
      <w:r>
        <w:t>De ce am folosi Redux în aplicaţia noastră Angular</w:t>
      </w:r>
      <w:bookmarkEnd w:id="45"/>
    </w:p>
    <w:p w14:paraId="6B1AD259" w14:textId="77777777" w:rsidR="006000F0" w:rsidRDefault="006000F0" w:rsidP="006000F0">
      <w:pPr>
        <w:spacing w:line="360" w:lineRule="auto"/>
        <w:ind w:firstLine="720"/>
      </w:pPr>
      <w:r>
        <w:t>Am putea folosi un serviciu pentru a transfera datele între componente (trebuie totuși să fim atenți să ne dezabonăm de la observable de fiecare dată, altfel riscăm ca acel observable să ruleze în fundal, ceea ce consumă resurse) sau am putea folosi decoratorii Input/Output(aici trebuie să ne asigurăm că există o relație părinte-copil între componente).</w:t>
      </w:r>
    </w:p>
    <w:p w14:paraId="7F0496CA" w14:textId="77777777" w:rsidR="006000F0" w:rsidRDefault="006000F0" w:rsidP="006000F0">
      <w:pPr>
        <w:spacing w:line="360" w:lineRule="auto"/>
        <w:ind w:firstLine="720"/>
      </w:pPr>
      <w:r>
        <w:rPr>
          <w:highlight w:val="white"/>
        </w:rPr>
        <w:t>“Decorator marchează o clasă ca componentă Angular și ne permite să setăm metadate de configurație care determină modul în care componenta ar trebui procesată, instanțiată și utilizată în timpul rulării.”</w:t>
      </w:r>
    </w:p>
    <w:p w14:paraId="6E19CA54" w14:textId="77777777" w:rsidR="006000F0" w:rsidRDefault="006000F0" w:rsidP="006000F0">
      <w:pPr>
        <w:spacing w:line="360" w:lineRule="auto"/>
        <w:ind w:firstLine="720"/>
      </w:pPr>
      <w:r>
        <w:t>Am mai putea folosi și decoratorul ViewChild pentru componente imbricate.Dar în cazul unui proiect de dimensiuni mai mari, aceste soluții vor crește complexitatea proiectului.</w:t>
      </w:r>
    </w:p>
    <w:p w14:paraId="6E73D799" w14:textId="77777777" w:rsidR="006000F0" w:rsidRDefault="006000F0" w:rsidP="006000F0">
      <w:pPr>
        <w:spacing w:line="360" w:lineRule="auto"/>
        <w:ind w:firstLine="720"/>
      </w:pPr>
      <w:r>
        <w:t>Dacă avem un număr mare de componente riscăm să pierdem controlul asupra fluxului de date dintr-o componentă.(de unde au venit aceste date și care este destinația lor?)</w:t>
      </w:r>
    </w:p>
    <w:p w14:paraId="1063475A" w14:textId="6D22F5C0" w:rsidR="006000F0" w:rsidRDefault="006000F0" w:rsidP="006000F0">
      <w:pPr>
        <w:pStyle w:val="Licenta"/>
        <w:ind w:firstLine="720"/>
      </w:pPr>
      <w:r w:rsidRPr="006000F0">
        <w:t>Acesta este motivul pentru care folosim Redux în Angular: depozitul și fluxul de date unidirecțional reduc complexitatea aplicației. Fluxul datelor este mult mai clar și mai ușor de înțeles de către membrii echipei.</w:t>
      </w:r>
    </w:p>
    <w:p w14:paraId="0F27193F" w14:textId="5E487A71" w:rsidR="006000F0" w:rsidRDefault="006000F0" w:rsidP="006000F0">
      <w:pPr>
        <w:pStyle w:val="Heading2"/>
        <w:spacing w:line="360" w:lineRule="auto"/>
        <w:ind w:left="1134" w:hanging="708"/>
        <w:rPr>
          <w:rFonts w:ascii="Times New Roman" w:hAnsi="Times New Roman"/>
          <w:i w:val="0"/>
        </w:rPr>
      </w:pPr>
      <w:bookmarkStart w:id="46" w:name="_Toc106575433"/>
      <w:r>
        <w:rPr>
          <w:rFonts w:ascii="Times New Roman" w:hAnsi="Times New Roman"/>
          <w:i w:val="0"/>
        </w:rPr>
        <w:lastRenderedPageBreak/>
        <w:t>Bootstrap</w:t>
      </w:r>
      <w:bookmarkEnd w:id="46"/>
    </w:p>
    <w:p w14:paraId="13D36C80" w14:textId="73C6D838" w:rsidR="006000F0" w:rsidRDefault="006000F0" w:rsidP="006000F0">
      <w:pPr>
        <w:pStyle w:val="Licenta"/>
        <w:ind w:firstLine="720"/>
      </w:pPr>
      <w:r>
        <w:t>Bootstrap este un framework gratuit și open-source folosit pentru crearea site-urilor și a aplicațiilor web.Framework-ul este construit pe baza limbajelor HTML, CSS și JavaScript pentru a facilita dezvoltarea aplicațiilor web receptive.</w:t>
      </w:r>
      <w:r w:rsidR="00C9736E">
        <w:fldChar w:fldCharType="begin"/>
      </w:r>
      <w:r w:rsidR="007730B0">
        <w:instrText xml:space="preserve"> ADDIN ZOTERO_ITEM CSL_CITATION {"citationID":"ms2qRplC","properties":{"formattedCitation":"[16]","plainCitation":"[16]","noteIndex":0},"citationItems":[{"id":56,"uris":["http://zotero.org/users/local/vAaW8rZi/items/2EA5EAKM"],"itemData":{"id":56,"type":"webpage","abstract":"Bootstrap is a powerful, feature-packed frontend toolkit. Build anything—from prototype to production—in minutes.","language":"en","title":"Get started with Bootstrap","URL":"https://getbootstrap.com/docs/5.2/getting-started/introduction/","author":[{"family":"contributors","given":"Mark Otto","suffix":"Jacob Thornton, and Bootstrap"}],"accessed":{"date-parts":[["2022",6,19]]}}}],"schema":"https://github.com/citation-style-language/schema/raw/master/csl-citation.json"} </w:instrText>
      </w:r>
      <w:r w:rsidR="00C9736E">
        <w:fldChar w:fldCharType="separate"/>
      </w:r>
      <w:r w:rsidR="007730B0" w:rsidRPr="007730B0">
        <w:t>[16]</w:t>
      </w:r>
      <w:r w:rsidR="00C9736E">
        <w:fldChar w:fldCharType="end"/>
      </w:r>
    </w:p>
    <w:p w14:paraId="30F635E1" w14:textId="77777777" w:rsidR="006000F0" w:rsidRDefault="006000F0" w:rsidP="006000F0">
      <w:pPr>
        <w:pStyle w:val="Licenta"/>
        <w:ind w:firstLine="720"/>
      </w:pPr>
      <w:r>
        <w:t>Design-ul receptiv permite paginilor sau aplicațiilor web să detecteze dimensiunile ecranului utilizatorului și orientarea (în cazul dispozitivelor mobile) pentru a adapta conținutul în concordanță.</w:t>
      </w:r>
    </w:p>
    <w:p w14:paraId="707DC83C" w14:textId="77777777" w:rsidR="006000F0" w:rsidRDefault="006000F0" w:rsidP="006000F0">
      <w:pPr>
        <w:pStyle w:val="Licenta"/>
        <w:ind w:firstLine="720"/>
      </w:pPr>
      <w:r>
        <w:t>Bootstrap include componente pentru interfața cu utilizatorul, aspecte, și unelte JavaScript. Acest software este disponibil precompilat sau ca și cod sursă.</w:t>
      </w:r>
    </w:p>
    <w:p w14:paraId="24779B49" w14:textId="77777777" w:rsidR="006000F0" w:rsidRDefault="006000F0" w:rsidP="006000F0">
      <w:pPr>
        <w:pStyle w:val="Licenta"/>
      </w:pPr>
      <w:r>
        <w:t>Mark Otto și Jacob Thornton au dezvoltat Bootstrap în timpul în care lucrau la Twitter cu scopul de a îmbunătății consistența uneltelor folosite pe site dar și reducerea mentenanței.</w:t>
      </w:r>
    </w:p>
    <w:p w14:paraId="1B8D122B" w14:textId="77777777" w:rsidR="006000F0" w:rsidRDefault="006000F0" w:rsidP="006000F0">
      <w:pPr>
        <w:pStyle w:val="Licenta"/>
        <w:ind w:firstLine="720"/>
      </w:pPr>
      <w:r>
        <w:t>Software-ul a fost cunoscut ca “Twitter Blueprint” și câteodată mai este referit ca “Twitter Bootstrap”.</w:t>
      </w:r>
    </w:p>
    <w:p w14:paraId="0DFEBC83" w14:textId="77777777" w:rsidR="006000F0" w:rsidRDefault="006000F0" w:rsidP="006000F0">
      <w:pPr>
        <w:pStyle w:val="Licenta"/>
        <w:ind w:firstLine="720"/>
      </w:pPr>
      <w:r>
        <w:t>În lumea calculatoarelor , cuvântul bootstrap face referire la boot: a încărca un program (de obicei este vorba de un sistem de operare) într-un calculator folosind un program inițial mai mic .</w:t>
      </w:r>
    </w:p>
    <w:p w14:paraId="0092AC9C" w14:textId="77777777" w:rsidR="006000F0" w:rsidRDefault="006000F0" w:rsidP="006000F0">
      <w:pPr>
        <w:pStyle w:val="Licenta"/>
        <w:ind w:firstLine="720"/>
      </w:pPr>
      <w:r>
        <w:t xml:space="preserve">În viața de zi cu zi, un “bootstrap” reprezintă o curea atașată la spatele care ne permite să ne încălțăm mult mai ușor. </w:t>
      </w:r>
    </w:p>
    <w:p w14:paraId="5A60123E" w14:textId="3F67B532" w:rsidR="006000F0" w:rsidRDefault="006000F0" w:rsidP="006000F0">
      <w:pPr>
        <w:pStyle w:val="Licenta"/>
        <w:ind w:firstLine="720"/>
      </w:pPr>
      <w:r w:rsidRPr="006000F0">
        <w:t>Bootstrap vine cu foarte multe componente cum ar fi: butoane, formulare, liste, tabele, teme, bare de navigare etc. care pot fi folosite așa cum sunt sau pot fi modificate în funcție de cerințele aplicației.</w:t>
      </w:r>
    </w:p>
    <w:p w14:paraId="5A33112C" w14:textId="20391C14" w:rsidR="002D008E" w:rsidRDefault="002D008E" w:rsidP="002D008E">
      <w:pPr>
        <w:pStyle w:val="Heading2"/>
        <w:spacing w:line="360" w:lineRule="auto"/>
        <w:ind w:left="1134" w:hanging="708"/>
        <w:rPr>
          <w:rFonts w:ascii="Times New Roman" w:hAnsi="Times New Roman"/>
          <w:i w:val="0"/>
        </w:rPr>
      </w:pPr>
      <w:bookmarkStart w:id="47" w:name="_Toc106575434"/>
      <w:r>
        <w:rPr>
          <w:rFonts w:ascii="Times New Roman" w:hAnsi="Times New Roman"/>
          <w:i w:val="0"/>
        </w:rPr>
        <w:t>Postman</w:t>
      </w:r>
      <w:bookmarkEnd w:id="47"/>
    </w:p>
    <w:p w14:paraId="5FC24732" w14:textId="259F8B28" w:rsidR="002D008E" w:rsidRDefault="002D008E" w:rsidP="002D008E">
      <w:pPr>
        <w:spacing w:line="360" w:lineRule="auto"/>
        <w:ind w:firstLine="720"/>
        <w:jc w:val="both"/>
      </w:pPr>
      <w:r>
        <w:t>Postman este un client API care face mult mai ușor pentru dezvoltatori procesele de creare, distribuire, testare și documentare a API-urilor. Este un client HTTP care testează cererile (requests) HTTP, folosind o interfață grafică prin care obținem diferite tipuri de răspunsuri care trebuie validate ulterior.</w:t>
      </w:r>
      <w:r w:rsidR="00C9736E">
        <w:t xml:space="preserve"> </w:t>
      </w:r>
      <w:r w:rsidR="00C9736E">
        <w:fldChar w:fldCharType="begin"/>
      </w:r>
      <w:r w:rsidR="007730B0">
        <w:instrText xml:space="preserve"> ADDIN ZOTERO_ITEM CSL_CITATION {"citationID":"xkSF2D7Q","properties":{"formattedCitation":"[17]","plainCitation":"[17]","noteIndex":0},"citationItems":[{"id":27,"uris":["http://zotero.org/users/local/vAaW8rZi/items/7FTZ6B39"],"itemData":{"id":27,"type":"webpage","abstract":"Postman is an application that allows us to test APIs utilizing a graphical user interface. Learn how to use Postman to test API and its methods.","container-title":"Encora","language":"en","title":"Postman Tutorial for Beginners to Perform API Testing","URL":"https://www.encora.com/insights/what-is-postman-api-test","accessed":{"date-parts":[["2022",6,18]]}}}],"schema":"https://github.com/citation-style-language/schema/raw/master/csl-citation.json"} </w:instrText>
      </w:r>
      <w:r w:rsidR="00C9736E">
        <w:fldChar w:fldCharType="separate"/>
      </w:r>
      <w:r w:rsidR="007730B0" w:rsidRPr="007730B0">
        <w:t>[17]</w:t>
      </w:r>
      <w:r w:rsidR="00C9736E">
        <w:fldChar w:fldCharType="end"/>
      </w:r>
    </w:p>
    <w:p w14:paraId="3B322673" w14:textId="77777777" w:rsidR="002D008E" w:rsidRDefault="002D008E" w:rsidP="002D008E">
      <w:pPr>
        <w:spacing w:line="360" w:lineRule="auto"/>
        <w:jc w:val="both"/>
      </w:pPr>
      <w:r>
        <w:t>Postman oferă mai multe metode pentru interacțiunea cu endpointurile. Următoarele sunt unele dintre cele mai folosite:</w:t>
      </w:r>
    </w:p>
    <w:p w14:paraId="0DF9E917" w14:textId="77777777" w:rsidR="002D008E" w:rsidRDefault="002D008E" w:rsidP="00DB1A87">
      <w:pPr>
        <w:numPr>
          <w:ilvl w:val="0"/>
          <w:numId w:val="57"/>
        </w:numPr>
        <w:spacing w:line="360" w:lineRule="auto"/>
        <w:jc w:val="both"/>
      </w:pPr>
      <w:r>
        <w:t>GET: obținerea de informații</w:t>
      </w:r>
    </w:p>
    <w:p w14:paraId="476FCCA1" w14:textId="77777777" w:rsidR="002D008E" w:rsidRDefault="002D008E" w:rsidP="00DB1A87">
      <w:pPr>
        <w:numPr>
          <w:ilvl w:val="0"/>
          <w:numId w:val="57"/>
        </w:numPr>
        <w:spacing w:line="360" w:lineRule="auto"/>
        <w:jc w:val="both"/>
      </w:pPr>
      <w:r>
        <w:t>POST: adăugarea de informații</w:t>
      </w:r>
    </w:p>
    <w:p w14:paraId="270A1BF3" w14:textId="77777777" w:rsidR="002D008E" w:rsidRDefault="002D008E" w:rsidP="00DB1A87">
      <w:pPr>
        <w:numPr>
          <w:ilvl w:val="0"/>
          <w:numId w:val="57"/>
        </w:numPr>
        <w:spacing w:line="360" w:lineRule="auto"/>
        <w:jc w:val="both"/>
      </w:pPr>
      <w:r>
        <w:t>PUT: înlocuirea informațiilor</w:t>
      </w:r>
    </w:p>
    <w:p w14:paraId="49DEFC7D" w14:textId="77777777" w:rsidR="002D008E" w:rsidRDefault="002D008E" w:rsidP="00DB1A87">
      <w:pPr>
        <w:numPr>
          <w:ilvl w:val="0"/>
          <w:numId w:val="57"/>
        </w:numPr>
        <w:spacing w:line="360" w:lineRule="auto"/>
        <w:jc w:val="both"/>
      </w:pPr>
      <w:r>
        <w:t>PATCH: modificarea anumitor informații</w:t>
      </w:r>
    </w:p>
    <w:p w14:paraId="0A891EA1" w14:textId="78FE9FD2" w:rsidR="002D008E" w:rsidRDefault="002D008E" w:rsidP="00DB1A87">
      <w:pPr>
        <w:numPr>
          <w:ilvl w:val="0"/>
          <w:numId w:val="57"/>
        </w:numPr>
        <w:spacing w:line="360" w:lineRule="auto"/>
        <w:jc w:val="both"/>
      </w:pPr>
      <w:r>
        <w:lastRenderedPageBreak/>
        <w:t>DELETE: ștergerea informațiilor</w:t>
      </w:r>
    </w:p>
    <w:p w14:paraId="231496C3" w14:textId="7D2DE24C" w:rsidR="002D008E" w:rsidRDefault="002D008E" w:rsidP="002D008E">
      <w:pPr>
        <w:pStyle w:val="Style50"/>
        <w:ind w:left="1134" w:hanging="425"/>
      </w:pPr>
      <w:bookmarkStart w:id="48" w:name="_Toc106575435"/>
      <w:r>
        <w:t>Coduri de răspuns</w:t>
      </w:r>
      <w:bookmarkEnd w:id="48"/>
    </w:p>
    <w:p w14:paraId="47CF5819" w14:textId="77777777" w:rsidR="002D008E" w:rsidRDefault="002D008E" w:rsidP="002D008E">
      <w:pPr>
        <w:pStyle w:val="Licenta"/>
        <w:ind w:firstLine="720"/>
      </w:pPr>
      <w:r>
        <w:t>Când testăm API-uri cu Postman, de obicei obținem diferite coduri de răspuns.Câteva dintre aceste coduri includ:</w:t>
      </w:r>
    </w:p>
    <w:p w14:paraId="787397D0" w14:textId="77777777" w:rsidR="002D008E" w:rsidRDefault="002D008E" w:rsidP="00DB1A87">
      <w:pPr>
        <w:pStyle w:val="Licenta"/>
        <w:numPr>
          <w:ilvl w:val="0"/>
          <w:numId w:val="59"/>
        </w:numPr>
      </w:pPr>
      <w:r>
        <w:t>seria de coduri 100 -&gt; răspunsuri temporare, de exemplu “102 Processing”</w:t>
      </w:r>
    </w:p>
    <w:p w14:paraId="0593F383" w14:textId="77777777" w:rsidR="002D008E" w:rsidRDefault="002D008E" w:rsidP="00DB1A87">
      <w:pPr>
        <w:pStyle w:val="Licenta"/>
        <w:numPr>
          <w:ilvl w:val="0"/>
          <w:numId w:val="59"/>
        </w:numPr>
      </w:pPr>
      <w:r>
        <w:t>seria de coduri 200 -&gt; răspunsuri în care clientul acceptă cererea și server-ul o procesează cu succes, de exemplu “200 Ok”.</w:t>
      </w:r>
    </w:p>
    <w:p w14:paraId="17F1A044" w14:textId="77777777" w:rsidR="002D008E" w:rsidRDefault="002D008E" w:rsidP="00DB1A87">
      <w:pPr>
        <w:pStyle w:val="Licenta"/>
        <w:numPr>
          <w:ilvl w:val="0"/>
          <w:numId w:val="59"/>
        </w:numPr>
      </w:pPr>
      <w:r>
        <w:t>seria de coduri 300 -&gt; răspunsuri legate de redirectarea URL, de exemplu “301 Moved Permanently”.</w:t>
      </w:r>
    </w:p>
    <w:p w14:paraId="2B9E029B" w14:textId="77777777" w:rsidR="002D008E" w:rsidRDefault="002D008E" w:rsidP="00DB1A87">
      <w:pPr>
        <w:pStyle w:val="Licenta"/>
        <w:numPr>
          <w:ilvl w:val="0"/>
          <w:numId w:val="59"/>
        </w:numPr>
      </w:pPr>
      <w:r>
        <w:t>seria de coduri 400 -&gt; răspunsuri de eroare pe partea de client, de exemplu “400 Bad Request”.</w:t>
      </w:r>
    </w:p>
    <w:p w14:paraId="5A3DD82D" w14:textId="67D6CD19" w:rsidR="002D008E" w:rsidRDefault="002D008E" w:rsidP="00DB1A87">
      <w:pPr>
        <w:pStyle w:val="Licenta"/>
        <w:numPr>
          <w:ilvl w:val="0"/>
          <w:numId w:val="59"/>
        </w:numPr>
      </w:pPr>
      <w:r>
        <w:t>seria de coduri 500 -&gt; răspunsuri de eroare pe partea de server ,de exemplu “ 500 Internal Server Error”.</w:t>
      </w:r>
    </w:p>
    <w:p w14:paraId="59BF1FFB" w14:textId="77A509D5" w:rsidR="002D008E" w:rsidRDefault="00ED2DE8" w:rsidP="00ED2DE8">
      <w:pPr>
        <w:pStyle w:val="Style50"/>
        <w:ind w:hanging="11"/>
      </w:pPr>
      <w:r>
        <w:t xml:space="preserve"> </w:t>
      </w:r>
      <w:bookmarkStart w:id="49" w:name="_Toc106575436"/>
      <w:r w:rsidR="002D008E">
        <w:t>Co</w:t>
      </w:r>
      <w:r>
        <w:t>lecţii</w:t>
      </w:r>
      <w:bookmarkEnd w:id="49"/>
    </w:p>
    <w:p w14:paraId="23508428" w14:textId="77777777" w:rsidR="00ED2DE8" w:rsidRDefault="00ED2DE8" w:rsidP="00ED2DE8">
      <w:pPr>
        <w:pStyle w:val="Licenta"/>
        <w:ind w:firstLine="709"/>
      </w:pPr>
      <w:r>
        <w:t>Postman ne oferă posibilitatea de a grupa diferite cereri. Această facilitate este cunoscută drept “colecție” și ne ajută la organizarea testelor.</w:t>
      </w:r>
    </w:p>
    <w:p w14:paraId="11772844" w14:textId="62EAC8FF" w:rsidR="00ED2DE8" w:rsidRDefault="00ED2DE8" w:rsidP="00ED2DE8">
      <w:pPr>
        <w:pStyle w:val="Licenta"/>
        <w:ind w:firstLine="709"/>
      </w:pPr>
      <w:r>
        <w:t>Aceste colecții sunt directoare unde sunt stocate cererile și pot fi structurate în orice fel preferă echipa. Este posibil ca acestea sa fie importate respectiv exportate.</w:t>
      </w:r>
    </w:p>
    <w:p w14:paraId="356B7CF1" w14:textId="24BA17CA" w:rsidR="00ED2DE8" w:rsidRDefault="00ED2DE8" w:rsidP="00ED2DE8">
      <w:pPr>
        <w:pStyle w:val="Style50"/>
        <w:ind w:hanging="11"/>
      </w:pPr>
      <w:r>
        <w:lastRenderedPageBreak/>
        <w:t xml:space="preserve"> </w:t>
      </w:r>
      <w:bookmarkStart w:id="50" w:name="_Toc106575437"/>
      <w:r>
        <w:t>Medii de lucru</w:t>
      </w:r>
      <w:bookmarkEnd w:id="50"/>
    </w:p>
    <w:p w14:paraId="688E7314" w14:textId="70D66226" w:rsidR="002D008E" w:rsidRDefault="00ED2DE8" w:rsidP="00ED2DE8">
      <w:pPr>
        <w:spacing w:line="360" w:lineRule="auto"/>
        <w:ind w:firstLine="720"/>
        <w:jc w:val="both"/>
      </w:pPr>
      <w:bookmarkStart w:id="51" w:name="_Toc106565243"/>
      <w:r>
        <w:rPr>
          <w:noProof/>
          <w:lang w:val="en-US" w:bidi="ar-SA"/>
        </w:rPr>
        <w:drawing>
          <wp:anchor distT="114300" distB="114300" distL="114300" distR="114300" simplePos="0" relativeHeight="251844096" behindDoc="1" locked="0" layoutInCell="1" hidden="0" allowOverlap="1" wp14:anchorId="6651D3E5" wp14:editId="7538AEB2">
            <wp:simplePos x="0" y="0"/>
            <wp:positionH relativeFrom="margin">
              <wp:posOffset>0</wp:posOffset>
            </wp:positionH>
            <wp:positionV relativeFrom="paragraph">
              <wp:posOffset>849961</wp:posOffset>
            </wp:positionV>
            <wp:extent cx="5730875" cy="3136900"/>
            <wp:effectExtent l="0" t="0" r="3175" b="6350"/>
            <wp:wrapTight wrapText="bothSides">
              <wp:wrapPolygon edited="0">
                <wp:start x="0" y="0"/>
                <wp:lineTo x="0" y="21513"/>
                <wp:lineTo x="21540" y="21513"/>
                <wp:lineTo x="21540" y="0"/>
                <wp:lineTo x="0" y="0"/>
              </wp:wrapPolygon>
            </wp:wrapTight>
            <wp:docPr id="1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5730875" cy="3136900"/>
                    </a:xfrm>
                    <a:prstGeom prst="rect">
                      <a:avLst/>
                    </a:prstGeom>
                    <a:ln/>
                  </pic:spPr>
                </pic:pic>
              </a:graphicData>
            </a:graphic>
          </wp:anchor>
        </w:drawing>
      </w:r>
      <w:bookmarkEnd w:id="51"/>
      <w:r>
        <w:t>Postman ne permite să creăm diferite medii de lucru prin generarea/folosirea de variabile; de exemplu, o variabilă URL care are ca scop folosirea în diferite medii de testare, permițându-ne să executăm teste în diferite medii folosind cereri existente.</w:t>
      </w:r>
      <w:bookmarkStart w:id="52" w:name="_a7r2sgfu0aua" w:colFirst="0" w:colLast="0"/>
      <w:bookmarkEnd w:id="52"/>
    </w:p>
    <w:p w14:paraId="012004CD" w14:textId="31C3CB50" w:rsidR="00ED2DE8" w:rsidRDefault="00ED2DE8" w:rsidP="00ED2DE8">
      <w:pPr>
        <w:pStyle w:val="Heading2"/>
        <w:spacing w:line="360" w:lineRule="auto"/>
        <w:ind w:left="1134" w:hanging="708"/>
        <w:rPr>
          <w:rFonts w:ascii="Times New Roman" w:hAnsi="Times New Roman"/>
          <w:i w:val="0"/>
        </w:rPr>
      </w:pPr>
      <w:bookmarkStart w:id="53" w:name="_Toc106575438"/>
      <w:r>
        <w:rPr>
          <w:rFonts w:ascii="Times New Roman" w:hAnsi="Times New Roman"/>
          <w:i w:val="0"/>
        </w:rPr>
        <w:t>WebClient</w:t>
      </w:r>
      <w:bookmarkEnd w:id="53"/>
    </w:p>
    <w:p w14:paraId="08FD03B3" w14:textId="77777777" w:rsidR="00ED2DE8" w:rsidRDefault="00ED2DE8" w:rsidP="00ED2DE8">
      <w:pPr>
        <w:spacing w:line="360" w:lineRule="auto"/>
        <w:ind w:firstLine="720"/>
        <w:jc w:val="both"/>
      </w:pPr>
      <w:r>
        <w:t>WebClient este un client web reactiv și neblocant pentru efectuarea cererilor HTTP. WebClient a fost adăugat în Spring 5 și oferă un API de stil funcțional fluent.</w:t>
      </w:r>
    </w:p>
    <w:p w14:paraId="6CC574F7" w14:textId="200D0A85" w:rsidR="00ED2DE8" w:rsidRDefault="00ED2DE8" w:rsidP="00ED2DE8">
      <w:pPr>
        <w:spacing w:line="360" w:lineRule="auto"/>
        <w:ind w:firstLine="720"/>
        <w:jc w:val="both"/>
      </w:pPr>
      <w:r>
        <w:t>Înainte de Spring 5, principala tehnică de accesare a cererilor de tip HTTP era RestTemplate, care face parte din Spring MVC project. Începând cu Spring 5, abordarea recomandată este WebClient.</w:t>
      </w:r>
      <w:r w:rsidR="00C9736E">
        <w:t xml:space="preserve"> </w:t>
      </w:r>
      <w:r w:rsidR="00C9736E">
        <w:fldChar w:fldCharType="begin"/>
      </w:r>
      <w:r w:rsidR="007730B0">
        <w:instrText xml:space="preserve"> ADDIN ZOTERO_ITEM CSL_CITATION {"citationID":"sgzV20jT","properties":{"formattedCitation":"[18]","plainCitation":"[18]","noteIndex":0},"citationItems":[{"id":29,"uris":["http://zotero.org/users/local/vAaW8rZi/items/R464XTES"],"itemData":{"id":29,"type":"webpage","abstract":"Learn to use configure and use Spring WebClient (non-blocking and reactive) to perform HTTP requests, timeouts, and response handling.","container-title":"HowToDoInJava","language":"en-US","title":"Consuming Async REST APIs with Spring WebClient - GET, PUT, POST, DELETE Examples","URL":"https://howtodoinjava.com/spring-webflux/webclient-get-post-example/","accessed":{"date-parts":[["2022",6,18]]},"issued":{"date-parts":[["2020",3,24]]}}}],"schema":"https://github.com/citation-style-language/schema/raw/master/csl-citation.json"} </w:instrText>
      </w:r>
      <w:r w:rsidR="00C9736E">
        <w:fldChar w:fldCharType="separate"/>
      </w:r>
      <w:r w:rsidR="007730B0" w:rsidRPr="007730B0">
        <w:t>[18]</w:t>
      </w:r>
      <w:r w:rsidR="00C9736E">
        <w:fldChar w:fldCharType="end"/>
      </w:r>
    </w:p>
    <w:p w14:paraId="6E2514C0" w14:textId="77777777" w:rsidR="00ED2DE8" w:rsidRDefault="00ED2DE8" w:rsidP="00ED2DE8">
      <w:pPr>
        <w:spacing w:line="360" w:lineRule="auto"/>
        <w:ind w:firstLine="720"/>
        <w:jc w:val="both"/>
      </w:pPr>
      <w:r>
        <w:t>De notat este însă faptul că deși este un client neblocant și aparține librăriei spring-webflux, această soluție oferă suport atât pentru operații sincrone cât și pentru operații asincrone, făcându-l potrivit și pentru aplicații care rulează pe stive de servleți.</w:t>
      </w:r>
    </w:p>
    <w:p w14:paraId="1F99EEAE" w14:textId="77777777" w:rsidR="00ED2DE8" w:rsidRDefault="00ED2DE8" w:rsidP="00ED2DE8">
      <w:pPr>
        <w:spacing w:line="360" w:lineRule="auto"/>
        <w:ind w:firstLine="720"/>
        <w:jc w:val="both"/>
      </w:pPr>
      <w:r>
        <w:t>Acest lucru se poate realiza blocând operația pentru a obține rezultatul. Desigur, această practică nu este recomandată dacă lucrăm pe o stivă reactivă.</w:t>
      </w:r>
    </w:p>
    <w:p w14:paraId="6F665676" w14:textId="77777777" w:rsidR="00ED2DE8" w:rsidRDefault="00ED2DE8" w:rsidP="00ED2DE8">
      <w:pPr>
        <w:spacing w:line="360" w:lineRule="auto"/>
        <w:ind w:firstLine="720"/>
        <w:jc w:val="both"/>
      </w:pPr>
      <w:r>
        <w:t xml:space="preserve">Prin reactiv ne referim la programarea modelelor care sunt construite cu scopul de a reacționa la schimbare.(De exemplu, componente de internet care reacționează la evenimente de intrare/ieșire, controllere pentru interfața cu utilizatorul care reacționează la evenimente ale mouse-ului etc.). În acest sens, un client neblocant este reactiv, pentru </w:t>
      </w:r>
      <w:r>
        <w:lastRenderedPageBreak/>
        <w:t>că, în loc să fie blocat, acum este în modul de reacționare la notificări în timp ce operațiile se termină sau datele devin disponibile.</w:t>
      </w:r>
    </w:p>
    <w:p w14:paraId="3F5B9C1F" w14:textId="440FD11F" w:rsidR="00ED2DE8" w:rsidRPr="00ED2DE8" w:rsidRDefault="00ED2DE8" w:rsidP="00ED2DE8">
      <w:pPr>
        <w:ind w:firstLine="720"/>
      </w:pPr>
      <w:r>
        <w:t>Pentru a folosi WebClient avem nevoie de modulul “spring-boot-started-webflux” care se găsește în Maven Repository.</w:t>
      </w:r>
    </w:p>
    <w:p w14:paraId="694CA158" w14:textId="33DB9186" w:rsidR="00ED2DE8" w:rsidRDefault="00ED2DE8" w:rsidP="00ED2DE8">
      <w:pPr>
        <w:pStyle w:val="Heading2"/>
        <w:spacing w:line="360" w:lineRule="auto"/>
        <w:ind w:left="1134" w:hanging="708"/>
        <w:rPr>
          <w:rFonts w:ascii="Times New Roman" w:hAnsi="Times New Roman"/>
          <w:i w:val="0"/>
        </w:rPr>
      </w:pPr>
      <w:bookmarkStart w:id="54" w:name="_Toc106575439"/>
      <w:r>
        <w:rPr>
          <w:rFonts w:ascii="Times New Roman" w:hAnsi="Times New Roman"/>
          <w:i w:val="0"/>
        </w:rPr>
        <w:t>Feign Client</w:t>
      </w:r>
      <w:bookmarkEnd w:id="54"/>
    </w:p>
    <w:p w14:paraId="5B080189" w14:textId="77777777" w:rsidR="00ED2DE8" w:rsidRDefault="00ED2DE8" w:rsidP="00ED2DE8">
      <w:pPr>
        <w:spacing w:line="360" w:lineRule="auto"/>
        <w:ind w:firstLine="720"/>
        <w:jc w:val="both"/>
      </w:pPr>
      <w:r>
        <w:t>Feign este un client HTTP declarativ dezvoltat de Netflix.</w:t>
      </w:r>
    </w:p>
    <w:p w14:paraId="5D2FDDED" w14:textId="571F8549" w:rsidR="00ED2DE8" w:rsidRDefault="00ED2DE8" w:rsidP="00ED2DE8">
      <w:pPr>
        <w:spacing w:line="360" w:lineRule="auto"/>
        <w:ind w:firstLine="720"/>
        <w:jc w:val="both"/>
      </w:pPr>
      <w:r>
        <w:t>Un client declarativ poate fi creat prin adnotarea oricărei interfețe sau clase abstracte cu adnotarea @Client.</w:t>
      </w:r>
      <w:r w:rsidR="00C9736E">
        <w:t xml:space="preserve"> </w:t>
      </w:r>
      <w:r w:rsidR="00C9736E">
        <w:fldChar w:fldCharType="begin"/>
      </w:r>
      <w:r w:rsidR="007730B0">
        <w:instrText xml:space="preserve"> ADDIN ZOTERO_ITEM CSL_CITATION {"citationID":"Z7stbCx7","properties":{"formattedCitation":"[19]","plainCitation":"[19]","noteIndex":0},"citationItems":[{"id":31,"uris":["http://zotero.org/users/local/vAaW8rZi/items/2TGF2H2Q"],"itemData":{"id":31,"type":"post-weblog","abstract":"How to Implement Feign Client in Spring Boot Microservices?, feign client, feign client example, feign client spring boot, microservices feign client, feign","language":"en-US","note":"section: Feign Client","title":"How To Implement Feign Client In Spring Boot Microservices? | Making Java Easy To Learn","title-short":"How To Implement Feign Client In Spring Boot Microservices?","URL":"https://javatechonline.com/how-to-implement-feign-client-in-spring-boot-microservices/","accessed":{"date-parts":[["2022",6,18]]},"issued":{"date-parts":[["2021",7,29]]}}}],"schema":"https://github.com/citation-style-language/schema/raw/master/csl-citation.json"} </w:instrText>
      </w:r>
      <w:r w:rsidR="00C9736E">
        <w:fldChar w:fldCharType="separate"/>
      </w:r>
      <w:r w:rsidR="007730B0" w:rsidRPr="007730B0">
        <w:t>[19]</w:t>
      </w:r>
      <w:r w:rsidR="00C9736E">
        <w:fldChar w:fldCharType="end"/>
      </w:r>
    </w:p>
    <w:p w14:paraId="1061C24A" w14:textId="77777777" w:rsidR="00ED2DE8" w:rsidRDefault="00ED2DE8" w:rsidP="00ED2DE8">
      <w:pPr>
        <w:spacing w:line="360" w:lineRule="auto"/>
        <w:ind w:firstLine="720"/>
        <w:jc w:val="both"/>
      </w:pPr>
      <w:r>
        <w:t>Feign urmărește să simplifice clienții HTTP. Pe scurt, dezvoltatorii trebuie doar să declare și să adnoteze o interfață în timp ce implementarea în sine este asigurată în timpul execuției. Acest client generează o clasă Proxy în timpul execuției folosind modelul Dynamic Proxy.</w:t>
      </w:r>
    </w:p>
    <w:p w14:paraId="116747A9" w14:textId="77777777" w:rsidR="00ED2DE8" w:rsidRDefault="00ED2DE8" w:rsidP="00ED2DE8">
      <w:pPr>
        <w:spacing w:line="360" w:lineRule="auto"/>
        <w:ind w:firstLine="720"/>
        <w:jc w:val="both"/>
      </w:pPr>
      <w:r>
        <w:t>Pentru acest concept se folosesc două adnotări:</w:t>
      </w:r>
    </w:p>
    <w:p w14:paraId="4234C967" w14:textId="77777777" w:rsidR="00ED2DE8" w:rsidRDefault="00ED2DE8" w:rsidP="00DB1A87">
      <w:pPr>
        <w:numPr>
          <w:ilvl w:val="0"/>
          <w:numId w:val="60"/>
        </w:numPr>
        <w:spacing w:line="360" w:lineRule="auto"/>
        <w:jc w:val="both"/>
      </w:pPr>
      <w:r>
        <w:t>@EnableFeignClients - se aplică pe clasa de pornire</w:t>
      </w:r>
    </w:p>
    <w:p w14:paraId="096AA351" w14:textId="70B108D2" w:rsidR="00ED2DE8" w:rsidRDefault="00ED2DE8" w:rsidP="00ED2DE8">
      <w:r w:rsidRPr="009C45B8">
        <w:t>@FeignClient(name=”ApplicationName”) - se folosește pentru a defini o interfață pentru un consumator.</w:t>
      </w:r>
    </w:p>
    <w:p w14:paraId="52AC4824" w14:textId="36585DA1" w:rsidR="00B706C9" w:rsidRDefault="00B706C9" w:rsidP="00ED2DE8"/>
    <w:p w14:paraId="770CA714" w14:textId="38FD25A6" w:rsidR="00B706C9" w:rsidRDefault="00B706C9" w:rsidP="00B706C9">
      <w:pPr>
        <w:pStyle w:val="Style51"/>
        <w:ind w:left="1276" w:hanging="567"/>
      </w:pPr>
      <w:r>
        <w:t xml:space="preserve"> </w:t>
      </w:r>
      <w:bookmarkStart w:id="55" w:name="_Toc106575440"/>
      <w:r>
        <w:t>WebClient vs Feign Client</w:t>
      </w:r>
      <w:bookmarkEnd w:id="55"/>
    </w:p>
    <w:p w14:paraId="051E8C86" w14:textId="77777777" w:rsidR="00B706C9" w:rsidRDefault="00B706C9" w:rsidP="00B706C9">
      <w:pPr>
        <w:pStyle w:val="Licenta"/>
        <w:ind w:firstLine="709"/>
      </w:pPr>
      <w:r>
        <w:t>Spre deosebire de WebClient, care este neblocant, Feign este blocant ceea ce înseamnă că firul de execuție va fi blocat până când clientul Feign primește răspunsul. Problema cu codul blocant este că trebuie să aștepte până când firul de execuție se termină ceea ce înseamnă memorie ocupată și ciclii procesor pierduți.</w:t>
      </w:r>
    </w:p>
    <w:p w14:paraId="0001AE6D" w14:textId="77777777" w:rsidR="00B706C9" w:rsidRDefault="00B706C9" w:rsidP="00B706C9">
      <w:pPr>
        <w:pStyle w:val="Licenta"/>
        <w:ind w:firstLine="709"/>
      </w:pPr>
      <w:r>
        <w:t>În concluzie, folosim WebClient când avem nevoie de cereri HTTP neblocante, altfel folosim Feign Client pentru simplitatea lui.</w:t>
      </w:r>
    </w:p>
    <w:p w14:paraId="629A2AFE" w14:textId="5B8D327C" w:rsidR="00B706C9" w:rsidRDefault="00B706C9" w:rsidP="00B706C9">
      <w:pPr>
        <w:pStyle w:val="Licenta"/>
        <w:ind w:firstLine="709"/>
      </w:pPr>
      <w:r w:rsidRPr="00B706C9">
        <w:t>De notat este faptul că putem fără probleme să folosim WebClient pentru operații blocante dar Feign este mai matur și modelul lui bazat pe adnotări îl face mult mai simplu de folosit.</w:t>
      </w:r>
    </w:p>
    <w:p w14:paraId="5B48897B" w14:textId="71EB6CDB" w:rsidR="00B706C9" w:rsidRDefault="00B706C9" w:rsidP="00B706C9">
      <w:pPr>
        <w:pStyle w:val="Heading2"/>
        <w:spacing w:line="360" w:lineRule="auto"/>
        <w:ind w:left="1134" w:hanging="708"/>
        <w:rPr>
          <w:rFonts w:ascii="Times New Roman" w:hAnsi="Times New Roman"/>
          <w:i w:val="0"/>
        </w:rPr>
      </w:pPr>
      <w:bookmarkStart w:id="56" w:name="_Toc106575441"/>
      <w:r>
        <w:rPr>
          <w:rFonts w:ascii="Times New Roman" w:hAnsi="Times New Roman"/>
          <w:i w:val="0"/>
        </w:rPr>
        <w:t>Baze de date</w:t>
      </w:r>
      <w:bookmarkEnd w:id="56"/>
    </w:p>
    <w:p w14:paraId="08E0F3FF" w14:textId="1CDF0218" w:rsidR="00B706C9" w:rsidRDefault="00B706C9" w:rsidP="00B706C9">
      <w:pPr>
        <w:pStyle w:val="Style52"/>
        <w:ind w:left="1134" w:hanging="425"/>
      </w:pPr>
      <w:r>
        <w:t xml:space="preserve"> </w:t>
      </w:r>
      <w:bookmarkStart w:id="57" w:name="_Toc106575442"/>
      <w:r>
        <w:t>MySql</w:t>
      </w:r>
      <w:bookmarkEnd w:id="57"/>
    </w:p>
    <w:p w14:paraId="63C6EE08" w14:textId="6A5156A6" w:rsidR="00B706C9" w:rsidRDefault="00B706C9" w:rsidP="00B706C9">
      <w:pPr>
        <w:pStyle w:val="Licenta"/>
        <w:ind w:firstLine="720"/>
      </w:pPr>
      <w:r>
        <w:t>MySql este al doilea cel mai popular sistem de gestionare a bazelor de date (după o statistică din Ianuarie 2022), primul loc fiind ocupat de Oracle. MySql este dezvoltat, distribuit și întreținut de Oracle Corporation.</w:t>
      </w:r>
      <w:r w:rsidR="00C9736E">
        <w:t xml:space="preserve"> </w:t>
      </w:r>
      <w:r w:rsidR="00C9736E">
        <w:fldChar w:fldCharType="begin"/>
      </w:r>
      <w:r w:rsidR="007730B0">
        <w:instrText xml:space="preserve"> ADDIN ZOTERO_ITEM CSL_CITATION {"citationID":"66Ljr8W0","properties":{"formattedCitation":"[20]","plainCitation":"[20]","noteIndex":0},"citationItems":[{"id":32,"uris":["http://zotero.org/users/local/vAaW8rZi/items/ZU9CPNPS"],"itemData":{"id":32,"type":"webpage","title":"MySQL :: MySQL 5.7 Reference Manual :: 1.2.1 What is MySQL?","URL":"https://dev.mysql.com/doc/refman/5.7/en/what-is-mysql.html","accessed":{"date-parts":[["2022",6,18]]}}}],"schema":"https://github.com/citation-style-language/schema/raw/master/csl-citation.json"} </w:instrText>
      </w:r>
      <w:r w:rsidR="00C9736E">
        <w:fldChar w:fldCharType="separate"/>
      </w:r>
      <w:r w:rsidR="007730B0" w:rsidRPr="007730B0">
        <w:t>[20]</w:t>
      </w:r>
      <w:r w:rsidR="00C9736E">
        <w:fldChar w:fldCharType="end"/>
      </w:r>
    </w:p>
    <w:p w14:paraId="289E208E" w14:textId="618EDFE1" w:rsidR="00B706C9" w:rsidRDefault="004454DE" w:rsidP="004454DE">
      <w:pPr>
        <w:pStyle w:val="Style53"/>
        <w:spacing w:line="360" w:lineRule="auto"/>
      </w:pPr>
      <w:r>
        <w:lastRenderedPageBreak/>
        <w:t>MySql este un sistem de gestionare a bazelor de date</w:t>
      </w:r>
    </w:p>
    <w:p w14:paraId="4E5C3975" w14:textId="77777777" w:rsidR="004454DE" w:rsidRDefault="004454DE" w:rsidP="004454DE">
      <w:pPr>
        <w:pStyle w:val="Licenta"/>
        <w:ind w:firstLine="720"/>
      </w:pPr>
      <w:r>
        <w:t>O bază de date este o colecție structurată de date. O bază de date poate conține orice, de la o simplă listă de cumpărături până la cantități mari de informații dintr-o rețea corporativă.</w:t>
      </w:r>
    </w:p>
    <w:p w14:paraId="412FB4A6" w14:textId="43150DFA" w:rsidR="004454DE" w:rsidRPr="00ED2DE8" w:rsidRDefault="004454DE" w:rsidP="004454DE">
      <w:pPr>
        <w:pStyle w:val="Licenta"/>
        <w:ind w:firstLine="720"/>
      </w:pPr>
      <w:r w:rsidRPr="004454DE">
        <w:t>Pentru a adăuga , accesa și procesa datele stocate într-o bază de date, avem nevoie de un sistem de gestionare a bazelor de date cum este MySQL Server.Deoarece calculatoarele sunt foarte bune la manipularea unor cantități mari de date, sistemele pentru gestionarea bazelor de date joacă un rol important în calcul, ca utilități autonome sau ca părți ale altor aplicații.</w:t>
      </w:r>
    </w:p>
    <w:p w14:paraId="64F162E8" w14:textId="44873F2F" w:rsidR="004454DE" w:rsidRDefault="004454DE" w:rsidP="004454DE">
      <w:pPr>
        <w:pStyle w:val="Style53"/>
        <w:spacing w:line="360" w:lineRule="auto"/>
      </w:pPr>
      <w:r>
        <w:t>Bazele de date MySql sunt relaţionale</w:t>
      </w:r>
    </w:p>
    <w:p w14:paraId="0D59F4AB" w14:textId="77777777" w:rsidR="004454DE" w:rsidRDefault="004454DE" w:rsidP="004454DE">
      <w:pPr>
        <w:pStyle w:val="Licenta"/>
        <w:ind w:firstLine="720"/>
      </w:pPr>
      <w:r>
        <w:t>O bază de date relațională stochează datele în tabele separate mai degrabă decât să pună toate datele într-un singur depozit mare.</w:t>
      </w:r>
    </w:p>
    <w:p w14:paraId="4F0BEF81" w14:textId="77777777" w:rsidR="004454DE" w:rsidRDefault="004454DE" w:rsidP="004454DE">
      <w:pPr>
        <w:pStyle w:val="Licenta"/>
        <w:ind w:firstLine="720"/>
      </w:pPr>
      <w:r>
        <w:t>Structurile bazelor de date sunt organizate în fișiere fizice optimizate pentru viteză.Modelul logic cu obiecte precum baze de date, tabele, rânduri și coloane oferă un mediu de programare flexibil. Se stabilesc reguli care guvernează relațiile dintre diferite câmpuri de date, cum ar fi unu-la-unu , unu-la-mulți , unic , obligatoriu sau opțional și pointeri între diferite tabele. Baza de date aplică aceste reguli, astfel încât, cu o  bază de date bine concepută, aplicația dvs. nu va vedea niciodată date inconsecvente, duplicate, orfane, învechite sau date lipsă.</w:t>
      </w:r>
    </w:p>
    <w:p w14:paraId="6E783CCF" w14:textId="77777777" w:rsidR="004454DE" w:rsidRDefault="004454DE" w:rsidP="004454DE">
      <w:pPr>
        <w:pStyle w:val="Licenta"/>
        <w:ind w:firstLine="720"/>
      </w:pPr>
      <w:r>
        <w:t>Partea “SQL” din “MySQL” vine de la “Structured Query Language”. SQL este cel mai comun limbaj standardizat folosit pentru accesarea bazelor de date. Depinzând de mediul de programare folosit, putem folosi direct sintaxa SQL, declarații SQL încorporate într-un cod scris în alt limbaj de programare, sau am putea folosi un API specific limbajului care ascunde sintaxa SQL.</w:t>
      </w:r>
    </w:p>
    <w:p w14:paraId="457D25C2" w14:textId="77777777" w:rsidR="004454DE" w:rsidRDefault="004454DE" w:rsidP="004454DE">
      <w:pPr>
        <w:pStyle w:val="Licenta"/>
        <w:ind w:firstLine="720"/>
      </w:pPr>
      <w:r>
        <w:t>Serverul de baze de date MySQL este foarte rapid, de încredere, scalabil și ușor de folosit.</w:t>
      </w:r>
    </w:p>
    <w:p w14:paraId="3EE67582" w14:textId="77777777" w:rsidR="004454DE" w:rsidRDefault="004454DE" w:rsidP="004454DE">
      <w:pPr>
        <w:pStyle w:val="Licenta"/>
        <w:ind w:firstLine="720"/>
      </w:pPr>
      <w:r>
        <w:t>Serverul MySQL poate rula confortabil pe un desktop sau un laptop, alături de alte aplicații, servere web, și așa mai departe , necesitând puțină sau chiar nici un pic de atenție.</w:t>
      </w:r>
    </w:p>
    <w:p w14:paraId="138FC3DF" w14:textId="581B8379" w:rsidR="004454DE" w:rsidRDefault="004454DE" w:rsidP="004454DE">
      <w:pPr>
        <w:pStyle w:val="Licenta"/>
        <w:ind w:firstLine="720"/>
      </w:pPr>
      <w:r w:rsidRPr="004454DE">
        <w:lastRenderedPageBreak/>
        <w:t>MySQL a fost inițial dezvoltat pentru a se ocupa de baze de date de dimensiuni mari mult mai repede decât soluțiile existente și este folosit cu succes în medii de producție cu cerere mare de câțiva ani</w:t>
      </w:r>
      <w:r>
        <w:t>.</w:t>
      </w:r>
    </w:p>
    <w:p w14:paraId="49446AAD" w14:textId="5D11F04C" w:rsidR="004454DE" w:rsidRDefault="004454DE" w:rsidP="004454DE">
      <w:pPr>
        <w:pStyle w:val="Style52"/>
        <w:ind w:left="1134" w:hanging="425"/>
      </w:pPr>
      <w:r>
        <w:t xml:space="preserve"> </w:t>
      </w:r>
      <w:bookmarkStart w:id="58" w:name="_Toc106575443"/>
      <w:r>
        <w:t>MySql Workbench</w:t>
      </w:r>
      <w:bookmarkEnd w:id="58"/>
    </w:p>
    <w:p w14:paraId="6E287BF9" w14:textId="74B8BC33" w:rsidR="004454DE" w:rsidRDefault="004454DE" w:rsidP="004454DE">
      <w:pPr>
        <w:pStyle w:val="Licenta"/>
        <w:ind w:firstLine="709"/>
      </w:pPr>
      <w:r>
        <w:t>MySql poate fi folosit fără probleme din linie de comandă doar că nu este la fel de simplu precum o interfață grafică. De aceea, pentru a face totul mai ușor, Oracle ne pune la dispoziție MySQL Workbench, un instrument vizual pentru proiectarea bazelor de date. Este succesorul instrumentului DBDesigner 4 de la fabFORCE.net și înlocuiește pachetul de programe MySQL GUI Tools Bundle. MySQL Workbench este disponibil pe Windows, Linux și Mac OS X.</w:t>
      </w:r>
      <w:r w:rsidR="00C9736E">
        <w:t xml:space="preserve"> </w:t>
      </w:r>
      <w:r w:rsidR="00C9736E">
        <w:fldChar w:fldCharType="begin"/>
      </w:r>
      <w:r w:rsidR="007730B0">
        <w:instrText xml:space="preserve"> ADDIN ZOTERO_ITEM CSL_CITATION {"citationID":"JBrrDbpx","properties":{"formattedCitation":"[21]","plainCitation":"[21]","noteIndex":0},"citationItems":[{"id":58,"uris":["http://zotero.org/users/local/vAaW8rZi/items/2AVHWU4T"],"itemData":{"id":58,"type":"webpage","title":"MySQL :: MySQL Workbench","URL":"https://www.mysql.com/products/workbench/","accessed":{"date-parts":[["2022",6,19]]}}}],"schema":"https://github.com/citation-style-language/schema/raw/master/csl-citation.json"} </w:instrText>
      </w:r>
      <w:r w:rsidR="00C9736E">
        <w:fldChar w:fldCharType="separate"/>
      </w:r>
      <w:r w:rsidR="007730B0" w:rsidRPr="007730B0">
        <w:t>[21]</w:t>
      </w:r>
      <w:r w:rsidR="00C9736E">
        <w:fldChar w:fldCharType="end"/>
      </w:r>
    </w:p>
    <w:p w14:paraId="143C7385" w14:textId="15CB976C" w:rsidR="004454DE" w:rsidRDefault="004454DE" w:rsidP="004454DE">
      <w:pPr>
        <w:pStyle w:val="Licenta"/>
        <w:ind w:firstLine="709"/>
      </w:pPr>
      <w:r w:rsidRPr="004454DE">
        <w:t>MySQL Workbench permite utilizatorilor să proiecteze vizual, să modeleze , să genereze și să gestioneze baze de date.Acest instrument include tot ce are nevoie un modelator de date pentru a crea modele ER (Entity-Relationship) complexe , permite ingineria directă și inversă și, de asemenea oferă caracteristici cheie pentru efectuarea modificărilor sarcinilor dificile legate de management și documentare care în mod normal ar necesita un timp și efort îndelungat.</w:t>
      </w:r>
    </w:p>
    <w:p w14:paraId="328F9498" w14:textId="77777777" w:rsidR="004454DE" w:rsidRDefault="004454DE" w:rsidP="004454DE">
      <w:pPr>
        <w:pStyle w:val="Licenta"/>
        <w:ind w:firstLine="720"/>
      </w:pPr>
    </w:p>
    <w:p w14:paraId="573D7C07" w14:textId="28277690" w:rsidR="004454DE" w:rsidRDefault="004454DE" w:rsidP="00D32225">
      <w:pPr>
        <w:pStyle w:val="Style54"/>
        <w:ind w:left="2410" w:hanging="709"/>
      </w:pPr>
      <w:r>
        <w:t>Dezvoltare</w:t>
      </w:r>
    </w:p>
    <w:p w14:paraId="0CFC2EA2" w14:textId="4195B8CB" w:rsidR="00D32225" w:rsidRDefault="00D32225" w:rsidP="00D32225">
      <w:pPr>
        <w:pStyle w:val="Licenta"/>
        <w:ind w:firstLine="720"/>
      </w:pPr>
      <w:r>
        <w:t>MySQL Workbench oferă instrumente vizuale pentru crearea, executarea și optimizarea interogărilor SQL. Editorul SQL oferă evidențierea sintaxei, completarea automată, reutilizarea fragmentelor SQL și istoricul execuției SQL. Panoul de conexiuni la baze de date le permite dezvoltatorilor să gestioneze cu ușurință conexiunile standard la baze de date, inclusiv MySQL Fabric.</w:t>
      </w:r>
    </w:p>
    <w:p w14:paraId="7F0A4110" w14:textId="0478792D" w:rsidR="00D32225" w:rsidRDefault="00D32225" w:rsidP="00D32225">
      <w:pPr>
        <w:pStyle w:val="Style54"/>
        <w:ind w:left="2410" w:hanging="709"/>
      </w:pPr>
      <w:r>
        <w:lastRenderedPageBreak/>
        <w:t>Migrarea bazelor de date</w:t>
      </w:r>
    </w:p>
    <w:p w14:paraId="1CCD59A3" w14:textId="2E9816F1" w:rsidR="00D32225" w:rsidRDefault="00D32225" w:rsidP="00D32225">
      <w:pPr>
        <w:pStyle w:val="Licenta"/>
        <w:ind w:firstLine="720"/>
      </w:pPr>
      <w:r>
        <w:rPr>
          <w:noProof/>
          <w:lang w:val="en-US" w:bidi="ar-SA"/>
        </w:rPr>
        <w:drawing>
          <wp:anchor distT="114300" distB="114300" distL="114300" distR="114300" simplePos="0" relativeHeight="251846144" behindDoc="0" locked="0" layoutInCell="1" hidden="0" allowOverlap="1" wp14:anchorId="04FA101D" wp14:editId="07786541">
            <wp:simplePos x="0" y="0"/>
            <wp:positionH relativeFrom="column">
              <wp:posOffset>16979</wp:posOffset>
            </wp:positionH>
            <wp:positionV relativeFrom="paragraph">
              <wp:posOffset>1667510</wp:posOffset>
            </wp:positionV>
            <wp:extent cx="5730875" cy="2811061"/>
            <wp:effectExtent l="0" t="0" r="3175" b="8890"/>
            <wp:wrapSquare wrapText="bothSides" distT="114300" distB="114300" distL="114300" distR="114300"/>
            <wp:docPr id="4"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a:srcRect/>
                    <a:stretch>
                      <a:fillRect/>
                    </a:stretch>
                  </pic:blipFill>
                  <pic:spPr>
                    <a:xfrm>
                      <a:off x="0" y="0"/>
                      <a:ext cx="5730875" cy="2811061"/>
                    </a:xfrm>
                    <a:prstGeom prst="rect">
                      <a:avLst/>
                    </a:prstGeom>
                    <a:ln/>
                  </pic:spPr>
                </pic:pic>
              </a:graphicData>
            </a:graphic>
            <wp14:sizeRelV relativeFrom="margin">
              <wp14:pctHeight>0</wp14:pctHeight>
            </wp14:sizeRelV>
          </wp:anchor>
        </w:drawing>
      </w:r>
      <w:r>
        <w:t>MySQL Workbench oferă acum o soluție completă și ușor de utilizat pentru migrarea Microsoft SQL Server, Microsoft Access, Sybase ASE, PostgreSQL și alte tabele, obiecte și date RDBMS către MySQL. Dezvoltatorii și DBA(Database Administrator) pot converti rapid și ușor aplicațiile existente pentru a rula pe MySQL atât pe Windows, cât și pe alte platforme. Migrarea acceptă, de asemenea, migrarea de la versiunile anterioare de MySQL la cele mai recente versiuni.</w:t>
      </w:r>
    </w:p>
    <w:p w14:paraId="4854AA0B" w14:textId="698E1870" w:rsidR="00D32225" w:rsidRDefault="00D32225" w:rsidP="00D32225">
      <w:pPr>
        <w:pStyle w:val="Heading2"/>
        <w:spacing w:line="360" w:lineRule="auto"/>
        <w:ind w:left="1134" w:hanging="708"/>
        <w:rPr>
          <w:rFonts w:ascii="Times New Roman" w:hAnsi="Times New Roman"/>
          <w:i w:val="0"/>
        </w:rPr>
      </w:pPr>
      <w:bookmarkStart w:id="59" w:name="_Toc106575444"/>
      <w:r>
        <w:rPr>
          <w:rFonts w:ascii="Times New Roman" w:hAnsi="Times New Roman"/>
          <w:i w:val="0"/>
        </w:rPr>
        <w:t>Hibernate</w:t>
      </w:r>
      <w:bookmarkEnd w:id="59"/>
    </w:p>
    <w:p w14:paraId="1472F67C" w14:textId="7927D95E" w:rsidR="00D32225" w:rsidRDefault="00D32225" w:rsidP="00D32225">
      <w:pPr>
        <w:pStyle w:val="Licenta"/>
        <w:ind w:firstLine="720"/>
      </w:pPr>
      <w:r>
        <w:t>Hibernate este un instrument open source de mapare relațională a obiectelor (ORM) care oferă un cadru pentru maparea modelelor de domenii orientate pe obiecte la baze de date relaționale pentru aplicații web.</w:t>
      </w:r>
    </w:p>
    <w:p w14:paraId="15C0E9CE" w14:textId="2502D811" w:rsidR="00D32225" w:rsidRDefault="00D32225" w:rsidP="00D32225">
      <w:pPr>
        <w:pStyle w:val="Licenta"/>
        <w:ind w:firstLine="720"/>
      </w:pPr>
      <w:r>
        <w:t>Maparea relațională a obiectelor se bazează pe containerizarea obiectelor și pe abstractizarea care asigură această capacitate. Abstracția face posibilă adresarea, accesarea și manipularea obiectelor fără a fi nevoie să luați în considerare modul în care acestea sunt legate de sursele lor de date.</w:t>
      </w:r>
    </w:p>
    <w:p w14:paraId="2BBC113D" w14:textId="24D6501D" w:rsidR="00D32225" w:rsidRDefault="00D32225" w:rsidP="00D32225">
      <w:pPr>
        <w:pStyle w:val="Licenta"/>
        <w:ind w:firstLine="720"/>
      </w:pPr>
      <w:r w:rsidRPr="00D32225">
        <w:t>Cadrul Hibernate ORM ghidează maparea claselor Java la tabele de baze de date și a tipurilor de date Java la tipuri de date SQL și oferă interogări și regăsire.</w:t>
      </w:r>
    </w:p>
    <w:p w14:paraId="7211E639" w14:textId="08A82C18" w:rsidR="00D32225" w:rsidRDefault="00C9736E" w:rsidP="00C9736E">
      <w:pPr>
        <w:pStyle w:val="Style55"/>
        <w:numPr>
          <w:ilvl w:val="0"/>
          <w:numId w:val="0"/>
        </w:numPr>
        <w:ind w:left="1429"/>
      </w:pPr>
      <w:r>
        <w:t>2.17.1</w:t>
      </w:r>
      <w:r w:rsidR="00D32225">
        <w:t xml:space="preserve"> </w:t>
      </w:r>
      <w:bookmarkStart w:id="60" w:name="_Toc106575446"/>
      <w:r w:rsidR="00D32225">
        <w:t>Beneficiile Hibernate</w:t>
      </w:r>
      <w:bookmarkEnd w:id="60"/>
    </w:p>
    <w:p w14:paraId="3DBE5A3E" w14:textId="7FC93C04" w:rsidR="00D32225" w:rsidRDefault="00D32225" w:rsidP="00D32225">
      <w:pPr>
        <w:pStyle w:val="Licenta"/>
        <w:ind w:firstLine="720"/>
      </w:pPr>
      <w:r>
        <w:t xml:space="preserve">Orice modificări efectuate sunt încapsulate în sursa de date în sine, astfel încât atunci când acele surse sau interfețele lor de programare a aplicațiilor (API) se schimbă, </w:t>
      </w:r>
      <w:r>
        <w:lastRenderedPageBreak/>
        <w:t>aplicațiile care folosesc ORM nu trebuie să facă modificări sau chiar să fie conștiente de acele informații. În mod similar, programatorii pot avea o vedere consecventă asupra obiectelor în timp, deși sursele care le livrează, clasele care le primesc (sinks) și aplicațiile care le accesează se pot schimba.</w:t>
      </w:r>
    </w:p>
    <w:p w14:paraId="4A98CDAC" w14:textId="77777777" w:rsidR="00D32225" w:rsidRDefault="00D32225" w:rsidP="00D32225">
      <w:pPr>
        <w:pStyle w:val="Licenta"/>
        <w:ind w:firstLine="720"/>
      </w:pPr>
      <w:r>
        <w:t>Hibernate este disponibil gratuit pentru descărcare și este licențiat în baza licenței publice GNU Lesser General Public License (LGPL) cu sursă deschisă.</w:t>
      </w:r>
    </w:p>
    <w:p w14:paraId="1AC42B85" w14:textId="56AAB0D0" w:rsidR="00D32225" w:rsidRDefault="00D32225" w:rsidP="00D32225">
      <w:pPr>
        <w:pStyle w:val="Style55"/>
      </w:pPr>
      <w:r>
        <w:t xml:space="preserve"> </w:t>
      </w:r>
      <w:bookmarkStart w:id="61" w:name="_Toc106575447"/>
      <w:r>
        <w:t>Cum funcţionează Hibernate?</w:t>
      </w:r>
      <w:bookmarkEnd w:id="61"/>
    </w:p>
    <w:p w14:paraId="7BC1AAF8" w14:textId="04042174" w:rsidR="000B3F8D" w:rsidRDefault="000B3F8D" w:rsidP="000B3F8D">
      <w:pPr>
        <w:pStyle w:val="Licenta"/>
        <w:ind w:firstLine="720"/>
      </w:pPr>
      <w:r>
        <w:t>Hibernate este un serviciu open source de persistență și interogare obiect-relațională pentru orice aplicație Java. Hibernate mapează clasele Java la tabelele bazei de date și de la tipurile de date Java la tipurile de date SQL și scutește dezvoltatorul de cele mai comune sarcini de programare legate de persistența datelor.</w:t>
      </w:r>
    </w:p>
    <w:p w14:paraId="6D4E0EA6" w14:textId="4FC8F2D0" w:rsidR="000B3F8D" w:rsidRDefault="000B3F8D" w:rsidP="000B3F8D">
      <w:pPr>
        <w:pStyle w:val="Licenta"/>
        <w:ind w:firstLine="720"/>
      </w:pPr>
      <w:r w:rsidRPr="000B3F8D">
        <w:t>Hibernate se află între obiectele tradiționale Java și serverul de baze de date pentru a gestiona toate lucrările de persistență a acestor obiecte pe baza mecanismelor și modelelor O/R adecvate.</w:t>
      </w:r>
    </w:p>
    <w:p w14:paraId="116F04CF" w14:textId="45E0F0A8" w:rsidR="00D32225" w:rsidRDefault="000B3F8D" w:rsidP="00C9736E">
      <w:pPr>
        <w:pStyle w:val="Style55"/>
        <w:numPr>
          <w:ilvl w:val="2"/>
          <w:numId w:val="79"/>
        </w:numPr>
      </w:pPr>
      <w:r>
        <w:t xml:space="preserve"> </w:t>
      </w:r>
      <w:bookmarkStart w:id="62" w:name="_Toc106575448"/>
      <w:r>
        <w:t>De ce să folosiţi Hibernate?</w:t>
      </w:r>
      <w:bookmarkEnd w:id="62"/>
    </w:p>
    <w:p w14:paraId="5D75AFB6" w14:textId="7D001316" w:rsidR="000B3F8D" w:rsidRDefault="000B3F8D" w:rsidP="000B3F8D">
      <w:pPr>
        <w:pStyle w:val="Licenta"/>
        <w:ind w:firstLine="720"/>
      </w:pPr>
      <w:r>
        <w:t>Hibernate reduce liniile de cod prin menținerea mapării obiect-tabel în sine și returnează rezultatul aplicației sub formă de obiecte Java. Eliberează programatorul de manipularea manuală a datelor persistente, reducând astfel timpul de dezvoltare și costul de întreținere.</w:t>
      </w:r>
    </w:p>
    <w:p w14:paraId="38BA7DF7" w14:textId="387BA91B" w:rsidR="000B3F8D" w:rsidRDefault="000B3F8D" w:rsidP="00C9736E">
      <w:pPr>
        <w:pStyle w:val="Style55"/>
        <w:numPr>
          <w:ilvl w:val="2"/>
          <w:numId w:val="79"/>
        </w:numPr>
      </w:pPr>
      <w:r>
        <w:t xml:space="preserve"> </w:t>
      </w:r>
      <w:bookmarkStart w:id="63" w:name="_Toc106575449"/>
      <w:r>
        <w:t>Hibernate şi JPA versus JDBC</w:t>
      </w:r>
      <w:bookmarkEnd w:id="63"/>
    </w:p>
    <w:p w14:paraId="6D7B267F" w14:textId="77777777" w:rsidR="000B3F8D" w:rsidRDefault="000B3F8D" w:rsidP="000B3F8D">
      <w:pPr>
        <w:pStyle w:val="Licenta"/>
        <w:ind w:firstLine="720"/>
      </w:pPr>
      <w:r>
        <w:t>Java Database Connectivity (JDBC) este un API împachetat cu ediția Java SE care face posibilă standardizarea și simplificarea procesului de conectare a aplicațiilor Java la sisteme externe de gestionare a bazelor de date relaționale (RDBMS).</w:t>
      </w:r>
    </w:p>
    <w:p w14:paraId="2880D36B" w14:textId="77777777" w:rsidR="000B3F8D" w:rsidRDefault="000B3F8D" w:rsidP="000B3F8D">
      <w:pPr>
        <w:pStyle w:val="Licenta"/>
        <w:ind w:firstLine="720"/>
      </w:pPr>
      <w:r>
        <w:t>În mod fundamental, aplicațiile scrise în Java realizează logica. Limbajul Java oferă facilități pentru efectuarea logicii iterative cu bucle(loops), logica condiționată cu instrucțiuni if și analiză orientată pe obiecte prin utilizarea claselor și interfețelor. Dar aplicațiile Java nu stochează date în mod persistent.</w:t>
      </w:r>
    </w:p>
    <w:p w14:paraId="713B7E51" w14:textId="77777777" w:rsidR="000B3F8D" w:rsidRDefault="000B3F8D" w:rsidP="000B3F8D">
      <w:pPr>
        <w:pStyle w:val="Licenta"/>
        <w:ind w:firstLine="720"/>
      </w:pPr>
      <w:r>
        <w:t>Persistența datelor este de obicei delegată bazelor de date NoSQL, cum ar fi MongoDB și Cassandra, sau bazelor de date relaționale, cum ar fi IBM DB2 sau Microsoft SQL Server sau populara bază de date open source MySQL.</w:t>
      </w:r>
    </w:p>
    <w:p w14:paraId="4ABA3633" w14:textId="792BF39E" w:rsidR="000B3F8D" w:rsidRDefault="000B3F8D" w:rsidP="000B3F8D">
      <w:pPr>
        <w:pStyle w:val="Licenta"/>
        <w:ind w:firstLine="720"/>
      </w:pPr>
      <w:r w:rsidRPr="000B3F8D">
        <w:lastRenderedPageBreak/>
        <w:t>Pentru a ajuta la abordarea nepotrivirii obiect-relaționale, există o serie de framework-uri care simplifică sarcina de a muta datele între o bază de date relațională și un program Java. Framework-urile populare de mapare obiect-relațională (ORM) includ Hibernate, TopLink și DataNucleus.</w:t>
      </w:r>
    </w:p>
    <w:p w14:paraId="18F4DCF1" w14:textId="7A15D588" w:rsidR="0008013C" w:rsidRDefault="0008013C" w:rsidP="0008013C">
      <w:pPr>
        <w:pStyle w:val="Heading2"/>
        <w:spacing w:line="360" w:lineRule="auto"/>
        <w:ind w:left="1134" w:hanging="708"/>
        <w:rPr>
          <w:rFonts w:ascii="Times New Roman" w:hAnsi="Times New Roman"/>
          <w:i w:val="0"/>
        </w:rPr>
      </w:pPr>
      <w:bookmarkStart w:id="64" w:name="_Toc106575450"/>
      <w:r>
        <w:rPr>
          <w:rFonts w:ascii="Times New Roman" w:hAnsi="Times New Roman"/>
          <w:i w:val="0"/>
        </w:rPr>
        <w:t>DDL (Data Definition Language)</w:t>
      </w:r>
      <w:bookmarkEnd w:id="64"/>
    </w:p>
    <w:p w14:paraId="3E4BA231" w14:textId="50BF72DF" w:rsidR="0008013C" w:rsidRDefault="0008013C" w:rsidP="0008013C">
      <w:pPr>
        <w:spacing w:line="360" w:lineRule="auto"/>
        <w:ind w:firstLine="720"/>
        <w:jc w:val="both"/>
      </w:pPr>
      <w:r>
        <w:t>Limbajul de definire a datelor (DDL) este un limbaj care permite utilizatorului să definească datele și relația lor cu alte tipuri de date.</w:t>
      </w:r>
      <w:r w:rsidR="00C9736E">
        <w:fldChar w:fldCharType="begin"/>
      </w:r>
      <w:r w:rsidR="007730B0">
        <w:instrText xml:space="preserve"> ADDIN ZOTERO_ITEM CSL_CITATION {"citationID":"bO0BSzJY","properties":{"formattedCitation":"[22]","plainCitation":"[22]","noteIndex":0},"citationItems":[{"id":44,"uris":["http://zotero.org/users/local/vAaW8rZi/items/P2NUF4DU"],"itemData":{"id":44,"type":"webpage","title":"What are the DDL commands in DBMS?","URL":"https://www.tutorialspoint.com/what-are-the-ddl-commands-in-dbms","accessed":{"date-parts":[["2022",6,18]]}}}],"schema":"https://github.com/citation-style-language/schema/raw/master/csl-citation.json"} </w:instrText>
      </w:r>
      <w:r w:rsidR="00C9736E">
        <w:fldChar w:fldCharType="separate"/>
      </w:r>
      <w:r w:rsidR="007730B0" w:rsidRPr="007730B0">
        <w:t>[22]</w:t>
      </w:r>
      <w:r w:rsidR="00C9736E">
        <w:fldChar w:fldCharType="end"/>
      </w:r>
    </w:p>
    <w:p w14:paraId="32ADABAF" w14:textId="5C7C6F5F" w:rsidR="0008013C" w:rsidRDefault="0008013C" w:rsidP="0008013C">
      <w:r>
        <w:t>`</w:t>
      </w:r>
      <w:r>
        <w:tab/>
        <w:t>Instrucțiunile limbajului de definire a datelor funcționează cu structura tabelelor bazei de date.</w:t>
      </w:r>
    </w:p>
    <w:p w14:paraId="2CC975CA" w14:textId="5081D00E" w:rsidR="0008013C" w:rsidRDefault="0008013C" w:rsidP="0008013C"/>
    <w:p w14:paraId="1F17784A" w14:textId="63A5ED36" w:rsidR="0008013C" w:rsidRDefault="000E0847" w:rsidP="00DB1A87">
      <w:pPr>
        <w:pStyle w:val="Style55"/>
        <w:numPr>
          <w:ilvl w:val="0"/>
          <w:numId w:val="66"/>
        </w:numPr>
      </w:pPr>
      <w:bookmarkStart w:id="65" w:name="_Toc106575451"/>
      <w:r>
        <w:t>Comenzi DDL</w:t>
      </w:r>
      <w:bookmarkEnd w:id="65"/>
    </w:p>
    <w:p w14:paraId="5B069BED" w14:textId="77777777" w:rsidR="000E0847" w:rsidRDefault="000E0847" w:rsidP="00DB1A87">
      <w:pPr>
        <w:pStyle w:val="Licenta"/>
        <w:numPr>
          <w:ilvl w:val="0"/>
          <w:numId w:val="67"/>
        </w:numPr>
        <w:ind w:left="1440"/>
      </w:pPr>
      <w:r>
        <w:t>Create - Este folosit pentru a crea un tabel nou sau o bază de date nouă.</w:t>
      </w:r>
    </w:p>
    <w:p w14:paraId="29BBC781" w14:textId="77777777" w:rsidR="000E0847" w:rsidRDefault="000E0847" w:rsidP="00DB1A87">
      <w:pPr>
        <w:pStyle w:val="Licenta"/>
        <w:numPr>
          <w:ilvl w:val="0"/>
          <w:numId w:val="67"/>
        </w:numPr>
        <w:ind w:left="1440"/>
      </w:pPr>
      <w:r>
        <w:t>Alter - Este folosit pentru a modifica sau modifica structura tabelului bazei de date.</w:t>
      </w:r>
    </w:p>
    <w:p w14:paraId="19BF3A51" w14:textId="77777777" w:rsidR="000E0847" w:rsidRDefault="000E0847" w:rsidP="00DB1A87">
      <w:pPr>
        <w:pStyle w:val="Licenta"/>
        <w:numPr>
          <w:ilvl w:val="0"/>
          <w:numId w:val="67"/>
        </w:numPr>
        <w:ind w:left="1440"/>
      </w:pPr>
      <w:r>
        <w:t>Drop - Este folosit pentru a șterge un tabel, index sau vederi din baza de date.</w:t>
      </w:r>
    </w:p>
    <w:p w14:paraId="5281A2F4" w14:textId="77777777" w:rsidR="000E0847" w:rsidRDefault="000E0847" w:rsidP="00DB1A87">
      <w:pPr>
        <w:pStyle w:val="Licenta"/>
        <w:numPr>
          <w:ilvl w:val="0"/>
          <w:numId w:val="67"/>
        </w:numPr>
        <w:ind w:left="1440"/>
      </w:pPr>
      <w:r>
        <w:t>Truncate - Este folosit pentru a șterge înregistrările sau datele din tabel, dar structura acestuia rămâne așa cum este.</w:t>
      </w:r>
    </w:p>
    <w:p w14:paraId="52554EBE" w14:textId="77777777" w:rsidR="000E0847" w:rsidRDefault="000E0847" w:rsidP="000E0847">
      <w:pPr>
        <w:pStyle w:val="Licenta"/>
        <w:ind w:left="720"/>
      </w:pPr>
    </w:p>
    <w:p w14:paraId="70C9CB77" w14:textId="4A13DA12" w:rsidR="000E0847" w:rsidRDefault="000E0847" w:rsidP="00DB1A87">
      <w:pPr>
        <w:pStyle w:val="Licenta"/>
        <w:numPr>
          <w:ilvl w:val="0"/>
          <w:numId w:val="67"/>
        </w:numPr>
        <w:ind w:left="1440"/>
      </w:pPr>
      <w:r>
        <w:t>Rename - Este folosit pentru a redenumi un obiect din baza de date.</w:t>
      </w:r>
    </w:p>
    <w:p w14:paraId="088F95C9" w14:textId="77777777" w:rsidR="000E0847" w:rsidRDefault="000E0847" w:rsidP="000E0847">
      <w:pPr>
        <w:pStyle w:val="Licenta"/>
        <w:ind w:firstLine="720"/>
      </w:pPr>
      <w:r>
        <w:t>Când creați un tabel, trebuie să specificați următoarele:</w:t>
      </w:r>
    </w:p>
    <w:p w14:paraId="39ED5CEE" w14:textId="77777777" w:rsidR="000E0847" w:rsidRDefault="000E0847" w:rsidP="00DB1A87">
      <w:pPr>
        <w:pStyle w:val="Licenta"/>
        <w:numPr>
          <w:ilvl w:val="0"/>
          <w:numId w:val="68"/>
        </w:numPr>
      </w:pPr>
      <w:r>
        <w:t>Numele tabelului.</w:t>
      </w:r>
    </w:p>
    <w:p w14:paraId="0A409B2B" w14:textId="77777777" w:rsidR="000E0847" w:rsidRDefault="000E0847" w:rsidP="00DB1A87">
      <w:pPr>
        <w:pStyle w:val="Licenta"/>
        <w:numPr>
          <w:ilvl w:val="0"/>
          <w:numId w:val="68"/>
        </w:numPr>
      </w:pPr>
      <w:r>
        <w:t>Numele fiecărei coloane.</w:t>
      </w:r>
    </w:p>
    <w:p w14:paraId="2BF97CC6" w14:textId="77777777" w:rsidR="000E0847" w:rsidRDefault="000E0847" w:rsidP="00DB1A87">
      <w:pPr>
        <w:pStyle w:val="Licenta"/>
        <w:numPr>
          <w:ilvl w:val="0"/>
          <w:numId w:val="68"/>
        </w:numPr>
      </w:pPr>
      <w:r>
        <w:t>Tipul de date al fiecărei coloane.</w:t>
      </w:r>
    </w:p>
    <w:p w14:paraId="2531FD3B" w14:textId="3DACB3B9" w:rsidR="000E0847" w:rsidRDefault="000E0847" w:rsidP="00DB1A87">
      <w:pPr>
        <w:pStyle w:val="Licenta"/>
        <w:numPr>
          <w:ilvl w:val="0"/>
          <w:numId w:val="68"/>
        </w:numPr>
      </w:pPr>
      <w:r>
        <w:t>Dimensiunea fiecărei coloane.</w:t>
      </w:r>
    </w:p>
    <w:p w14:paraId="09CC97F5" w14:textId="77777777" w:rsidR="000E0847" w:rsidRDefault="000E0847" w:rsidP="000E0847">
      <w:pPr>
        <w:pStyle w:val="Licenta"/>
        <w:ind w:firstLine="720"/>
      </w:pPr>
      <w:r>
        <w:t>Hibernate oferă posibilitatea de a genera automat tabelele bazei de date pe baza entităților definite în Java, alternativa fiind folosirea fișierelor DDL sau generarea bazei de date într-un sistem pentru gestionarea bazelor de date.</w:t>
      </w:r>
    </w:p>
    <w:p w14:paraId="6F8A2C79" w14:textId="08EE3C1E" w:rsidR="000E0847" w:rsidRPr="0008013C" w:rsidRDefault="000E0847" w:rsidP="000E0847">
      <w:pPr>
        <w:pStyle w:val="Licenta"/>
        <w:ind w:firstLine="720"/>
      </w:pPr>
      <w:r>
        <w:t>Eu am ales folosirea unui fișier DDL pentru generarea bazei de date pentru a avea mai mult control asupra tabelelor și coloanelor acestora.</w:t>
      </w:r>
    </w:p>
    <w:p w14:paraId="6C5922CD" w14:textId="1134E7DF" w:rsidR="000E0847" w:rsidRDefault="000E0847" w:rsidP="000E0847">
      <w:pPr>
        <w:pStyle w:val="Heading2"/>
        <w:spacing w:line="360" w:lineRule="auto"/>
        <w:ind w:left="1134" w:hanging="708"/>
        <w:rPr>
          <w:rFonts w:ascii="Times New Roman" w:hAnsi="Times New Roman"/>
          <w:i w:val="0"/>
        </w:rPr>
      </w:pPr>
      <w:bookmarkStart w:id="66" w:name="_Toc106575452"/>
      <w:r>
        <w:rPr>
          <w:rFonts w:ascii="Times New Roman" w:hAnsi="Times New Roman"/>
          <w:i w:val="0"/>
        </w:rPr>
        <w:lastRenderedPageBreak/>
        <w:t>DML (Data Manipulation Language)</w:t>
      </w:r>
      <w:bookmarkEnd w:id="66"/>
    </w:p>
    <w:p w14:paraId="27095525" w14:textId="09C1BCF9" w:rsidR="000E0847" w:rsidRDefault="000E0847" w:rsidP="000E0847">
      <w:pPr>
        <w:spacing w:line="360" w:lineRule="auto"/>
        <w:ind w:firstLine="720"/>
        <w:jc w:val="both"/>
      </w:pPr>
      <w:r>
        <w:t xml:space="preserve">Instrucțiunile DML sunt folosite pentru a lucra cu datele din tabele. Când sunteți conectat la majoritatea bazelor de date cu mai mulți utilizatori (fie într-un program client sau printr-o conexiune dintr-un script de pagină Web), lucrați de fapt cu o copie privată a tabelelor dvs. care nu poate fi văzută de altcineva până când nu sunt terminate (sau spuneți sistemului că ați terminat). </w:t>
      </w:r>
      <w:r w:rsidR="00C9736E">
        <w:fldChar w:fldCharType="begin"/>
      </w:r>
      <w:r w:rsidR="007730B0">
        <w:instrText xml:space="preserve"> ADDIN ZOTERO_ITEM CSL_CITATION {"citationID":"mXlC13F1","properties":{"formattedCitation":"[23]","plainCitation":"[23]","noteIndex":0},"citationItems":[{"id":46,"uris":["http://zotero.org/users/local/vAaW8rZi/items/NB7NZ28M"],"itemData":{"id":46,"type":"webpage","title":"Database Design - DDL &amp; DML","URL":"https://web.csulb.edu/colleges/coe/cecs/dbdesign/dbdesign.php?page=sql/ddldml.php","accessed":{"date-parts":[["2022",6,18]]}}}],"schema":"https://github.com/citation-style-language/schema/raw/master/csl-citation.json"} </w:instrText>
      </w:r>
      <w:r w:rsidR="00C9736E">
        <w:fldChar w:fldCharType="separate"/>
      </w:r>
      <w:r w:rsidR="007730B0" w:rsidRPr="007730B0">
        <w:t>[23]</w:t>
      </w:r>
      <w:r w:rsidR="00C9736E">
        <w:fldChar w:fldCharType="end"/>
      </w:r>
    </w:p>
    <w:p w14:paraId="2C1431FA" w14:textId="77777777" w:rsidR="000E0847" w:rsidRDefault="000E0847" w:rsidP="000E0847">
      <w:pPr>
        <w:spacing w:line="360" w:lineRule="auto"/>
        <w:ind w:firstLine="720"/>
        <w:jc w:val="both"/>
      </w:pPr>
      <w:r>
        <w:t>Instrucțiunea “insert” este folosită pentru a adăuga noi rânduri într-un tabel.</w:t>
      </w:r>
    </w:p>
    <w:p w14:paraId="1DCE0CE1" w14:textId="77777777" w:rsidR="000E0847" w:rsidRDefault="000E0847" w:rsidP="000E0847">
      <w:pPr>
        <w:spacing w:line="360" w:lineRule="auto"/>
        <w:ind w:firstLine="720"/>
      </w:pPr>
      <w:r>
        <w:rPr>
          <w:noProof/>
          <w:lang w:val="en-US" w:bidi="ar-SA"/>
        </w:rPr>
        <w:drawing>
          <wp:anchor distT="114300" distB="114300" distL="114300" distR="114300" simplePos="0" relativeHeight="251848192" behindDoc="0" locked="0" layoutInCell="1" hidden="0" allowOverlap="1" wp14:anchorId="102C9866" wp14:editId="19DF27CC">
            <wp:simplePos x="0" y="0"/>
            <wp:positionH relativeFrom="column">
              <wp:posOffset>466725</wp:posOffset>
            </wp:positionH>
            <wp:positionV relativeFrom="paragraph">
              <wp:posOffset>279988</wp:posOffset>
            </wp:positionV>
            <wp:extent cx="3819525" cy="504825"/>
            <wp:effectExtent l="0" t="0" r="0" b="0"/>
            <wp:wrapSquare wrapText="bothSides" distT="114300" distB="114300" distL="114300" distR="11430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6"/>
                    <a:srcRect/>
                    <a:stretch>
                      <a:fillRect/>
                    </a:stretch>
                  </pic:blipFill>
                  <pic:spPr>
                    <a:xfrm>
                      <a:off x="0" y="0"/>
                      <a:ext cx="3819525" cy="504825"/>
                    </a:xfrm>
                    <a:prstGeom prst="rect">
                      <a:avLst/>
                    </a:prstGeom>
                    <a:ln/>
                  </pic:spPr>
                </pic:pic>
              </a:graphicData>
            </a:graphic>
          </wp:anchor>
        </w:drawing>
      </w:r>
    </w:p>
    <w:p w14:paraId="04D0CB0A" w14:textId="77777777" w:rsidR="000E0847" w:rsidRDefault="000E0847" w:rsidP="000E0847">
      <w:pPr>
        <w:spacing w:line="360" w:lineRule="auto"/>
        <w:ind w:firstLine="720"/>
      </w:pPr>
    </w:p>
    <w:p w14:paraId="4F9632B0" w14:textId="77777777" w:rsidR="000E0847" w:rsidRDefault="000E0847" w:rsidP="000E0847">
      <w:pPr>
        <w:spacing w:line="360" w:lineRule="auto"/>
        <w:ind w:firstLine="720"/>
      </w:pPr>
    </w:p>
    <w:p w14:paraId="77646A39" w14:textId="77777777" w:rsidR="000E0847" w:rsidRDefault="000E0847" w:rsidP="000E0847">
      <w:pPr>
        <w:spacing w:line="360" w:lineRule="auto"/>
        <w:ind w:firstLine="720"/>
      </w:pPr>
    </w:p>
    <w:p w14:paraId="6DE4AA7B" w14:textId="624C0005" w:rsidR="000E0847" w:rsidRDefault="000E0847" w:rsidP="000E0847">
      <w:pPr>
        <w:spacing w:line="360" w:lineRule="auto"/>
        <w:ind w:firstLine="720"/>
        <w:jc w:val="both"/>
      </w:pPr>
      <w:r>
        <w:t>Lista de valori delimitată prin virgulă trebuie să se potrivească exact cu structura tabelului în numărul de atribute și tipul de date al fiecărui atribut. Valorile de tip caracter sunt întotdeauna cuprinse între ghilimele simple; valorile numerice nu sunt niciodată între ghilimele; valorile datei sunt adesea (dar nu întotdeauna) în formatul „aaaa-ll-zz” (de exemplu, „2006-11-30”).</w:t>
      </w:r>
    </w:p>
    <w:p w14:paraId="786D1203" w14:textId="77777777" w:rsidR="000E0847" w:rsidRDefault="000E0847" w:rsidP="000E0847">
      <w:pPr>
        <w:spacing w:line="360" w:lineRule="auto"/>
        <w:ind w:firstLine="720"/>
        <w:jc w:val="both"/>
      </w:pPr>
      <w:r>
        <w:t>Instrucțiunea “update” este utilizată pentru a modifica valorile care sunt deja într-un tabel.</w:t>
      </w:r>
    </w:p>
    <w:p w14:paraId="0B58FB7F" w14:textId="77777777" w:rsidR="000E0847" w:rsidRDefault="000E0847" w:rsidP="000E0847">
      <w:pPr>
        <w:spacing w:line="360" w:lineRule="auto"/>
        <w:ind w:firstLine="720"/>
      </w:pPr>
      <w:r>
        <w:rPr>
          <w:noProof/>
          <w:lang w:val="en-US" w:bidi="ar-SA"/>
        </w:rPr>
        <w:drawing>
          <wp:anchor distT="114300" distB="114300" distL="114300" distR="114300" simplePos="0" relativeHeight="251849216" behindDoc="0" locked="0" layoutInCell="1" hidden="0" allowOverlap="1" wp14:anchorId="21066D11" wp14:editId="0E92E23F">
            <wp:simplePos x="0" y="0"/>
            <wp:positionH relativeFrom="column">
              <wp:posOffset>714375</wp:posOffset>
            </wp:positionH>
            <wp:positionV relativeFrom="paragraph">
              <wp:posOffset>180975</wp:posOffset>
            </wp:positionV>
            <wp:extent cx="3028950" cy="561975"/>
            <wp:effectExtent l="0" t="0" r="0" b="0"/>
            <wp:wrapSquare wrapText="bothSides" distT="114300" distB="114300" distL="114300" distR="114300"/>
            <wp:docPr id="1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7"/>
                    <a:srcRect/>
                    <a:stretch>
                      <a:fillRect/>
                    </a:stretch>
                  </pic:blipFill>
                  <pic:spPr>
                    <a:xfrm>
                      <a:off x="0" y="0"/>
                      <a:ext cx="3028950" cy="561975"/>
                    </a:xfrm>
                    <a:prstGeom prst="rect">
                      <a:avLst/>
                    </a:prstGeom>
                    <a:ln/>
                  </pic:spPr>
                </pic:pic>
              </a:graphicData>
            </a:graphic>
          </wp:anchor>
        </w:drawing>
      </w:r>
    </w:p>
    <w:p w14:paraId="6FB4FB18" w14:textId="77777777" w:rsidR="000E0847" w:rsidRDefault="000E0847" w:rsidP="000E0847">
      <w:pPr>
        <w:spacing w:line="360" w:lineRule="auto"/>
        <w:ind w:firstLine="720"/>
      </w:pPr>
    </w:p>
    <w:p w14:paraId="0D11BE42" w14:textId="77777777" w:rsidR="000E0847" w:rsidRDefault="000E0847" w:rsidP="000E0847">
      <w:pPr>
        <w:spacing w:line="360" w:lineRule="auto"/>
        <w:ind w:firstLine="720"/>
      </w:pPr>
    </w:p>
    <w:p w14:paraId="6D022504" w14:textId="77777777" w:rsidR="000E0847" w:rsidRDefault="000E0847" w:rsidP="000E0847">
      <w:pPr>
        <w:spacing w:line="360" w:lineRule="auto"/>
      </w:pPr>
    </w:p>
    <w:p w14:paraId="0652ECFD" w14:textId="77777777" w:rsidR="000E0847" w:rsidRDefault="000E0847" w:rsidP="000E0847">
      <w:pPr>
        <w:spacing w:line="360" w:lineRule="auto"/>
        <w:ind w:firstLine="720"/>
        <w:jc w:val="both"/>
      </w:pPr>
      <w:r>
        <w:t>Instrucțiunea update poate fi o constantă, orice valoare calculată sau chiar rezultatul unei instrucțiuni SELECT care returnează un singur rând și o singură coloană. Dacă clauza WHERE este omisă, atunci atributul specificat este setat la aceeași valoare în fiecare rând al tabelului (ceea ce de obicei nu este ceea ce doriți să faceți). De asemenea, puteți seta mai multe valori de atribut în același timp cu o listă de perechi atribut-expresie delimitată prin virgulă.</w:t>
      </w:r>
    </w:p>
    <w:p w14:paraId="365A53FE" w14:textId="77777777" w:rsidR="000E0847" w:rsidRDefault="000E0847" w:rsidP="000E0847">
      <w:pPr>
        <w:spacing w:line="360" w:lineRule="auto"/>
        <w:ind w:firstLine="720"/>
        <w:jc w:val="both"/>
      </w:pPr>
      <w:r>
        <w:t>Instrucțiunea delete șterge rândurile dintr-un tabel.</w:t>
      </w:r>
    </w:p>
    <w:p w14:paraId="425505F3" w14:textId="77777777" w:rsidR="000E0847" w:rsidRDefault="000E0847" w:rsidP="000E0847">
      <w:pPr>
        <w:spacing w:line="360" w:lineRule="auto"/>
        <w:ind w:firstLine="720"/>
      </w:pPr>
      <w:r>
        <w:rPr>
          <w:noProof/>
          <w:lang w:val="en-US" w:bidi="ar-SA"/>
        </w:rPr>
        <w:drawing>
          <wp:anchor distT="114300" distB="114300" distL="114300" distR="114300" simplePos="0" relativeHeight="251850240" behindDoc="0" locked="0" layoutInCell="1" hidden="0" allowOverlap="1" wp14:anchorId="33FE3FCA" wp14:editId="3BE1E500">
            <wp:simplePos x="0" y="0"/>
            <wp:positionH relativeFrom="column">
              <wp:posOffset>476250</wp:posOffset>
            </wp:positionH>
            <wp:positionV relativeFrom="paragraph">
              <wp:posOffset>203788</wp:posOffset>
            </wp:positionV>
            <wp:extent cx="2476500" cy="447675"/>
            <wp:effectExtent l="0" t="0" r="0" b="0"/>
            <wp:wrapSquare wrapText="bothSides" distT="114300" distB="114300" distL="114300" distR="114300"/>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8"/>
                    <a:srcRect/>
                    <a:stretch>
                      <a:fillRect/>
                    </a:stretch>
                  </pic:blipFill>
                  <pic:spPr>
                    <a:xfrm>
                      <a:off x="0" y="0"/>
                      <a:ext cx="2476500" cy="447675"/>
                    </a:xfrm>
                    <a:prstGeom prst="rect">
                      <a:avLst/>
                    </a:prstGeom>
                    <a:ln/>
                  </pic:spPr>
                </pic:pic>
              </a:graphicData>
            </a:graphic>
          </wp:anchor>
        </w:drawing>
      </w:r>
    </w:p>
    <w:p w14:paraId="5EE8C3EF" w14:textId="06D81DE5" w:rsidR="000E0847" w:rsidRDefault="000E0847" w:rsidP="000E0847">
      <w:pPr>
        <w:pStyle w:val="Heading3"/>
        <w:numPr>
          <w:ilvl w:val="0"/>
          <w:numId w:val="0"/>
        </w:numPr>
        <w:spacing w:line="360" w:lineRule="auto"/>
        <w:rPr>
          <w:sz w:val="24"/>
          <w:szCs w:val="24"/>
        </w:rPr>
      </w:pPr>
      <w:bookmarkStart w:id="67" w:name="_na4lfxy8wli0" w:colFirst="0" w:colLast="0"/>
      <w:bookmarkEnd w:id="67"/>
    </w:p>
    <w:p w14:paraId="2BFF91A4" w14:textId="77777777" w:rsidR="000E0847" w:rsidRPr="000E0847" w:rsidRDefault="000E0847" w:rsidP="000E0847"/>
    <w:p w14:paraId="22B18AF5" w14:textId="77777777" w:rsidR="000E0847" w:rsidRDefault="000E0847" w:rsidP="000E0847">
      <w:pPr>
        <w:spacing w:line="360" w:lineRule="auto"/>
        <w:ind w:firstLine="720"/>
        <w:jc w:val="both"/>
      </w:pPr>
      <w:r>
        <w:lastRenderedPageBreak/>
        <w:t>Dacă clauza WHERE este omisă, atunci fiecare rând al tabelului este șters (care din nou, de obicei, nu este ceea ce doriți să faceți) - și din nou, nu veți primi un mesaj de genul „chiar doriți să faceți asta?” .</w:t>
      </w:r>
    </w:p>
    <w:p w14:paraId="720BA8D5" w14:textId="5395439C" w:rsidR="000E0847" w:rsidRDefault="00F25206" w:rsidP="000E0847">
      <w:pPr>
        <w:pStyle w:val="Heading2"/>
        <w:spacing w:line="360" w:lineRule="auto"/>
        <w:ind w:left="1134" w:hanging="708"/>
        <w:rPr>
          <w:rFonts w:ascii="Times New Roman" w:hAnsi="Times New Roman"/>
          <w:i w:val="0"/>
        </w:rPr>
      </w:pPr>
      <w:bookmarkStart w:id="68" w:name="_Toc106575453"/>
      <w:r>
        <w:rPr>
          <w:rFonts w:ascii="Times New Roman" w:hAnsi="Times New Roman"/>
          <w:i w:val="0"/>
        </w:rPr>
        <w:t>Project Lombok</w:t>
      </w:r>
      <w:bookmarkEnd w:id="68"/>
    </w:p>
    <w:p w14:paraId="260CF198" w14:textId="016CD315" w:rsidR="00F25206" w:rsidRDefault="00F25206" w:rsidP="00F25206">
      <w:pPr>
        <w:spacing w:line="360" w:lineRule="auto"/>
        <w:ind w:firstLine="720"/>
        <w:jc w:val="both"/>
      </w:pPr>
      <w:r>
        <w:t>Java este un limbaj foarte popular, dar are și unele dezavantaje. Unul dintre cele mai populare dezavantaje este că încă mai trebuie să scriem codurile standard, cum ar fi getters, setters, metoda toString în Java, în timp ce Kotlin și Scala, care sunt, de asemenea, bazate pe JVM, nu au nevoie de acest lucru și, prin urmare, acesta este motivul pentru creșterea lor de  popularitate în comunitate. Aici intervine Lombok și depășește acest dezavantaj al Java.</w:t>
      </w:r>
      <w:r w:rsidR="00C9736E">
        <w:t xml:space="preserve"> </w:t>
      </w:r>
      <w:r w:rsidR="00C9736E">
        <w:fldChar w:fldCharType="begin"/>
      </w:r>
      <w:r w:rsidR="007730B0">
        <w:instrText xml:space="preserve"> ADDIN ZOTERO_ITEM CSL_CITATION {"citationID":"MyqpTc2d","properties":{"formattedCitation":"[24]","plainCitation":"[24]","noteIndex":0},"citationItems":[{"id":36,"uris":["http://zotero.org/users/local/vAaW8rZi/items/ECB3E2AR"],"itemData":{"id":36,"type":"post-weblog","abstract":"A Computer Science portal for geeks. It contains well written, well thought and well explained computer science and programming articles, quizzes and practice/competitive programming/company interview Questions.","container-title":"GeeksforGeeks","language":"en-us","note":"section: Java Programs","title":"Introduction to Project Lombok in Java and How to get started?","URL":"https://www.geeksforgeeks.org/introduction-to-project-lombok-in-java-and-how-to-get-started/","accessed":{"date-parts":[["2022",6,18]]},"issued":{"date-parts":[["2020",1,17]]}}}],"schema":"https://github.com/citation-style-language/schema/raw/master/csl-citation.json"} </w:instrText>
      </w:r>
      <w:r w:rsidR="00C9736E">
        <w:fldChar w:fldCharType="separate"/>
      </w:r>
      <w:r w:rsidR="007730B0" w:rsidRPr="007730B0">
        <w:t>[24]</w:t>
      </w:r>
      <w:r w:rsidR="00C9736E">
        <w:fldChar w:fldCharType="end"/>
      </w:r>
    </w:p>
    <w:p w14:paraId="599D1661" w14:textId="77777777" w:rsidR="00F25206" w:rsidRDefault="00F25206" w:rsidP="00F25206">
      <w:pPr>
        <w:spacing w:line="360" w:lineRule="auto"/>
        <w:ind w:firstLine="720"/>
        <w:jc w:val="both"/>
      </w:pPr>
      <w:r>
        <w:t>Proiectul Lombok este o bibliotecă Java care este folosită pentru a minimiza/elimina codul standard și pentru a salva timpul prețios al dezvoltatorilor în timpul dezvoltării, folosind doar câteva adnotări. În plus față de acesta, crește și lizibilitatea codului sursă și economisește spațiu. Dar s-ar putea să vă gândiți că în zilele noastre toată lumea folosește IDE-uri care oferă o opțiune pentru generarea acestor coduri standard, atunci la ce folosește Lombok. Ori de câte ori folosim IDE-uri pentru a genera aceste coduri standard, pur și simplu ne ferim de a scrie toate aceste coduri, dar este prezent de fapt în codul nostru sursă și crește LOC (liniile de cod) și reduce mentenabilitatea și lizibilitatea. Pe de altă parte, Lombok adaugă toate aceste coduri standard la momentul compilării în fișierul „.class” și nu în codul nostru sursă.</w:t>
      </w:r>
    </w:p>
    <w:p w14:paraId="7A706FFC" w14:textId="77777777" w:rsidR="00F25206" w:rsidRDefault="00F25206" w:rsidP="00F25206">
      <w:pPr>
        <w:spacing w:line="360" w:lineRule="auto"/>
        <w:jc w:val="both"/>
      </w:pPr>
    </w:p>
    <w:p w14:paraId="46851434" w14:textId="77777777" w:rsidR="00F25206" w:rsidRDefault="00F25206" w:rsidP="00F25206">
      <w:pPr>
        <w:spacing w:line="360" w:lineRule="auto"/>
        <w:jc w:val="both"/>
      </w:pPr>
      <w:r>
        <w:t>Să comparăm codul sursă cu și fără utilizarea Lombok.</w:t>
      </w:r>
    </w:p>
    <w:p w14:paraId="7A64D9E4" w14:textId="77777777" w:rsidR="00F25206" w:rsidRDefault="00F25206" w:rsidP="00F25206">
      <w:pPr>
        <w:spacing w:line="360" w:lineRule="auto"/>
        <w:jc w:val="both"/>
      </w:pPr>
      <w:r>
        <w:t xml:space="preserve"> </w:t>
      </w:r>
    </w:p>
    <w:p w14:paraId="0A07F937" w14:textId="77777777" w:rsidR="00F25206" w:rsidRDefault="00F25206" w:rsidP="00F25206">
      <w:pPr>
        <w:spacing w:line="360" w:lineRule="auto"/>
        <w:jc w:val="both"/>
      </w:pPr>
      <w:r>
        <w:t>1. Fără Lombok: O clasă de model java cu patru câmpuri private și getters, setters, constructor no-args, constructor parametrizat și metoda toString.</w:t>
      </w:r>
    </w:p>
    <w:p w14:paraId="6EF07058" w14:textId="77777777" w:rsidR="00F25206" w:rsidRDefault="00F25206" w:rsidP="00F25206">
      <w:pPr>
        <w:spacing w:line="360" w:lineRule="auto"/>
        <w:jc w:val="both"/>
      </w:pPr>
      <w:r>
        <w:rPr>
          <w:noProof/>
          <w:lang w:val="en-US" w:bidi="ar-SA"/>
        </w:rPr>
        <w:lastRenderedPageBreak/>
        <w:drawing>
          <wp:anchor distT="114300" distB="114300" distL="114300" distR="114300" simplePos="0" relativeHeight="251852288" behindDoc="0" locked="0" layoutInCell="1" hidden="0" allowOverlap="1" wp14:anchorId="3C394A7B" wp14:editId="7CEB2F2A">
            <wp:simplePos x="0" y="0"/>
            <wp:positionH relativeFrom="column">
              <wp:posOffset>139700</wp:posOffset>
            </wp:positionH>
            <wp:positionV relativeFrom="paragraph">
              <wp:posOffset>184150</wp:posOffset>
            </wp:positionV>
            <wp:extent cx="2574419" cy="4585684"/>
            <wp:effectExtent l="0" t="0" r="0" b="0"/>
            <wp:wrapSquare wrapText="bothSides" distT="114300" distB="114300" distL="114300" distR="11430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9"/>
                    <a:srcRect/>
                    <a:stretch>
                      <a:fillRect/>
                    </a:stretch>
                  </pic:blipFill>
                  <pic:spPr>
                    <a:xfrm>
                      <a:off x="0" y="0"/>
                      <a:ext cx="2574419" cy="4585684"/>
                    </a:xfrm>
                    <a:prstGeom prst="rect">
                      <a:avLst/>
                    </a:prstGeom>
                    <a:ln/>
                  </pic:spPr>
                </pic:pic>
              </a:graphicData>
            </a:graphic>
          </wp:anchor>
        </w:drawing>
      </w:r>
    </w:p>
    <w:p w14:paraId="1912D71C" w14:textId="77777777" w:rsidR="00F25206" w:rsidRDefault="00F25206" w:rsidP="00F25206">
      <w:pPr>
        <w:spacing w:line="360" w:lineRule="auto"/>
        <w:jc w:val="both"/>
      </w:pPr>
    </w:p>
    <w:p w14:paraId="02D2F975" w14:textId="77777777" w:rsidR="00F25206" w:rsidRDefault="00F25206" w:rsidP="00F25206">
      <w:pPr>
        <w:spacing w:line="360" w:lineRule="auto"/>
        <w:jc w:val="both"/>
      </w:pPr>
    </w:p>
    <w:p w14:paraId="72B8BE64" w14:textId="77777777" w:rsidR="00F25206" w:rsidRDefault="00F25206" w:rsidP="00F25206">
      <w:pPr>
        <w:spacing w:line="360" w:lineRule="auto"/>
        <w:jc w:val="both"/>
      </w:pPr>
    </w:p>
    <w:p w14:paraId="346CE7B6" w14:textId="77777777" w:rsidR="00F25206" w:rsidRDefault="00F25206" w:rsidP="00F25206">
      <w:pPr>
        <w:spacing w:line="360" w:lineRule="auto"/>
        <w:jc w:val="both"/>
      </w:pPr>
    </w:p>
    <w:p w14:paraId="5101F261" w14:textId="77777777" w:rsidR="00F25206" w:rsidRDefault="00F25206" w:rsidP="00F25206">
      <w:pPr>
        <w:spacing w:line="360" w:lineRule="auto"/>
        <w:jc w:val="both"/>
      </w:pPr>
    </w:p>
    <w:p w14:paraId="52BC5518" w14:textId="77777777" w:rsidR="00F25206" w:rsidRDefault="00F25206" w:rsidP="00F25206">
      <w:pPr>
        <w:spacing w:line="360" w:lineRule="auto"/>
        <w:jc w:val="both"/>
      </w:pPr>
    </w:p>
    <w:p w14:paraId="1E195C1A" w14:textId="77777777" w:rsidR="00F25206" w:rsidRDefault="00F25206" w:rsidP="00F25206">
      <w:pPr>
        <w:spacing w:line="360" w:lineRule="auto"/>
        <w:jc w:val="both"/>
      </w:pPr>
    </w:p>
    <w:p w14:paraId="4DEF17E1" w14:textId="77777777" w:rsidR="00F25206" w:rsidRDefault="00F25206" w:rsidP="00F25206">
      <w:pPr>
        <w:spacing w:line="360" w:lineRule="auto"/>
        <w:jc w:val="both"/>
      </w:pPr>
    </w:p>
    <w:p w14:paraId="6873E2AF" w14:textId="77777777" w:rsidR="00F25206" w:rsidRDefault="00F25206" w:rsidP="00F25206">
      <w:pPr>
        <w:spacing w:line="360" w:lineRule="auto"/>
        <w:jc w:val="both"/>
      </w:pPr>
    </w:p>
    <w:p w14:paraId="40CC4C82" w14:textId="77777777" w:rsidR="00F25206" w:rsidRDefault="00F25206" w:rsidP="00F25206">
      <w:pPr>
        <w:spacing w:line="360" w:lineRule="auto"/>
        <w:jc w:val="both"/>
      </w:pPr>
    </w:p>
    <w:p w14:paraId="789FF782" w14:textId="77777777" w:rsidR="00F25206" w:rsidRDefault="00F25206" w:rsidP="00F25206">
      <w:pPr>
        <w:spacing w:line="360" w:lineRule="auto"/>
        <w:jc w:val="both"/>
      </w:pPr>
    </w:p>
    <w:p w14:paraId="2BE71FBA" w14:textId="77777777" w:rsidR="00F25206" w:rsidRDefault="00F25206" w:rsidP="00F25206">
      <w:pPr>
        <w:spacing w:line="360" w:lineRule="auto"/>
        <w:jc w:val="both"/>
      </w:pPr>
    </w:p>
    <w:p w14:paraId="5CB8F2D1" w14:textId="77777777" w:rsidR="00F25206" w:rsidRDefault="00F25206" w:rsidP="00F25206">
      <w:pPr>
        <w:spacing w:line="360" w:lineRule="auto"/>
        <w:jc w:val="both"/>
      </w:pPr>
    </w:p>
    <w:p w14:paraId="3E482A5F" w14:textId="77777777" w:rsidR="00F25206" w:rsidRDefault="00F25206" w:rsidP="00F25206">
      <w:pPr>
        <w:spacing w:line="360" w:lineRule="auto"/>
        <w:jc w:val="both"/>
      </w:pPr>
    </w:p>
    <w:p w14:paraId="718E4E4F" w14:textId="77777777" w:rsidR="00F25206" w:rsidRDefault="00F25206" w:rsidP="00F25206">
      <w:pPr>
        <w:spacing w:line="360" w:lineRule="auto"/>
        <w:jc w:val="both"/>
      </w:pPr>
    </w:p>
    <w:p w14:paraId="7B5F17B2" w14:textId="77777777" w:rsidR="00F25206" w:rsidRDefault="00F25206" w:rsidP="00F25206">
      <w:pPr>
        <w:spacing w:line="360" w:lineRule="auto"/>
        <w:jc w:val="both"/>
      </w:pPr>
    </w:p>
    <w:p w14:paraId="0A1CF031" w14:textId="77777777" w:rsidR="00F25206" w:rsidRDefault="00F25206" w:rsidP="00F25206">
      <w:pPr>
        <w:spacing w:line="360" w:lineRule="auto"/>
        <w:jc w:val="both"/>
      </w:pPr>
    </w:p>
    <w:p w14:paraId="13374A44" w14:textId="77777777" w:rsidR="00F25206" w:rsidRDefault="00F25206" w:rsidP="00F25206">
      <w:pPr>
        <w:spacing w:line="360" w:lineRule="auto"/>
        <w:jc w:val="both"/>
      </w:pPr>
    </w:p>
    <w:p w14:paraId="379A4F93" w14:textId="0B6F86CC" w:rsidR="00F25206" w:rsidRDefault="00F25206" w:rsidP="00F25206">
      <w:pPr>
        <w:spacing w:line="360" w:lineRule="auto"/>
        <w:jc w:val="both"/>
      </w:pPr>
      <w:r>
        <w:t>2. Cu Lombok: O clasă de model java cu patru câmpuri private și getters, setters, constructor no-args, construcție parametrizată și metoda toString folosind adnotări Lombok.</w:t>
      </w:r>
    </w:p>
    <w:p w14:paraId="35EB8D93" w14:textId="286DDE2B" w:rsidR="00F25206" w:rsidRDefault="00F25206" w:rsidP="00F25206">
      <w:pPr>
        <w:spacing w:line="360" w:lineRule="auto"/>
        <w:jc w:val="both"/>
      </w:pPr>
      <w:r>
        <w:rPr>
          <w:noProof/>
          <w:lang w:val="en-US" w:bidi="ar-SA"/>
        </w:rPr>
        <w:drawing>
          <wp:anchor distT="114300" distB="114300" distL="114300" distR="114300" simplePos="0" relativeHeight="251853312" behindDoc="0" locked="0" layoutInCell="1" hidden="0" allowOverlap="1" wp14:anchorId="657D6055" wp14:editId="3F3A7AA2">
            <wp:simplePos x="0" y="0"/>
            <wp:positionH relativeFrom="column">
              <wp:posOffset>1122128</wp:posOffset>
            </wp:positionH>
            <wp:positionV relativeFrom="paragraph">
              <wp:posOffset>78160</wp:posOffset>
            </wp:positionV>
            <wp:extent cx="3200400" cy="2086610"/>
            <wp:effectExtent l="0" t="0" r="0" b="8890"/>
            <wp:wrapSquare wrapText="bothSides" distT="114300" distB="114300" distL="114300" distR="11430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0"/>
                    <a:srcRect/>
                    <a:stretch>
                      <a:fillRect/>
                    </a:stretch>
                  </pic:blipFill>
                  <pic:spPr>
                    <a:xfrm>
                      <a:off x="0" y="0"/>
                      <a:ext cx="3200400" cy="2086610"/>
                    </a:xfrm>
                    <a:prstGeom prst="rect">
                      <a:avLst/>
                    </a:prstGeom>
                    <a:ln/>
                  </pic:spPr>
                </pic:pic>
              </a:graphicData>
            </a:graphic>
            <wp14:sizeRelV relativeFrom="margin">
              <wp14:pctHeight>0</wp14:pctHeight>
            </wp14:sizeRelV>
          </wp:anchor>
        </w:drawing>
      </w:r>
    </w:p>
    <w:p w14:paraId="28A30BB5" w14:textId="77C13D17" w:rsidR="00F25206" w:rsidRDefault="00F25206" w:rsidP="00F25206">
      <w:pPr>
        <w:spacing w:line="360" w:lineRule="auto"/>
        <w:jc w:val="both"/>
      </w:pPr>
    </w:p>
    <w:p w14:paraId="1204E74A" w14:textId="77777777" w:rsidR="00F25206" w:rsidRDefault="00F25206" w:rsidP="00F25206">
      <w:pPr>
        <w:spacing w:line="360" w:lineRule="auto"/>
        <w:jc w:val="both"/>
      </w:pPr>
    </w:p>
    <w:p w14:paraId="6129AEC3" w14:textId="1F94CB3B" w:rsidR="00F25206" w:rsidRDefault="00F25206" w:rsidP="00F25206">
      <w:pPr>
        <w:spacing w:line="360" w:lineRule="auto"/>
        <w:jc w:val="both"/>
      </w:pPr>
    </w:p>
    <w:p w14:paraId="1722677A" w14:textId="4DED6CA5" w:rsidR="00F25206" w:rsidRDefault="00F25206" w:rsidP="00F25206">
      <w:pPr>
        <w:spacing w:line="360" w:lineRule="auto"/>
        <w:jc w:val="both"/>
      </w:pPr>
    </w:p>
    <w:p w14:paraId="1DE877BB" w14:textId="75AF376B" w:rsidR="00F25206" w:rsidRDefault="00F25206" w:rsidP="00F25206">
      <w:pPr>
        <w:spacing w:line="360" w:lineRule="auto"/>
        <w:jc w:val="both"/>
      </w:pPr>
    </w:p>
    <w:p w14:paraId="7A46148D" w14:textId="77777777" w:rsidR="00F25206" w:rsidRDefault="00F25206" w:rsidP="00F25206">
      <w:pPr>
        <w:spacing w:line="360" w:lineRule="auto"/>
        <w:jc w:val="both"/>
      </w:pPr>
    </w:p>
    <w:p w14:paraId="6D8F5A55" w14:textId="77777777" w:rsidR="00F25206" w:rsidRDefault="00F25206" w:rsidP="00F25206">
      <w:pPr>
        <w:spacing w:line="360" w:lineRule="auto"/>
        <w:jc w:val="both"/>
      </w:pPr>
    </w:p>
    <w:p w14:paraId="46EE4847" w14:textId="605F0F6A" w:rsidR="00F25206" w:rsidRDefault="00F25206" w:rsidP="00F25206">
      <w:pPr>
        <w:pStyle w:val="Heading2"/>
        <w:ind w:left="1134" w:hanging="708"/>
        <w:rPr>
          <w:i w:val="0"/>
          <w:iCs w:val="0"/>
        </w:rPr>
      </w:pPr>
      <w:bookmarkStart w:id="69" w:name="_Toc106575454"/>
      <w:r>
        <w:rPr>
          <w:i w:val="0"/>
          <w:iCs w:val="0"/>
        </w:rPr>
        <w:lastRenderedPageBreak/>
        <w:t>Controlul versiunilor</w:t>
      </w:r>
      <w:bookmarkEnd w:id="69"/>
    </w:p>
    <w:p w14:paraId="39DF400E" w14:textId="59027549" w:rsidR="00F25206" w:rsidRDefault="00F25206" w:rsidP="00F25206">
      <w:pPr>
        <w:pStyle w:val="Style55"/>
      </w:pPr>
      <w:r>
        <w:t xml:space="preserve"> </w:t>
      </w:r>
      <w:bookmarkStart w:id="70" w:name="_Toc106575455"/>
      <w:r>
        <w:t>Git</w:t>
      </w:r>
      <w:bookmarkEnd w:id="70"/>
    </w:p>
    <w:p w14:paraId="20BDCBAD" w14:textId="66371BE7" w:rsidR="00F25206" w:rsidRDefault="00F25206" w:rsidP="00F25206">
      <w:pPr>
        <w:pStyle w:val="Licenta"/>
        <w:ind w:firstLine="720"/>
      </w:pPr>
      <w:r>
        <w:t>Controlul versiunilor se referă la procesul de salvare a diferitelor fișiere sau „versiuni” în diferitele etape ale unui proiect. Acest lucru le permite dezvoltatorilor să urmărească ceea ce s-a făcut și să revină la o fază anterioară dacă decid că doresc să anuleze unele dintre modificările pe care le-au făcut.</w:t>
      </w:r>
    </w:p>
    <w:p w14:paraId="2C3B7C2C" w14:textId="77777777" w:rsidR="00F25206" w:rsidRDefault="00F25206" w:rsidP="00F25206">
      <w:pPr>
        <w:pStyle w:val="Licenta"/>
        <w:ind w:firstLine="720"/>
      </w:pPr>
      <w:r>
        <w:t>Acest lucru este util din mai multe motive. De exemplu, facilitează rezolvarea erorilor și remedierea altor greșeli care ar putea apărea în timpul dezvoltării. De asemenea, puteți nota modificări în fiecare versiune, pentru a ajuta membrii echipei să rămână la curent cu ceea ce s-a finalizat și ce mai trebuie să fie realizat.</w:t>
      </w:r>
    </w:p>
    <w:p w14:paraId="0117730A" w14:textId="77777777" w:rsidR="00F25206" w:rsidRDefault="00F25206" w:rsidP="00F25206">
      <w:pPr>
        <w:pStyle w:val="Licenta"/>
        <w:ind w:firstLine="720"/>
      </w:pPr>
      <w:r>
        <w:t>De asemenea, Git vă permite să „împingeți”(push) și să „trageți”(pull) modificări către și de la instalări pe alte computere. Acest lucru îl face cunoscut sub numele de „Sistem de control al versiunilor distribuite” și permite mai multor dezvoltatori să lucreze la același proiect.</w:t>
      </w:r>
    </w:p>
    <w:p w14:paraId="7BA4EBF2" w14:textId="77777777" w:rsidR="00F25206" w:rsidRDefault="00F25206" w:rsidP="00F25206">
      <w:pPr>
        <w:pStyle w:val="Licenta"/>
        <w:ind w:firstLine="720"/>
      </w:pPr>
      <w:r>
        <w:t>Cu toate acestea, există câteva dezavantaje în gestionarea dezvoltării în acest fel. Deoarece software-ul local este instalat pe computerul dvs. individual, git nu poate citi editările pe care alți dezvoltatori le pot face în timp real. Aceasta înseamnă că, dacă tu și un coechipier lucrați simultan la un proiect, nu vă veți putea vedea munca celuilalt.</w:t>
      </w:r>
    </w:p>
    <w:p w14:paraId="4E5A56F9" w14:textId="48436CC0" w:rsidR="00F25206" w:rsidRDefault="00F25206" w:rsidP="00F25206">
      <w:pPr>
        <w:pStyle w:val="Style55"/>
      </w:pPr>
      <w:r>
        <w:t xml:space="preserve"> </w:t>
      </w:r>
      <w:bookmarkStart w:id="71" w:name="_Toc106575456"/>
      <w:r>
        <w:t>Diferenţa dintre Git şi GitHub</w:t>
      </w:r>
      <w:bookmarkEnd w:id="71"/>
      <w:r w:rsidR="000B05DE">
        <w:t xml:space="preserve"> </w:t>
      </w:r>
      <w:r w:rsidR="000B05DE">
        <w:fldChar w:fldCharType="begin"/>
      </w:r>
      <w:r w:rsidR="007730B0">
        <w:instrText xml:space="preserve"> ADDIN ZOTERO_ITEM CSL_CITATION {"citationID":"KjmnR3P2","properties":{"formattedCitation":"[25]","plainCitation":"[25]","noteIndex":0},"citationItems":[{"id":38,"uris":["http://zotero.org/users/local/vAaW8rZi/items/A6MAIBS9"],"itemData":{"id":38,"type":"webpage","title":"Git vs Github: What's the Difference and How to Get Started with Both","URL":"https://kinsta.com/knowledgebase/git-vs-github/","accessed":{"date-parts":[["2022",6,18]]}}}],"schema":"https://github.com/citation-style-language/schema/raw/master/csl-citation.json"} </w:instrText>
      </w:r>
      <w:r w:rsidR="000B05DE">
        <w:fldChar w:fldCharType="separate"/>
      </w:r>
      <w:r w:rsidR="007730B0" w:rsidRPr="007730B0">
        <w:t>[25]</w:t>
      </w:r>
      <w:r w:rsidR="000B05DE">
        <w:fldChar w:fldCharType="end"/>
      </w:r>
    </w:p>
    <w:p w14:paraId="48F215C7" w14:textId="77777777" w:rsidR="00F25206" w:rsidRDefault="00F25206" w:rsidP="00F25206">
      <w:pPr>
        <w:pStyle w:val="Licenta"/>
        <w:ind w:firstLine="720"/>
      </w:pPr>
      <w:r>
        <w:t>GitHub facilitează colaborarea folosind git. Este o platformă care poate deține depozite de cod în stocare bazată pe cloud, astfel încât mai mulți dezvoltatori să poată lucra la un singur proiect și să vadă editările celorlalți în timp real:</w:t>
      </w:r>
    </w:p>
    <w:p w14:paraId="0A3A3EE6" w14:textId="77777777" w:rsidR="00F25206" w:rsidRDefault="00F25206" w:rsidP="00F25206">
      <w:pPr>
        <w:pStyle w:val="Licenta"/>
        <w:ind w:firstLine="720"/>
      </w:pPr>
      <w:r>
        <w:t>În plus, include și funcții de organizare și gestionare a proiectelor. Puteți să atribui sarcini unor persoane sau grupuri, să setați permisiuni și roluri pentru colaboratori și să utilizați moderarea comentariilor pentru a menține toată lumea în temă.</w:t>
      </w:r>
    </w:p>
    <w:p w14:paraId="778BBB98" w14:textId="77777777" w:rsidR="00F25206" w:rsidRDefault="00F25206" w:rsidP="00F25206">
      <w:pPr>
        <w:pStyle w:val="Licenta"/>
        <w:ind w:firstLine="720"/>
      </w:pPr>
      <w:r>
        <w:t>În plus, depozitele GitHub sunt disponibile public. Dezvoltatorii de pe tot globul pot interacționa cu codul celuilalt și pot contribui la el pentru a-l modifica sau îmbunătăți, ceea ce este cunoscut sub numele de „codare socială”. Într-un fel, acest lucru face din GitHub un site de rețea pentru profesioniștii web.</w:t>
      </w:r>
    </w:p>
    <w:p w14:paraId="4DF5C6D0" w14:textId="08F697B8" w:rsidR="00F25206" w:rsidRDefault="00F25206" w:rsidP="0030602A">
      <w:pPr>
        <w:pStyle w:val="Licenta"/>
        <w:ind w:firstLine="360"/>
      </w:pPr>
      <w:r>
        <w:t>Există trei acțiuni principale pe care le puteți face atunci când vine vorba de interacțiunea cu codul altor dezvoltatori pe GitHub:</w:t>
      </w:r>
    </w:p>
    <w:p w14:paraId="68D8FD37" w14:textId="77777777" w:rsidR="00F25206" w:rsidRDefault="00F25206" w:rsidP="00DB1A87">
      <w:pPr>
        <w:pStyle w:val="Licenta"/>
        <w:numPr>
          <w:ilvl w:val="0"/>
          <w:numId w:val="69"/>
        </w:numPr>
      </w:pPr>
      <w:r>
        <w:t>Fork: Procesul de copiere a codului altuia din depozit pentru a-l modifica.</w:t>
      </w:r>
    </w:p>
    <w:p w14:paraId="67771725" w14:textId="77777777" w:rsidR="00F25206" w:rsidRDefault="00F25206" w:rsidP="00DB1A87">
      <w:pPr>
        <w:pStyle w:val="Licenta"/>
        <w:numPr>
          <w:ilvl w:val="0"/>
          <w:numId w:val="69"/>
        </w:numPr>
      </w:pPr>
      <w:r>
        <w:lastRenderedPageBreak/>
        <w:t>Pull: după ce ați terminat de făcut modificări la codul altcuiva, le puteți partaja proprietarului inițial printr-o „cerere de extragere”(pull request).</w:t>
      </w:r>
    </w:p>
    <w:p w14:paraId="02847F2E" w14:textId="74906F46" w:rsidR="00F25206" w:rsidRDefault="00F25206" w:rsidP="00DB1A87">
      <w:pPr>
        <w:pStyle w:val="Licenta"/>
        <w:numPr>
          <w:ilvl w:val="0"/>
          <w:numId w:val="69"/>
        </w:numPr>
      </w:pPr>
      <w:r>
        <w:t>Merge: proprietarii pot adăuga noi modificări la proiectele lor printr-o fuziune și pot acorda credit colaboratorilor care le-au sugerat.</w:t>
      </w:r>
    </w:p>
    <w:p w14:paraId="644B2C1B" w14:textId="38C0F04E" w:rsidR="00F25206" w:rsidRDefault="00F25206" w:rsidP="0030602A">
      <w:pPr>
        <w:pStyle w:val="Licenta"/>
      </w:pPr>
      <w:r>
        <w:t>Pentru a rezuma diferența dintre Git și GitHub:</w:t>
      </w:r>
    </w:p>
    <w:p w14:paraId="32E7E88B" w14:textId="77777777" w:rsidR="00F25206" w:rsidRDefault="00F25206" w:rsidP="0030602A">
      <w:pPr>
        <w:pStyle w:val="Licenta"/>
        <w:ind w:firstLine="720"/>
      </w:pPr>
      <w:r>
        <w:t>Git este un software VCS local care le permite dezvoltatorilor să salveze versiuni ale proiectelor lor în timp. În general, este cel mai bine pentru uz individual.</w:t>
      </w:r>
    </w:p>
    <w:p w14:paraId="4AF35D44" w14:textId="05D0E315" w:rsidR="00F25206" w:rsidRDefault="00F25206" w:rsidP="0030602A">
      <w:pPr>
        <w:pStyle w:val="Licenta"/>
        <w:ind w:firstLine="720"/>
      </w:pPr>
      <w:r>
        <w:t>GitHub este o platformă web care încorporează caracteristicile de control al versiunilor Git , astfel încât acestea să poată fi utilizate în colaborare. Include, de asemenea, funcții de management de proiect și de echipă, precum și oportunități pentru crearea de rețele și codificare socială.</w:t>
      </w:r>
    </w:p>
    <w:p w14:paraId="48663C7A" w14:textId="2C013757" w:rsidR="00F25206" w:rsidRDefault="0030602A" w:rsidP="00F25206">
      <w:pPr>
        <w:pStyle w:val="Style55"/>
      </w:pPr>
      <w:r>
        <w:t xml:space="preserve"> </w:t>
      </w:r>
      <w:bookmarkStart w:id="72" w:name="_Toc106575457"/>
      <w:r>
        <w:t>Propietatea şi costul Git vs GitHub</w:t>
      </w:r>
      <w:bookmarkEnd w:id="72"/>
    </w:p>
    <w:p w14:paraId="4270FF02" w14:textId="77777777" w:rsidR="0030602A" w:rsidRDefault="0030602A" w:rsidP="0030602A">
      <w:pPr>
        <w:pStyle w:val="Licenta"/>
        <w:ind w:firstLine="720"/>
      </w:pPr>
      <w:r>
        <w:t>Deoarece sunt atât de strâns legate, ar avea sens dacă Git și GitHub ar fi deținute de aceeași companie. Dimpotrivă, Git este un software open source, în timp ce GitHub este deținut de Microsoft.</w:t>
      </w:r>
    </w:p>
    <w:p w14:paraId="03F3B497" w14:textId="77777777" w:rsidR="0030602A" w:rsidRDefault="0030602A" w:rsidP="0030602A">
      <w:pPr>
        <w:pStyle w:val="Licenta"/>
        <w:ind w:firstLine="720"/>
      </w:pPr>
      <w:r>
        <w:t>Platformele open source – inclusiv Git și WordPress – pot fi utilizate, modificate și distribuite gratuit.</w:t>
      </w:r>
    </w:p>
    <w:p w14:paraId="45B4C186" w14:textId="3763B58F" w:rsidR="0030602A" w:rsidRPr="00F25206" w:rsidRDefault="0030602A" w:rsidP="0030602A">
      <w:pPr>
        <w:pStyle w:val="Licenta"/>
        <w:ind w:firstLine="720"/>
      </w:pPr>
      <w:r w:rsidRPr="0030602A">
        <w:t>Modelul de preț al GitHub este diferit, dar oferă un plan gratuit interesant. De fapt, toate funcțiile de bază GitHub sunt gratuite pentru toată lumea.</w:t>
      </w:r>
    </w:p>
    <w:p w14:paraId="1F824C61" w14:textId="1C77A03A" w:rsidR="0030602A" w:rsidRDefault="0030602A" w:rsidP="0030602A">
      <w:pPr>
        <w:pStyle w:val="Heading2"/>
        <w:spacing w:line="360" w:lineRule="auto"/>
        <w:ind w:left="1134" w:hanging="708"/>
        <w:rPr>
          <w:i w:val="0"/>
          <w:iCs w:val="0"/>
        </w:rPr>
      </w:pPr>
      <w:bookmarkStart w:id="73" w:name="_Toc106575458"/>
      <w:r>
        <w:rPr>
          <w:i w:val="0"/>
          <w:iCs w:val="0"/>
        </w:rPr>
        <w:t>Intel</w:t>
      </w:r>
      <w:r w:rsidR="0020120D">
        <w:rPr>
          <w:i w:val="0"/>
          <w:iCs w:val="0"/>
        </w:rPr>
        <w:t>l</w:t>
      </w:r>
      <w:r>
        <w:rPr>
          <w:i w:val="0"/>
          <w:iCs w:val="0"/>
        </w:rPr>
        <w:t>iJ IDEA</w:t>
      </w:r>
      <w:bookmarkEnd w:id="73"/>
    </w:p>
    <w:p w14:paraId="676ECD19" w14:textId="42E452EA" w:rsidR="0030602A" w:rsidRDefault="0030602A" w:rsidP="0030602A">
      <w:pPr>
        <w:pStyle w:val="Licenta"/>
        <w:ind w:firstLine="720"/>
      </w:pPr>
      <w:r>
        <w:t>IntelliJ IDEA este un mediu de dezvoltare integrat (IDE) pentru limbaje JVM conceput pentru a maximiza productivitatea dezvoltatorului. Îndeplinește sarcinile de rutină și repetitive pentru dvs., oferind completare inteligentă a codului, analiză statică a codului și refactorizări și vă permite să vă concentrați pe partea bună a dezvoltării software, făcându-l nu numai productiv, ci și o experiență plăcută.</w:t>
      </w:r>
      <w:r w:rsidR="000B05DE">
        <w:t xml:space="preserve"> </w:t>
      </w:r>
      <w:r w:rsidR="000B05DE">
        <w:fldChar w:fldCharType="begin"/>
      </w:r>
      <w:r w:rsidR="007730B0">
        <w:instrText xml:space="preserve"> ADDIN ZOTERO_ITEM CSL_CITATION {"citationID":"8NYkJoDI","properties":{"formattedCitation":"[26]","plainCitation":"[26]","noteIndex":0},"citationItems":[{"id":40,"uris":["http://zotero.org/users/local/vAaW8rZi/items/Q7733ZAY"],"itemData":{"id":40,"type":"webpage","title":"IntelliJ IDEA overview | IntelliJ IDEA","URL":"https://www.jetbrains.com/help/idea/discover-intellij-idea.html","accessed":{"date-parts":[["2022",6,18]]}}}],"schema":"https://github.com/citation-style-language/schema/raw/master/csl-citation.json"} </w:instrText>
      </w:r>
      <w:r w:rsidR="000B05DE">
        <w:fldChar w:fldCharType="separate"/>
      </w:r>
      <w:r w:rsidR="007730B0" w:rsidRPr="007730B0">
        <w:t>[26]</w:t>
      </w:r>
      <w:r w:rsidR="000B05DE">
        <w:fldChar w:fldCharType="end"/>
      </w:r>
    </w:p>
    <w:p w14:paraId="3132BEF6" w14:textId="07FF9708" w:rsidR="0030602A" w:rsidRDefault="0030602A" w:rsidP="00DB1A87">
      <w:pPr>
        <w:pStyle w:val="Style55"/>
        <w:numPr>
          <w:ilvl w:val="0"/>
          <w:numId w:val="70"/>
        </w:numPr>
      </w:pPr>
      <w:r>
        <w:t xml:space="preserve"> </w:t>
      </w:r>
      <w:bookmarkStart w:id="74" w:name="_Toc106575459"/>
      <w:r>
        <w:t>Multi-platformă</w:t>
      </w:r>
      <w:bookmarkEnd w:id="74"/>
    </w:p>
    <w:p w14:paraId="1FCE3CCC" w14:textId="3559028C" w:rsidR="0030602A" w:rsidRDefault="0030602A" w:rsidP="0030602A">
      <w:pPr>
        <w:pStyle w:val="Licenta"/>
        <w:ind w:firstLine="720"/>
      </w:pPr>
      <w:r>
        <w:t>IntelliJ IDEA este un IDE multi-platformă care oferă o experiență constantă pe Windows, macOS și Linux.</w:t>
      </w:r>
    </w:p>
    <w:p w14:paraId="45FF1EC6" w14:textId="77777777" w:rsidR="0030602A" w:rsidRPr="0030602A" w:rsidRDefault="0030602A" w:rsidP="0030602A">
      <w:pPr>
        <w:pStyle w:val="Licenta"/>
        <w:rPr>
          <w:color w:val="FF0000"/>
        </w:rPr>
      </w:pPr>
      <w:r w:rsidRPr="0030602A">
        <w:rPr>
          <w:color w:val="FF0000"/>
        </w:rPr>
        <w:t>Limbi acceptate</w:t>
      </w:r>
    </w:p>
    <w:p w14:paraId="674C6267" w14:textId="77777777" w:rsidR="0030602A" w:rsidRDefault="0030602A" w:rsidP="0030602A">
      <w:pPr>
        <w:pStyle w:val="Licenta"/>
        <w:ind w:firstLine="720"/>
      </w:pPr>
      <w:r>
        <w:lastRenderedPageBreak/>
        <w:t>Dezvoltarea aplicațiilor moderne implică utilizarea mai multor limbi, instrumente, cadre și tehnologii. IntelliJ IDEA este conceput ca un IDE pentru limbaje JVM, dar numeroase plugin-uri îl pot extinde pentru a oferi o experiență poliglotă.</w:t>
      </w:r>
    </w:p>
    <w:p w14:paraId="7351AFB2" w14:textId="059B7166" w:rsidR="0030602A" w:rsidRDefault="0030602A" w:rsidP="00DB1A87">
      <w:pPr>
        <w:pStyle w:val="Style55"/>
        <w:numPr>
          <w:ilvl w:val="0"/>
          <w:numId w:val="70"/>
        </w:numPr>
      </w:pPr>
      <w:r>
        <w:t xml:space="preserve"> </w:t>
      </w:r>
      <w:bookmarkStart w:id="75" w:name="_Toc106575460"/>
      <w:r>
        <w:t>Limbaje JVM</w:t>
      </w:r>
      <w:bookmarkEnd w:id="75"/>
    </w:p>
    <w:p w14:paraId="205695DA" w14:textId="5DBE82C9" w:rsidR="0030602A" w:rsidRDefault="0030602A" w:rsidP="0030602A">
      <w:pPr>
        <w:pStyle w:val="Licenta"/>
        <w:ind w:firstLine="720"/>
      </w:pPr>
      <w:r>
        <w:t>Utilizați IntelliJ IDEA pentru a dezvolta aplicații în următoarele limbi care pot fi compilate în bytecode JVM, și anume:</w:t>
      </w:r>
    </w:p>
    <w:p w14:paraId="34BF8E22" w14:textId="77777777" w:rsidR="0030602A" w:rsidRDefault="0030602A" w:rsidP="00DB1A87">
      <w:pPr>
        <w:pStyle w:val="Licenta"/>
        <w:numPr>
          <w:ilvl w:val="0"/>
          <w:numId w:val="71"/>
        </w:numPr>
      </w:pPr>
      <w:r>
        <w:t>Java</w:t>
      </w:r>
    </w:p>
    <w:p w14:paraId="33BC8233" w14:textId="77777777" w:rsidR="0030602A" w:rsidRDefault="0030602A" w:rsidP="00DB1A87">
      <w:pPr>
        <w:pStyle w:val="Licenta"/>
        <w:numPr>
          <w:ilvl w:val="0"/>
          <w:numId w:val="71"/>
        </w:numPr>
      </w:pPr>
      <w:r>
        <w:t>Kotlin</w:t>
      </w:r>
    </w:p>
    <w:p w14:paraId="61DB9BD1" w14:textId="77777777" w:rsidR="0030602A" w:rsidRDefault="0030602A" w:rsidP="00DB1A87">
      <w:pPr>
        <w:pStyle w:val="Licenta"/>
        <w:numPr>
          <w:ilvl w:val="0"/>
          <w:numId w:val="71"/>
        </w:numPr>
      </w:pPr>
      <w:r>
        <w:t>Scala</w:t>
      </w:r>
    </w:p>
    <w:p w14:paraId="40F59118" w14:textId="77777777" w:rsidR="0030602A" w:rsidRDefault="0030602A" w:rsidP="00DB1A87">
      <w:pPr>
        <w:pStyle w:val="Licenta"/>
        <w:numPr>
          <w:ilvl w:val="0"/>
          <w:numId w:val="71"/>
        </w:numPr>
      </w:pPr>
      <w:r>
        <w:t>Groovy</w:t>
      </w:r>
    </w:p>
    <w:p w14:paraId="375A166B" w14:textId="29E8963E" w:rsidR="0030602A" w:rsidRDefault="0020120D" w:rsidP="00DB1A87">
      <w:pPr>
        <w:pStyle w:val="Style55"/>
        <w:numPr>
          <w:ilvl w:val="0"/>
          <w:numId w:val="70"/>
        </w:numPr>
      </w:pPr>
      <w:r>
        <w:t xml:space="preserve"> </w:t>
      </w:r>
      <w:bookmarkStart w:id="76" w:name="_Toc106575461"/>
      <w:r>
        <w:t>Ediţiile IntelliJ IDEA</w:t>
      </w:r>
      <w:bookmarkEnd w:id="76"/>
    </w:p>
    <w:p w14:paraId="41FF50CC" w14:textId="77777777" w:rsidR="0020120D" w:rsidRDefault="0020120D" w:rsidP="0020120D">
      <w:pPr>
        <w:pStyle w:val="Licenta"/>
        <w:ind w:left="709" w:firstLine="11"/>
      </w:pPr>
      <w:r>
        <w:t>IntelliJ IDEA vine în trei ediții:</w:t>
      </w:r>
    </w:p>
    <w:p w14:paraId="5AD895FF" w14:textId="162F8FC3" w:rsidR="0020120D" w:rsidRDefault="0020120D" w:rsidP="0020120D">
      <w:pPr>
        <w:pStyle w:val="Style29"/>
        <w:spacing w:line="360" w:lineRule="auto"/>
        <w:ind w:left="2127" w:hanging="142"/>
        <w:rPr>
          <w:sz w:val="24"/>
          <w:szCs w:val="24"/>
        </w:rPr>
      </w:pPr>
      <w:r w:rsidRPr="0020120D">
        <w:rPr>
          <w:sz w:val="24"/>
          <w:szCs w:val="24"/>
        </w:rPr>
        <w:t>Intellij IDEA Ultimate</w:t>
      </w:r>
    </w:p>
    <w:p w14:paraId="39AAF3FF" w14:textId="5A35DA4B" w:rsidR="0020120D" w:rsidRDefault="0020120D" w:rsidP="0020120D">
      <w:pPr>
        <w:pStyle w:val="Licenta"/>
        <w:ind w:firstLine="720"/>
      </w:pPr>
      <w:r w:rsidRPr="00855879">
        <w:t>Ediția comercială pentru JVM, web și dezvoltarea întreprinderilor. Include toate caracteristicile ediției comunitare, plus adaugă suport pentru limbile pe care se concentrează alte IDE-uri bazate pe platforma IntelliJ, precum și suport pentru o varietate de framework-uri pe server și front-end, servere de aplicații, integrare cu bazele de date și profilare. instrumente și multe altele.</w:t>
      </w:r>
    </w:p>
    <w:p w14:paraId="776C70C8" w14:textId="536E94B4" w:rsidR="0020120D" w:rsidRDefault="0020120D" w:rsidP="0020120D">
      <w:pPr>
        <w:pStyle w:val="Style29"/>
        <w:spacing w:line="360" w:lineRule="auto"/>
        <w:ind w:left="2127" w:hanging="142"/>
        <w:rPr>
          <w:sz w:val="24"/>
          <w:szCs w:val="24"/>
        </w:rPr>
      </w:pPr>
      <w:r>
        <w:rPr>
          <w:sz w:val="24"/>
          <w:szCs w:val="24"/>
        </w:rPr>
        <w:t>Intellij IDEA Community Edition</w:t>
      </w:r>
    </w:p>
    <w:p w14:paraId="009F88A5" w14:textId="77777777" w:rsidR="0020120D" w:rsidRPr="00855879" w:rsidRDefault="0020120D" w:rsidP="0020120D">
      <w:pPr>
        <w:pStyle w:val="Licenta"/>
        <w:ind w:firstLine="720"/>
      </w:pPr>
      <w:r w:rsidRPr="00855879">
        <w:t>Ediția gratuită bazată pe open-source pentru dezvoltarea JVM și Android.</w:t>
      </w:r>
    </w:p>
    <w:p w14:paraId="544B9787" w14:textId="1467AA4E" w:rsidR="0020120D" w:rsidRDefault="0020120D" w:rsidP="0020120D">
      <w:pPr>
        <w:pStyle w:val="Style29"/>
        <w:spacing w:line="360" w:lineRule="auto"/>
        <w:ind w:left="2127" w:hanging="142"/>
        <w:rPr>
          <w:sz w:val="24"/>
          <w:szCs w:val="24"/>
        </w:rPr>
      </w:pPr>
      <w:r>
        <w:rPr>
          <w:sz w:val="24"/>
          <w:szCs w:val="24"/>
        </w:rPr>
        <w:t>Intellij IDEA Edu</w:t>
      </w:r>
    </w:p>
    <w:p w14:paraId="43E2A9DA" w14:textId="0B25C4A3" w:rsidR="0020120D" w:rsidRPr="0020120D" w:rsidRDefault="0020120D" w:rsidP="0020120D">
      <w:pPr>
        <w:pStyle w:val="Licenta"/>
        <w:ind w:firstLine="720"/>
      </w:pPr>
      <w:r w:rsidRPr="00855879">
        <w:t>Ediția gratuită cu lecții încorporate pentru învățarea Java, Kotlin și Scala, sarcini și sarcini interactive de programare și funcții speciale pentru ca profesorii să își creeze propriile cursuri și să gestioneze procesul educațional (vezi IntelliJ IDEA Edu).</w:t>
      </w:r>
    </w:p>
    <w:p w14:paraId="3D9D3E11" w14:textId="5740582A" w:rsidR="0030602A" w:rsidRDefault="00A43F04" w:rsidP="00DB1A87">
      <w:pPr>
        <w:pStyle w:val="Style55"/>
        <w:numPr>
          <w:ilvl w:val="0"/>
          <w:numId w:val="70"/>
        </w:numPr>
      </w:pPr>
      <w:r>
        <w:t xml:space="preserve"> </w:t>
      </w:r>
      <w:bookmarkStart w:id="77" w:name="_Toc106575462"/>
      <w:r>
        <w:t>Navigare şi căutare</w:t>
      </w:r>
      <w:bookmarkEnd w:id="77"/>
    </w:p>
    <w:p w14:paraId="3283DF22" w14:textId="4699FDBA" w:rsidR="00A43F04" w:rsidRDefault="00A43F04" w:rsidP="00A43F04">
      <w:pPr>
        <w:pStyle w:val="Licenta"/>
        <w:ind w:firstLine="720"/>
      </w:pPr>
      <w:r>
        <w:t>IntelliJ IDEA oferă o navigare rapidă nu numai în interiorul fișierelor de cod sursă, ci și în întregul proiect.</w:t>
      </w:r>
    </w:p>
    <w:p w14:paraId="0813EA41" w14:textId="77777777" w:rsidR="00A43F04" w:rsidRDefault="00A43F04" w:rsidP="00A43F04">
      <w:pPr>
        <w:pStyle w:val="Licenta"/>
        <w:ind w:firstLine="720"/>
      </w:pPr>
      <w:r>
        <w:t xml:space="preserve">Una dintre cele mai utile comenzi rapide care merită reținută este Shift dublu, care afișează dialogul “Căutați peste tot”: începeți să tastați și IntelliJ IDEA va căuta șirul dvs. </w:t>
      </w:r>
      <w:r>
        <w:lastRenderedPageBreak/>
        <w:t>de căutare printre toate fișierele, clasele și simbolurile care aparțin proiectului dvs. și chiar printre Acțiuni IDE.</w:t>
      </w:r>
    </w:p>
    <w:p w14:paraId="5A8324E3" w14:textId="39D9A937" w:rsidR="00A43F04" w:rsidRDefault="00A43F04" w:rsidP="00DB1A87">
      <w:pPr>
        <w:pStyle w:val="Style55"/>
        <w:numPr>
          <w:ilvl w:val="0"/>
          <w:numId w:val="70"/>
        </w:numPr>
      </w:pPr>
      <w:r>
        <w:t xml:space="preserve"> </w:t>
      </w:r>
      <w:bookmarkStart w:id="78" w:name="_Toc106575463"/>
      <w:r>
        <w:t>Structura fişierului</w:t>
      </w:r>
      <w:bookmarkEnd w:id="78"/>
    </w:p>
    <w:p w14:paraId="487CEF5D" w14:textId="77777777" w:rsidR="00A43F04" w:rsidRDefault="00A43F04" w:rsidP="00A43F04">
      <w:pPr>
        <w:pStyle w:val="Licenta"/>
        <w:ind w:firstLine="720"/>
      </w:pPr>
      <w:r>
        <w:t>Apăsați Ctrl+F12 pentru a deschide fereastra pop-up cu structura fișierului care vă oferă o privire de ansamblu asupra tuturor elementelor utilizate în fișierul curent și vă permite să săriți la oricare dintre ele:</w:t>
      </w:r>
    </w:p>
    <w:p w14:paraId="7BF7B041" w14:textId="77777777" w:rsidR="00A43F04" w:rsidRDefault="00A43F04" w:rsidP="00A43F04">
      <w:pPr>
        <w:pStyle w:val="Licenta"/>
      </w:pPr>
      <w:r>
        <w:rPr>
          <w:noProof/>
          <w:lang w:val="en-US" w:bidi="ar-SA"/>
        </w:rPr>
        <w:drawing>
          <wp:anchor distT="114300" distB="114300" distL="114300" distR="114300" simplePos="0" relativeHeight="251855360" behindDoc="0" locked="0" layoutInCell="1" hidden="0" allowOverlap="1" wp14:anchorId="221BF800" wp14:editId="2605EE9E">
            <wp:simplePos x="0" y="0"/>
            <wp:positionH relativeFrom="column">
              <wp:posOffset>692150</wp:posOffset>
            </wp:positionH>
            <wp:positionV relativeFrom="paragraph">
              <wp:posOffset>235538</wp:posOffset>
            </wp:positionV>
            <wp:extent cx="4409560" cy="1237900"/>
            <wp:effectExtent l="0" t="0" r="0" b="0"/>
            <wp:wrapSquare wrapText="bothSides" distT="114300" distB="114300" distL="114300" distR="114300"/>
            <wp:docPr id="2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1"/>
                    <a:srcRect/>
                    <a:stretch>
                      <a:fillRect/>
                    </a:stretch>
                  </pic:blipFill>
                  <pic:spPr>
                    <a:xfrm>
                      <a:off x="0" y="0"/>
                      <a:ext cx="4409560" cy="1237900"/>
                    </a:xfrm>
                    <a:prstGeom prst="rect">
                      <a:avLst/>
                    </a:prstGeom>
                    <a:ln/>
                  </pic:spPr>
                </pic:pic>
              </a:graphicData>
            </a:graphic>
          </wp:anchor>
        </w:drawing>
      </w:r>
    </w:p>
    <w:p w14:paraId="683195E9" w14:textId="77777777" w:rsidR="00A43F04" w:rsidRDefault="00A43F04" w:rsidP="00A43F04">
      <w:pPr>
        <w:pStyle w:val="Licenta"/>
      </w:pPr>
    </w:p>
    <w:p w14:paraId="515105DA" w14:textId="77777777" w:rsidR="00A43F04" w:rsidRDefault="00A43F04" w:rsidP="00A43F04">
      <w:pPr>
        <w:pStyle w:val="Licenta"/>
      </w:pPr>
    </w:p>
    <w:p w14:paraId="2C5A5FDA" w14:textId="77777777" w:rsidR="00A43F04" w:rsidRDefault="00A43F04" w:rsidP="00A43F04">
      <w:pPr>
        <w:pStyle w:val="Licenta"/>
      </w:pPr>
    </w:p>
    <w:p w14:paraId="6E3D80A3" w14:textId="1EAA7C2D" w:rsidR="00A43F04" w:rsidRDefault="00A43F04" w:rsidP="00DB1A87">
      <w:pPr>
        <w:pStyle w:val="Style55"/>
        <w:numPr>
          <w:ilvl w:val="0"/>
          <w:numId w:val="70"/>
        </w:numPr>
      </w:pPr>
      <w:r>
        <w:t xml:space="preserve"> </w:t>
      </w:r>
      <w:bookmarkStart w:id="79" w:name="_Toc106575464"/>
      <w:r>
        <w:t>Completarea codului</w:t>
      </w:r>
      <w:bookmarkEnd w:id="79"/>
    </w:p>
    <w:p w14:paraId="4BA01FD9" w14:textId="77777777" w:rsidR="00A43F04" w:rsidRDefault="00A43F04" w:rsidP="00A43F04">
      <w:pPr>
        <w:spacing w:line="360" w:lineRule="auto"/>
        <w:ind w:firstLine="720"/>
        <w:jc w:val="both"/>
      </w:pPr>
      <w:r>
        <w:t>IntelliJ IDEA vă ajută să accelerați procesul de codare, oferind completarea codului în funcție de context.</w:t>
      </w:r>
    </w:p>
    <w:p w14:paraId="58F29B00" w14:textId="77777777" w:rsidR="00A43F04" w:rsidRDefault="00A43F04" w:rsidP="00DB1A87">
      <w:pPr>
        <w:numPr>
          <w:ilvl w:val="0"/>
          <w:numId w:val="73"/>
        </w:numPr>
        <w:spacing w:line="360" w:lineRule="auto"/>
        <w:jc w:val="both"/>
      </w:pPr>
      <w:r>
        <w:t>Completarea de bază vă ajută să completați numele claselor, metodelor, câmpurilor și cuvintelor cheie în domeniul de vizibilitate:</w:t>
      </w:r>
    </w:p>
    <w:p w14:paraId="6E3140AA" w14:textId="77777777" w:rsidR="00A43F04" w:rsidRDefault="00A43F04" w:rsidP="00A43F04">
      <w:pPr>
        <w:spacing w:line="360" w:lineRule="auto"/>
        <w:jc w:val="both"/>
      </w:pPr>
      <w:r>
        <w:rPr>
          <w:noProof/>
          <w:lang w:val="en-US" w:bidi="ar-SA"/>
        </w:rPr>
        <w:drawing>
          <wp:anchor distT="114300" distB="114300" distL="114300" distR="114300" simplePos="0" relativeHeight="251857408" behindDoc="0" locked="0" layoutInCell="1" hidden="0" allowOverlap="1" wp14:anchorId="19641B91" wp14:editId="308236EF">
            <wp:simplePos x="0" y="0"/>
            <wp:positionH relativeFrom="column">
              <wp:posOffset>549275</wp:posOffset>
            </wp:positionH>
            <wp:positionV relativeFrom="paragraph">
              <wp:posOffset>139700</wp:posOffset>
            </wp:positionV>
            <wp:extent cx="4625975" cy="897052"/>
            <wp:effectExtent l="0" t="0" r="0" b="0"/>
            <wp:wrapSquare wrapText="bothSides" distT="114300" distB="114300" distL="114300" distR="114300"/>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2"/>
                    <a:srcRect/>
                    <a:stretch>
                      <a:fillRect/>
                    </a:stretch>
                  </pic:blipFill>
                  <pic:spPr>
                    <a:xfrm>
                      <a:off x="0" y="0"/>
                      <a:ext cx="4625975" cy="897052"/>
                    </a:xfrm>
                    <a:prstGeom prst="rect">
                      <a:avLst/>
                    </a:prstGeom>
                    <a:ln/>
                  </pic:spPr>
                </pic:pic>
              </a:graphicData>
            </a:graphic>
          </wp:anchor>
        </w:drawing>
      </w:r>
    </w:p>
    <w:p w14:paraId="728AA8A6" w14:textId="77777777" w:rsidR="00A43F04" w:rsidRDefault="00A43F04" w:rsidP="00A43F04">
      <w:pPr>
        <w:spacing w:line="360" w:lineRule="auto"/>
        <w:jc w:val="both"/>
      </w:pPr>
    </w:p>
    <w:p w14:paraId="4C74E1EA" w14:textId="77777777" w:rsidR="00A43F04" w:rsidRDefault="00A43F04" w:rsidP="00A43F04">
      <w:pPr>
        <w:spacing w:line="360" w:lineRule="auto"/>
        <w:jc w:val="both"/>
      </w:pPr>
    </w:p>
    <w:p w14:paraId="3B0BA05B" w14:textId="77777777" w:rsidR="00A43F04" w:rsidRDefault="00A43F04" w:rsidP="00A43F04">
      <w:pPr>
        <w:spacing w:line="360" w:lineRule="auto"/>
        <w:jc w:val="both"/>
      </w:pPr>
    </w:p>
    <w:p w14:paraId="314C2E30" w14:textId="6847CF79" w:rsidR="00A43F04" w:rsidRDefault="00A43F04" w:rsidP="00A43F04">
      <w:pPr>
        <w:spacing w:line="360" w:lineRule="auto"/>
        <w:jc w:val="both"/>
      </w:pPr>
    </w:p>
    <w:p w14:paraId="2E2C84F6" w14:textId="68F1BB84" w:rsidR="00A43F04" w:rsidRDefault="00A43F04" w:rsidP="00DB1A87">
      <w:pPr>
        <w:numPr>
          <w:ilvl w:val="0"/>
          <w:numId w:val="72"/>
        </w:numPr>
        <w:spacing w:line="360" w:lineRule="auto"/>
        <w:jc w:val="both"/>
      </w:pPr>
      <w:r>
        <w:t>Completarea inteligentă sugerează cele mai relevante simboluri aplicabile în contextul actual când IntelliJ IDEA poate determina tipul potrivit:</w:t>
      </w:r>
    </w:p>
    <w:p w14:paraId="7CF59240" w14:textId="25EF5576" w:rsidR="00A43F04" w:rsidRDefault="00A43F04" w:rsidP="00A43F04">
      <w:pPr>
        <w:spacing w:line="360" w:lineRule="auto"/>
        <w:jc w:val="both"/>
      </w:pPr>
      <w:r>
        <w:rPr>
          <w:noProof/>
          <w:lang w:val="en-US" w:bidi="ar-SA"/>
        </w:rPr>
        <w:drawing>
          <wp:anchor distT="114300" distB="114300" distL="114300" distR="114300" simplePos="0" relativeHeight="251858432" behindDoc="0" locked="0" layoutInCell="1" hidden="0" allowOverlap="1" wp14:anchorId="0E823D94" wp14:editId="14337C7A">
            <wp:simplePos x="0" y="0"/>
            <wp:positionH relativeFrom="column">
              <wp:posOffset>756285</wp:posOffset>
            </wp:positionH>
            <wp:positionV relativeFrom="paragraph">
              <wp:posOffset>73467</wp:posOffset>
            </wp:positionV>
            <wp:extent cx="4641630" cy="2029129"/>
            <wp:effectExtent l="0" t="0" r="6985" b="9525"/>
            <wp:wrapSquare wrapText="bothSides" distT="114300" distB="114300" distL="114300" distR="11430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3"/>
                    <a:srcRect/>
                    <a:stretch>
                      <a:fillRect/>
                    </a:stretch>
                  </pic:blipFill>
                  <pic:spPr>
                    <a:xfrm>
                      <a:off x="0" y="0"/>
                      <a:ext cx="4641630" cy="2029129"/>
                    </a:xfrm>
                    <a:prstGeom prst="rect">
                      <a:avLst/>
                    </a:prstGeom>
                    <a:ln/>
                  </pic:spPr>
                </pic:pic>
              </a:graphicData>
            </a:graphic>
            <wp14:sizeRelV relativeFrom="margin">
              <wp14:pctHeight>0</wp14:pctHeight>
            </wp14:sizeRelV>
          </wp:anchor>
        </w:drawing>
      </w:r>
    </w:p>
    <w:p w14:paraId="73F8ACFD" w14:textId="77777777" w:rsidR="00A43F04" w:rsidRDefault="00A43F04" w:rsidP="00A43F04">
      <w:pPr>
        <w:spacing w:line="360" w:lineRule="auto"/>
        <w:jc w:val="both"/>
      </w:pPr>
    </w:p>
    <w:p w14:paraId="26115CF9" w14:textId="77777777" w:rsidR="00A43F04" w:rsidRDefault="00A43F04" w:rsidP="00A43F04">
      <w:pPr>
        <w:spacing w:line="360" w:lineRule="auto"/>
        <w:jc w:val="both"/>
      </w:pPr>
    </w:p>
    <w:p w14:paraId="03288810" w14:textId="77777777" w:rsidR="00A43F04" w:rsidRDefault="00A43F04" w:rsidP="00A43F04">
      <w:pPr>
        <w:spacing w:line="360" w:lineRule="auto"/>
        <w:jc w:val="both"/>
      </w:pPr>
    </w:p>
    <w:p w14:paraId="44F88BDA" w14:textId="77777777" w:rsidR="00A43F04" w:rsidRDefault="00A43F04" w:rsidP="00A43F04">
      <w:pPr>
        <w:spacing w:line="360" w:lineRule="auto"/>
        <w:jc w:val="both"/>
      </w:pPr>
    </w:p>
    <w:p w14:paraId="0E1A1353" w14:textId="77777777" w:rsidR="00A43F04" w:rsidRDefault="00A43F04" w:rsidP="00A43F04">
      <w:pPr>
        <w:spacing w:line="360" w:lineRule="auto"/>
        <w:jc w:val="both"/>
      </w:pPr>
    </w:p>
    <w:p w14:paraId="0D6A8C96" w14:textId="1A749F76" w:rsidR="00A43F04" w:rsidRDefault="00A43F04" w:rsidP="00DB1A87">
      <w:pPr>
        <w:pStyle w:val="Style55"/>
        <w:numPr>
          <w:ilvl w:val="0"/>
          <w:numId w:val="70"/>
        </w:numPr>
      </w:pPr>
      <w:r>
        <w:lastRenderedPageBreak/>
        <w:t xml:space="preserve"> </w:t>
      </w:r>
      <w:bookmarkStart w:id="80" w:name="_Toc106575465"/>
      <w:r>
        <w:t>Integrarea cu instrumentele de dezvoltare</w:t>
      </w:r>
      <w:bookmarkEnd w:id="80"/>
    </w:p>
    <w:p w14:paraId="07163469" w14:textId="6D2D7349" w:rsidR="00A43F04" w:rsidRDefault="00A43F04" w:rsidP="00A43F04">
      <w:pPr>
        <w:pStyle w:val="Licenta"/>
        <w:ind w:firstLine="720"/>
      </w:pPr>
      <w:r>
        <w:t>Pe lângă furnizarea de asistență inteligentă pentru navigare și codare, IntelliJ IDEA integrează instrumentele esențiale pentru dezvoltatori și vă permite să depanați, să analizați și să organizați baza de cod a aplicațiilor dvs. din IDE.</w:t>
      </w:r>
    </w:p>
    <w:p w14:paraId="432E0345" w14:textId="7395A26D" w:rsidR="00A43F04" w:rsidRDefault="00A43F04" w:rsidP="00DB1A87">
      <w:pPr>
        <w:pStyle w:val="Style55"/>
        <w:numPr>
          <w:ilvl w:val="0"/>
          <w:numId w:val="70"/>
        </w:numPr>
      </w:pPr>
      <w:r>
        <w:t xml:space="preserve"> </w:t>
      </w:r>
      <w:bookmarkStart w:id="81" w:name="_Toc106575466"/>
      <w:r>
        <w:t>Depanator</w:t>
      </w:r>
      <w:bookmarkEnd w:id="81"/>
    </w:p>
    <w:p w14:paraId="0FE3596A" w14:textId="57AF0106" w:rsidR="00A43F04" w:rsidRDefault="00A43F04" w:rsidP="00A43F04">
      <w:pPr>
        <w:pStyle w:val="Licenta"/>
        <w:ind w:firstLine="720"/>
      </w:pPr>
      <w:r>
        <w:t>IntelliJ IDEA oferă un depanator JVM încorporat. Vă permite să obțineți și să analizați informațiile de rulare, care sunt utile pentru diagnosticarea problemelor și pentru a obține o înțelegere mai profundă a modului în care funcționează un program. Vă permite să  suspendați execuția programului pentru a-i examina comportamentul folosind punctele de întrerupere. Mai multe tipuri de puncte de întrerupere, împreună cu condiții și filtre, vă permit să specificați momentul exact în care o aplicație trebuie să fie întreruptă.</w:t>
      </w:r>
    </w:p>
    <w:p w14:paraId="1FE9E1B2" w14:textId="77777777" w:rsidR="00A43F04" w:rsidRDefault="00A43F04" w:rsidP="00A43F04">
      <w:pPr>
        <w:pStyle w:val="Licenta"/>
        <w:ind w:firstLine="720"/>
      </w:pPr>
      <w:r>
        <w:t>IntelliJ IDEA vă permite să modificați valorile variabilelor în timpul rulării, evaluând expresii și așa mai departe.</w:t>
      </w:r>
    </w:p>
    <w:p w14:paraId="6A842741" w14:textId="77777777" w:rsidR="00A43F04" w:rsidRDefault="00A43F04" w:rsidP="00A43F04">
      <w:pPr>
        <w:pStyle w:val="Licenta"/>
        <w:ind w:firstLine="720"/>
      </w:pPr>
      <w:r>
        <w:t>Examinați valorile variabilelor, stivele de apeluri, stările firelor și așa mai departe.</w:t>
      </w:r>
    </w:p>
    <w:p w14:paraId="4E851A12" w14:textId="6AE2CE4A" w:rsidR="00A43F04" w:rsidRDefault="00A43F04" w:rsidP="00A43F04">
      <w:pPr>
        <w:pStyle w:val="Licenta"/>
      </w:pPr>
      <w:r w:rsidRPr="00A43F04">
        <w:t>Controlați execuția pas cu pas a programului.</w:t>
      </w:r>
    </w:p>
    <w:p w14:paraId="3521FA8C" w14:textId="52A113E0" w:rsidR="00A43F04" w:rsidRDefault="00A43F04" w:rsidP="00DB1A87">
      <w:pPr>
        <w:pStyle w:val="Style55"/>
        <w:numPr>
          <w:ilvl w:val="0"/>
          <w:numId w:val="70"/>
        </w:numPr>
      </w:pPr>
      <w:r>
        <w:t xml:space="preserve"> </w:t>
      </w:r>
      <w:bookmarkStart w:id="82" w:name="_Toc106575467"/>
      <w:r>
        <w:t>Instrumente pentru construcţia proiectului</w:t>
      </w:r>
      <w:bookmarkEnd w:id="82"/>
    </w:p>
    <w:p w14:paraId="59D6BCAF" w14:textId="77777777" w:rsidR="00A43F04" w:rsidRDefault="00A43F04" w:rsidP="00A43F04">
      <w:pPr>
        <w:pStyle w:val="Licenta"/>
        <w:ind w:firstLine="720"/>
      </w:pPr>
      <w:r>
        <w:t>IntelliJ IDEA vine cu o integrare Gradle și Maven complet funcțională, care vă permite să vă automatizați procesul de construire, împachetare, rularea testelor, implementarea și alte activități.</w:t>
      </w:r>
    </w:p>
    <w:p w14:paraId="08846300" w14:textId="1E115C92" w:rsidR="00A43F04" w:rsidRDefault="00A43F04" w:rsidP="00A43F04">
      <w:pPr>
        <w:pStyle w:val="Licenta"/>
        <w:ind w:firstLine="720"/>
      </w:pPr>
      <w:r w:rsidRPr="00A43F04">
        <w:t>Când deschideți un proiect Gradle sau Maven existent sau creați unul nou, IntelliJ IDEA detectează și descarcă automat toate depozitele și pluginurile necesare, astfel încât practic nu trebuie să configurați nimic și vă puteți concentra doar pe procesul de dezvoltare. Puteți edita fișierele build.gradle și pom.xml direct din editor și puteți configura IDE-ul pentru a sincroniza automat toate modificările la configurațiile de construire.</w:t>
      </w:r>
    </w:p>
    <w:p w14:paraId="40EB20F9" w14:textId="33DE152D" w:rsidR="00A43F04" w:rsidRDefault="00A43F04" w:rsidP="00DB1A87">
      <w:pPr>
        <w:pStyle w:val="Style55"/>
        <w:numPr>
          <w:ilvl w:val="0"/>
          <w:numId w:val="70"/>
        </w:numPr>
        <w:ind w:left="2268" w:hanging="850"/>
      </w:pPr>
      <w:r>
        <w:t xml:space="preserve"> </w:t>
      </w:r>
      <w:bookmarkStart w:id="83" w:name="_Toc106575468"/>
      <w:r>
        <w:t>Controlul versiunii</w:t>
      </w:r>
      <w:bookmarkEnd w:id="83"/>
    </w:p>
    <w:p w14:paraId="42ED794D" w14:textId="77777777" w:rsidR="003D4427" w:rsidRDefault="003D4427" w:rsidP="003D4427">
      <w:pPr>
        <w:pStyle w:val="Licenta"/>
        <w:ind w:firstLine="720"/>
      </w:pPr>
      <w:r>
        <w:t>IntelliJ IDEA oferă integrare cu cele mai populare instrumente de control al versiunilor: Git, Mercurial, Perforce și Subversion.</w:t>
      </w:r>
    </w:p>
    <w:p w14:paraId="2B53536B" w14:textId="77777777" w:rsidR="003D4427" w:rsidRDefault="003D4427" w:rsidP="003D4427">
      <w:pPr>
        <w:pStyle w:val="Licenta"/>
        <w:ind w:firstLine="720"/>
      </w:pPr>
      <w:r>
        <w:t>Puteți să revizuiți istoricul întregului proiect sau al fișierelor separate, să comparați versiunile fișierelor, să gestionați ramurile și chiar să procesați cererile de extragere GitHub fără a părăsi IDE-ul.</w:t>
      </w:r>
    </w:p>
    <w:p w14:paraId="36B3FE8C" w14:textId="77777777" w:rsidR="003D4427" w:rsidRDefault="003D4427" w:rsidP="003D4427">
      <w:pPr>
        <w:pStyle w:val="Licenta"/>
      </w:pPr>
    </w:p>
    <w:p w14:paraId="3239100F" w14:textId="46385306" w:rsidR="003D4427" w:rsidRDefault="003D4427" w:rsidP="003D4427">
      <w:pPr>
        <w:pStyle w:val="Licenta"/>
        <w:ind w:firstLine="720"/>
      </w:pPr>
      <w:r>
        <w:t>Puteți accesa rapid toate acțiunile VCS din fereastra pop-up operațiuni VCS Alt+`:</w:t>
      </w:r>
    </w:p>
    <w:p w14:paraId="5229E910" w14:textId="79D5EE35" w:rsidR="003D4427" w:rsidRDefault="003D4427" w:rsidP="003D4427">
      <w:r>
        <w:rPr>
          <w:noProof/>
          <w:lang w:val="en-US" w:bidi="ar-SA"/>
        </w:rPr>
        <w:drawing>
          <wp:anchor distT="114300" distB="114300" distL="114300" distR="114300" simplePos="0" relativeHeight="251860480" behindDoc="0" locked="0" layoutInCell="1" hidden="0" allowOverlap="1" wp14:anchorId="67F119E6" wp14:editId="0C20E334">
            <wp:simplePos x="0" y="0"/>
            <wp:positionH relativeFrom="column">
              <wp:posOffset>1684434</wp:posOffset>
            </wp:positionH>
            <wp:positionV relativeFrom="paragraph">
              <wp:posOffset>62754</wp:posOffset>
            </wp:positionV>
            <wp:extent cx="2092325" cy="2115068"/>
            <wp:effectExtent l="0" t="0" r="0" b="0"/>
            <wp:wrapSquare wrapText="bothSides" distT="114300" distB="114300" distL="114300" distR="114300"/>
            <wp:docPr id="1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4"/>
                    <a:srcRect/>
                    <a:stretch>
                      <a:fillRect/>
                    </a:stretch>
                  </pic:blipFill>
                  <pic:spPr>
                    <a:xfrm>
                      <a:off x="0" y="0"/>
                      <a:ext cx="2092325" cy="2115068"/>
                    </a:xfrm>
                    <a:prstGeom prst="rect">
                      <a:avLst/>
                    </a:prstGeom>
                    <a:ln/>
                  </pic:spPr>
                </pic:pic>
              </a:graphicData>
            </a:graphic>
          </wp:anchor>
        </w:drawing>
      </w:r>
    </w:p>
    <w:p w14:paraId="2CDEEDF2" w14:textId="77777777" w:rsidR="003D4427" w:rsidRDefault="003D4427" w:rsidP="003D4427"/>
    <w:p w14:paraId="7F5B1C4D" w14:textId="77777777" w:rsidR="003D4427" w:rsidRDefault="003D4427" w:rsidP="003D4427"/>
    <w:p w14:paraId="3665575F" w14:textId="72727E2A" w:rsidR="003D4427" w:rsidRDefault="003D4427" w:rsidP="003D4427"/>
    <w:p w14:paraId="2D5F0D91" w14:textId="32983457" w:rsidR="003D4427" w:rsidRDefault="003D4427" w:rsidP="003D4427"/>
    <w:p w14:paraId="141CBE15" w14:textId="4EE9369D" w:rsidR="003D4427" w:rsidRDefault="003D4427" w:rsidP="003D4427"/>
    <w:p w14:paraId="63E1101B" w14:textId="4C33CB4D" w:rsidR="003D4427" w:rsidRDefault="003D4427" w:rsidP="003D4427"/>
    <w:p w14:paraId="7A0B2D99" w14:textId="19E1449D" w:rsidR="003D4427" w:rsidRDefault="003D4427" w:rsidP="003D4427"/>
    <w:p w14:paraId="72120297" w14:textId="37FA469A" w:rsidR="003D4427" w:rsidRDefault="003D4427" w:rsidP="003D4427"/>
    <w:p w14:paraId="17736394" w14:textId="40BFF23E" w:rsidR="003D4427" w:rsidRDefault="003D4427" w:rsidP="003D4427"/>
    <w:p w14:paraId="1EBD0752" w14:textId="54CEA39D" w:rsidR="003D4427" w:rsidRDefault="003D4427" w:rsidP="003D4427"/>
    <w:p w14:paraId="16679B2D" w14:textId="77777777" w:rsidR="003D4427" w:rsidRDefault="003D4427" w:rsidP="003D4427"/>
    <w:p w14:paraId="6D230B29" w14:textId="3FC41B05" w:rsidR="003D4427" w:rsidRDefault="003D4427" w:rsidP="003D4427"/>
    <w:p w14:paraId="614D6D99" w14:textId="77777777" w:rsidR="003D4427" w:rsidRDefault="003D4427" w:rsidP="003D4427"/>
    <w:p w14:paraId="028B44E1" w14:textId="3A9F8F57" w:rsidR="003D4427" w:rsidRDefault="003D4427" w:rsidP="00DB1A87">
      <w:pPr>
        <w:pStyle w:val="Style55"/>
        <w:numPr>
          <w:ilvl w:val="0"/>
          <w:numId w:val="70"/>
        </w:numPr>
        <w:ind w:left="2268" w:hanging="850"/>
      </w:pPr>
      <w:r>
        <w:t xml:space="preserve"> </w:t>
      </w:r>
      <w:bookmarkStart w:id="84" w:name="_Toc106575469"/>
      <w:r>
        <w:t>Istorie locală</w:t>
      </w:r>
      <w:bookmarkEnd w:id="84"/>
    </w:p>
    <w:p w14:paraId="2C14BF7D" w14:textId="5E0B867B" w:rsidR="00A43F04" w:rsidRPr="0030602A" w:rsidRDefault="003D4427" w:rsidP="003D4427">
      <w:pPr>
        <w:pStyle w:val="Licenta"/>
        <w:ind w:firstLine="720"/>
      </w:pPr>
      <w:r>
        <w:t>Chiar dacă nu este încă activat controlul versiunilor pentru proiectul dvs., puteți încă să urmăriți modificările aduse proiectului și să restaurați fișierele șterse sau modificările separate cu Istoricul local. Acționează ca un sistem personal de control al versiunilor, care înregistrează automat revizuirile proiectului declanșate de diverse evenimente pe măsură ce editați codul, rulați teste, implementați aplicații și așa mai departe.</w:t>
      </w:r>
    </w:p>
    <w:p w14:paraId="1BA71287" w14:textId="4421A9E3" w:rsidR="003D4427" w:rsidRDefault="003D4427" w:rsidP="003D4427">
      <w:pPr>
        <w:pStyle w:val="Heading2"/>
        <w:spacing w:line="360" w:lineRule="auto"/>
        <w:ind w:left="1134" w:hanging="708"/>
        <w:rPr>
          <w:i w:val="0"/>
          <w:iCs w:val="0"/>
        </w:rPr>
      </w:pPr>
      <w:bookmarkStart w:id="85" w:name="_Toc106575470"/>
      <w:r>
        <w:rPr>
          <w:i w:val="0"/>
          <w:iCs w:val="0"/>
        </w:rPr>
        <w:t>Trello</w:t>
      </w:r>
      <w:bookmarkEnd w:id="85"/>
    </w:p>
    <w:p w14:paraId="6123038A" w14:textId="06E0959C" w:rsidR="003D4427" w:rsidRDefault="003D4427" w:rsidP="003D4427">
      <w:pPr>
        <w:spacing w:line="360" w:lineRule="auto"/>
        <w:ind w:firstLine="720"/>
        <w:jc w:val="both"/>
      </w:pPr>
      <w:r>
        <w:t>Trello este un instrument de gestionare vizuală a muncii care dă echipelor puterea de a crea, planifica, gestiona și sărbători munca lor împreună într-un mod colaborativ, productiv și organizat.</w:t>
      </w:r>
      <w:r w:rsidR="000B05DE">
        <w:t xml:space="preserve"> </w:t>
      </w:r>
      <w:r w:rsidR="000B05DE">
        <w:fldChar w:fldCharType="begin"/>
      </w:r>
      <w:r w:rsidR="007730B0">
        <w:instrText xml:space="preserve"> ADDIN ZOTERO_ITEM CSL_CITATION {"citationID":"GTLbaJj1","properties":{"formattedCitation":"[27]","plainCitation":"[27]","noteIndex":0},"citationItems":[{"id":42,"uris":["http://zotero.org/users/local/vAaW8rZi/items/635KM9XU"],"itemData":{"id":42,"type":"webpage","title":"Trello 101: How to Use Trello Boards &amp; Cards | Trello","URL":"https://trello.com/guide/trello-101","accessed":{"date-parts":[["2022",6,18]]}}}],"schema":"https://github.com/citation-style-language/schema/raw/master/csl-citation.json"} </w:instrText>
      </w:r>
      <w:r w:rsidR="000B05DE">
        <w:fldChar w:fldCharType="separate"/>
      </w:r>
      <w:r w:rsidR="007730B0" w:rsidRPr="007730B0">
        <w:t>[27]</w:t>
      </w:r>
      <w:r w:rsidR="000B05DE">
        <w:fldChar w:fldCharType="end"/>
      </w:r>
    </w:p>
    <w:p w14:paraId="4C047DC8" w14:textId="687D2F3C" w:rsidR="003D4427" w:rsidRDefault="003D4427" w:rsidP="003D4427">
      <w:pPr>
        <w:spacing w:line="360" w:lineRule="auto"/>
        <w:ind w:firstLine="720"/>
        <w:jc w:val="both"/>
      </w:pPr>
      <w:r>
        <w:t>Indiferent dacă tu și echipa ta începeți ceva nou sau încercați să vă organizați mai bine cu munca dvs. existentă, Trello se adaptează oricărui proiect. Vă ajută să simplificați și să standardizați procesul de lucru al echipei dvs. într-un mod intuitiv.Trello este ușor de utilizat, dar totuși capabil să gestioneze cele mai solide proiecte ale echipei tale.</w:t>
      </w:r>
    </w:p>
    <w:p w14:paraId="5A7F4FBE" w14:textId="258A1220" w:rsidR="003D4427" w:rsidRDefault="003D4427" w:rsidP="003D4427">
      <w:pPr>
        <w:ind w:firstLine="720"/>
      </w:pPr>
      <w:r>
        <w:t>Trello conține 4 elemente cheie :</w:t>
      </w:r>
    </w:p>
    <w:p w14:paraId="3CE61CBC" w14:textId="652F5693" w:rsidR="003D4427" w:rsidRDefault="003D4427" w:rsidP="00DB1A87">
      <w:pPr>
        <w:pStyle w:val="Style55"/>
        <w:numPr>
          <w:ilvl w:val="0"/>
          <w:numId w:val="74"/>
        </w:numPr>
      </w:pPr>
      <w:bookmarkStart w:id="86" w:name="_Toc106575471"/>
      <w:r>
        <w:t>Panoul</w:t>
      </w:r>
      <w:bookmarkEnd w:id="86"/>
    </w:p>
    <w:p w14:paraId="64192BFA" w14:textId="34B90936" w:rsidR="003D4427" w:rsidRDefault="003D4427" w:rsidP="003D4427">
      <w:pPr>
        <w:pStyle w:val="Licenta"/>
        <w:ind w:firstLine="720"/>
      </w:pPr>
      <w:r>
        <w:t xml:space="preserve">Un panou (fig 2 - A) reprezintă un loc pentru a ține evidența informațiilor - adesea pentru proiecte mari, echipe sau fluxuri de lucru. Indiferent dacă lansați un nou site web, urmăriți vânzările sau planificați următoarea petrecere la birou, o tablă Trello este locul </w:t>
      </w:r>
      <w:r>
        <w:lastRenderedPageBreak/>
        <w:t>pentru a organiza sarcinile, toate micile detalii și, cel mai important, pentru a colabora cu colegii tăi.</w:t>
      </w:r>
    </w:p>
    <w:p w14:paraId="20A14060" w14:textId="1D106F6D" w:rsidR="003D4427" w:rsidRDefault="003D4427" w:rsidP="00DB1A87">
      <w:pPr>
        <w:pStyle w:val="Style55"/>
        <w:numPr>
          <w:ilvl w:val="0"/>
          <w:numId w:val="74"/>
        </w:numPr>
      </w:pPr>
      <w:r>
        <w:t xml:space="preserve"> </w:t>
      </w:r>
      <w:bookmarkStart w:id="87" w:name="_Toc106575472"/>
      <w:r>
        <w:t>Liste</w:t>
      </w:r>
      <w:bookmarkEnd w:id="87"/>
    </w:p>
    <w:p w14:paraId="7A32ACF7" w14:textId="1791CB66" w:rsidR="003D4427" w:rsidRDefault="003D4427" w:rsidP="003D4427">
      <w:pPr>
        <w:pStyle w:val="Licenta"/>
        <w:ind w:firstLine="720"/>
      </w:pPr>
      <w:r>
        <w:t>Listele (fig 2 - B) păstrează carduri, sau sarcini specifice sau informații, organizate în diferitele lor etape de progres. Listele pot fi folosite pentru a crea un flux de lucru în care cardurile sunt mutate de-a lungul fiecărei etape a procesului de la început până la sfârșit sau pur și simplu acționează ca un loc pentru a ține evidența ideilor și informațiilor. Nu există limită pentru numărul de liste pe care le puteți adăuga la un panou și pot fi aranjate și intitulate după cum doriți.</w:t>
      </w:r>
    </w:p>
    <w:p w14:paraId="4F34D2C2" w14:textId="388639FD" w:rsidR="003D4427" w:rsidRDefault="003D4427" w:rsidP="003D4427">
      <w:pPr>
        <w:pStyle w:val="Licenta"/>
        <w:ind w:firstLine="720"/>
      </w:pPr>
      <w:r>
        <w:rPr>
          <w:noProof/>
          <w:lang w:val="en-US" w:bidi="ar-SA"/>
        </w:rPr>
        <w:drawing>
          <wp:anchor distT="114300" distB="114300" distL="114300" distR="114300" simplePos="0" relativeHeight="251862528" behindDoc="0" locked="0" layoutInCell="1" hidden="0" allowOverlap="1" wp14:anchorId="106B6CC4" wp14:editId="0438441E">
            <wp:simplePos x="0" y="0"/>
            <wp:positionH relativeFrom="column">
              <wp:posOffset>0</wp:posOffset>
            </wp:positionH>
            <wp:positionV relativeFrom="paragraph">
              <wp:posOffset>375920</wp:posOffset>
            </wp:positionV>
            <wp:extent cx="5731200" cy="1612900"/>
            <wp:effectExtent l="0" t="0" r="0" b="0"/>
            <wp:wrapSquare wrapText="bothSides" distT="114300" distB="114300" distL="114300" distR="114300"/>
            <wp:docPr id="2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5"/>
                    <a:srcRect/>
                    <a:stretch>
                      <a:fillRect/>
                    </a:stretch>
                  </pic:blipFill>
                  <pic:spPr>
                    <a:xfrm>
                      <a:off x="0" y="0"/>
                      <a:ext cx="5731200" cy="1612900"/>
                    </a:xfrm>
                    <a:prstGeom prst="rect">
                      <a:avLst/>
                    </a:prstGeom>
                    <a:ln/>
                  </pic:spPr>
                </pic:pic>
              </a:graphicData>
            </a:graphic>
          </wp:anchor>
        </w:drawing>
      </w:r>
    </w:p>
    <w:p w14:paraId="1A8F66CA" w14:textId="1CD3B122" w:rsidR="003D4427" w:rsidRDefault="003D4427" w:rsidP="00DB1A87">
      <w:pPr>
        <w:pStyle w:val="Style55"/>
        <w:numPr>
          <w:ilvl w:val="0"/>
          <w:numId w:val="74"/>
        </w:numPr>
      </w:pPr>
      <w:r>
        <w:t xml:space="preserve"> </w:t>
      </w:r>
      <w:bookmarkStart w:id="88" w:name="_Toc106575473"/>
      <w:r>
        <w:t>Carduri</w:t>
      </w:r>
      <w:bookmarkEnd w:id="88"/>
    </w:p>
    <w:p w14:paraId="12B90B62" w14:textId="77777777" w:rsidR="003D4427" w:rsidRDefault="003D4427" w:rsidP="003D4427">
      <w:pPr>
        <w:pStyle w:val="Licenta"/>
        <w:ind w:firstLine="720"/>
      </w:pPr>
      <w:r>
        <w:t>Cea mai mică, dar cea mai detaliată unitate a unei table este un card (fig 2 - C). Cardurile sunt folosite pentru a reprezenta sarcini și idei. Un card poate fi ceva care trebuie făcut, cum ar fi o postare pe blog care trebuie scrisă, sau ceva care trebuie reținut, cum ar fi politicile de vacanță ale companiei.</w:t>
      </w:r>
    </w:p>
    <w:p w14:paraId="003F2D49" w14:textId="5FF67B7A" w:rsidR="003D4427" w:rsidRDefault="003D4427" w:rsidP="003D4427">
      <w:pPr>
        <w:pStyle w:val="Licenta"/>
        <w:ind w:firstLine="720"/>
      </w:pPr>
      <w:r w:rsidRPr="003D4427">
        <w:t>Cardurile pot fi personalizate pentru a conține o mare varietate de informații utile făcând clic pe ele. Trageți și plasați carduri pe liste pentru a afișa progresul. Nu există limită pentru numărul de cărți pe care le puteți adăuga la o tablă.</w:t>
      </w:r>
    </w:p>
    <w:p w14:paraId="69CDF3D7" w14:textId="01F8DD7F" w:rsidR="003D4427" w:rsidRDefault="003D4427" w:rsidP="00DB1A87">
      <w:pPr>
        <w:pStyle w:val="Style55"/>
        <w:numPr>
          <w:ilvl w:val="0"/>
          <w:numId w:val="74"/>
        </w:numPr>
      </w:pPr>
      <w:r>
        <w:t xml:space="preserve"> </w:t>
      </w:r>
      <w:bookmarkStart w:id="89" w:name="_Toc106575474"/>
      <w:r>
        <w:t>Meniul panoului</w:t>
      </w:r>
      <w:bookmarkEnd w:id="89"/>
    </w:p>
    <w:p w14:paraId="55551436" w14:textId="77777777" w:rsidR="003D4427" w:rsidRDefault="003D4427" w:rsidP="003D4427">
      <w:pPr>
        <w:pStyle w:val="Licenta"/>
        <w:ind w:firstLine="720"/>
      </w:pPr>
      <w:r>
        <w:t>În partea dreaptă a plăcii Trello se află meniul (fig 2 - D) - centrul de control al misiunii pentru panoul dvs. Meniul este locul în care gestionați permisiunile membrilor consiliului de administrație, controlați setările, căutați carduri , activați pornirile și creați automatizări. De asemenea, puteți vedea toate activitățile care au avut loc pe un panou în fluxul de activități din meniu.</w:t>
      </w:r>
    </w:p>
    <w:p w14:paraId="3BF52E7D" w14:textId="0D46E50F" w:rsidR="003D4427" w:rsidRDefault="003D4427" w:rsidP="003D4427">
      <w:pPr>
        <w:pStyle w:val="Licenta"/>
      </w:pPr>
      <w:r>
        <w:rPr>
          <w:noProof/>
          <w:lang w:val="en-US" w:bidi="ar-SA"/>
        </w:rPr>
        <w:lastRenderedPageBreak/>
        <w:drawing>
          <wp:anchor distT="114300" distB="114300" distL="114300" distR="114300" simplePos="0" relativeHeight="251864576" behindDoc="0" locked="0" layoutInCell="1" hidden="0" allowOverlap="1" wp14:anchorId="73CE33E2" wp14:editId="48A95139">
            <wp:simplePos x="0" y="0"/>
            <wp:positionH relativeFrom="column">
              <wp:posOffset>0</wp:posOffset>
            </wp:positionH>
            <wp:positionV relativeFrom="paragraph">
              <wp:posOffset>376555</wp:posOffset>
            </wp:positionV>
            <wp:extent cx="5731200" cy="3225800"/>
            <wp:effectExtent l="0" t="0" r="0" b="0"/>
            <wp:wrapSquare wrapText="bothSides" distT="114300" distB="114300" distL="114300" distR="11430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6"/>
                    <a:srcRect/>
                    <a:stretch>
                      <a:fillRect/>
                    </a:stretch>
                  </pic:blipFill>
                  <pic:spPr>
                    <a:xfrm>
                      <a:off x="0" y="0"/>
                      <a:ext cx="5731200" cy="3225800"/>
                    </a:xfrm>
                    <a:prstGeom prst="rect">
                      <a:avLst/>
                    </a:prstGeom>
                    <a:ln/>
                  </pic:spPr>
                </pic:pic>
              </a:graphicData>
            </a:graphic>
          </wp:anchor>
        </w:drawing>
      </w:r>
    </w:p>
    <w:p w14:paraId="43560044" w14:textId="77777777" w:rsidR="003D4427" w:rsidRPr="003D4427" w:rsidRDefault="003D4427" w:rsidP="001820E6"/>
    <w:p w14:paraId="06FFD897" w14:textId="5172D11F" w:rsidR="001820E6" w:rsidRDefault="001820E6" w:rsidP="001820E6">
      <w:pPr>
        <w:pStyle w:val="Heading2"/>
        <w:spacing w:line="360" w:lineRule="auto"/>
        <w:ind w:left="709" w:firstLine="0"/>
        <w:rPr>
          <w:rFonts w:ascii="Times New Roman" w:hAnsi="Times New Roman"/>
          <w:i w:val="0"/>
          <w:iCs w:val="0"/>
        </w:rPr>
      </w:pPr>
      <w:bookmarkStart w:id="90" w:name="_Toc106575475"/>
      <w:r>
        <w:rPr>
          <w:rFonts w:ascii="Times New Roman" w:hAnsi="Times New Roman"/>
          <w:i w:val="0"/>
          <w:iCs w:val="0"/>
        </w:rPr>
        <w:t>Confluence</w:t>
      </w:r>
      <w:bookmarkEnd w:id="90"/>
    </w:p>
    <w:p w14:paraId="279EFE7B" w14:textId="34B0781F" w:rsidR="001820E6" w:rsidRDefault="001820E6" w:rsidP="001820E6">
      <w:pPr>
        <w:spacing w:line="360" w:lineRule="auto"/>
        <w:ind w:firstLine="720"/>
        <w:jc w:val="both"/>
      </w:pPr>
      <w:r>
        <w:t xml:space="preserve">Confluence este un instrument wiki de colaborare folosit pentru a ajuta echipele să colaboreze și să împărtășească cunoștințele în mod eficient. Cu confluență, putem capta cerințele proiectului, atribui sarcini anumitor utilizatori și gestiona mai multe calendare simultan cu ajutorul suplimentului Team Calendars. </w:t>
      </w:r>
      <w:r w:rsidR="000B05DE">
        <w:fldChar w:fldCharType="begin"/>
      </w:r>
      <w:r w:rsidR="007730B0">
        <w:instrText xml:space="preserve"> ADDIN ZOTERO_ITEM CSL_CITATION {"citationID":"KogojQfz","properties":{"formattedCitation":"[28]","plainCitation":"[28]","noteIndex":0},"citationItems":[{"id":60,"uris":["http://zotero.org/users/local/vAaW8rZi/items/BDIRWTLN"],"itemData":{"id":60,"type":"webpage","abstract":"Confluence is a team workspace where knowledge and collaboration meet. Trusted for documentation, decisions, project collaboration &amp;amp; Jira integrations.","container-title":"Atlassian","language":"en","title":"Confluence | Your Remote-Friendly Team Workspace","URL":"https://www.atlassian.com/software/confluence","author":[{"family":"Atlassian","given":""}],"accessed":{"date-parts":[["2022",6,19]]}}}],"schema":"https://github.com/citation-style-language/schema/raw/master/csl-citation.json"} </w:instrText>
      </w:r>
      <w:r w:rsidR="000B05DE">
        <w:fldChar w:fldCharType="separate"/>
      </w:r>
      <w:r w:rsidR="007730B0" w:rsidRPr="007730B0">
        <w:t>[28]</w:t>
      </w:r>
      <w:r w:rsidR="000B05DE">
        <w:fldChar w:fldCharType="end"/>
      </w:r>
    </w:p>
    <w:p w14:paraId="17C91087" w14:textId="4A415B39" w:rsidR="001820E6" w:rsidRDefault="001820E6" w:rsidP="001820E6">
      <w:pPr>
        <w:spacing w:line="360" w:lineRule="auto"/>
        <w:jc w:val="both"/>
      </w:pPr>
      <w:r>
        <w:t>Caracteristici ale Confluence:</w:t>
      </w:r>
    </w:p>
    <w:p w14:paraId="178BDB25" w14:textId="77777777" w:rsidR="001820E6" w:rsidRDefault="001820E6" w:rsidP="00DB1A87">
      <w:pPr>
        <w:numPr>
          <w:ilvl w:val="0"/>
          <w:numId w:val="75"/>
        </w:numPr>
        <w:spacing w:line="360" w:lineRule="auto"/>
        <w:jc w:val="both"/>
      </w:pPr>
      <w:r>
        <w:t>Confluence este un editor colaborativ puternic, deoarece vă oferă puterea de a crea notițe, planuri de proiect, cerințe de produs, în același timp în care alți utilizatori editează și văd toate modificările simultan.</w:t>
      </w:r>
    </w:p>
    <w:p w14:paraId="6B62D495" w14:textId="77777777" w:rsidR="001820E6" w:rsidRDefault="001820E6" w:rsidP="00DB1A87">
      <w:pPr>
        <w:numPr>
          <w:ilvl w:val="0"/>
          <w:numId w:val="75"/>
        </w:numPr>
        <w:spacing w:line="360" w:lineRule="auto"/>
        <w:jc w:val="both"/>
      </w:pPr>
      <w:r>
        <w:t>Feedback reprezentat de comentarii pe pagini și fișiere atașate.</w:t>
      </w:r>
    </w:p>
    <w:p w14:paraId="49825688" w14:textId="77777777" w:rsidR="001820E6" w:rsidRDefault="001820E6" w:rsidP="00DB1A87">
      <w:pPr>
        <w:numPr>
          <w:ilvl w:val="0"/>
          <w:numId w:val="75"/>
        </w:numPr>
        <w:spacing w:line="360" w:lineRule="auto"/>
        <w:jc w:val="both"/>
      </w:pPr>
      <w:r>
        <w:t>Poate oferi feedback direct asupra fișierelor dvs. (imagini, PDF-uri, foi de calcul și prezentări) și ține automat evidența versiunilor, astfel încât să lucrați mereu la cea potrivită.</w:t>
      </w:r>
    </w:p>
    <w:p w14:paraId="283E89BB" w14:textId="77777777" w:rsidR="001820E6" w:rsidRDefault="001820E6" w:rsidP="00DB1A87">
      <w:pPr>
        <w:numPr>
          <w:ilvl w:val="0"/>
          <w:numId w:val="75"/>
        </w:numPr>
        <w:spacing w:line="360" w:lineRule="auto"/>
        <w:jc w:val="both"/>
      </w:pPr>
      <w:r>
        <w:t>Spații de lucru organizate: în Confluence, puteți crea un spațiu pentru fiecare echipă, departament sau proiect major pentru a împărtăși informații și a menține munca organizată.</w:t>
      </w:r>
    </w:p>
    <w:p w14:paraId="02369B1C" w14:textId="77777777" w:rsidR="001820E6" w:rsidRDefault="001820E6" w:rsidP="00DB1A87">
      <w:pPr>
        <w:numPr>
          <w:ilvl w:val="0"/>
          <w:numId w:val="75"/>
        </w:numPr>
        <w:spacing w:line="360" w:lineRule="auto"/>
        <w:jc w:val="both"/>
      </w:pPr>
      <w:r>
        <w:t>Versiune pentru pagini și fișiere: puteți urmări fiecare versiune și modificarea pe care o faceți unei pagini. Fișierele sunt versionate automat.</w:t>
      </w:r>
    </w:p>
    <w:p w14:paraId="03E9424A" w14:textId="77777777" w:rsidR="001820E6" w:rsidRDefault="001820E6" w:rsidP="00DB1A87">
      <w:pPr>
        <w:numPr>
          <w:ilvl w:val="0"/>
          <w:numId w:val="75"/>
        </w:numPr>
        <w:spacing w:line="360" w:lineRule="auto"/>
        <w:jc w:val="both"/>
      </w:pPr>
      <w:r>
        <w:lastRenderedPageBreak/>
        <w:t>O varietate de metode de a partaja conținutul dvs. de confluence: vă puteți „abona” la modificările de conținut prin notificări prin e-mail sau RSS, puteți trimite prin e-mail o pagină direct utilizatorilor.</w:t>
      </w:r>
    </w:p>
    <w:p w14:paraId="26A0BE72" w14:textId="77777777" w:rsidR="001820E6" w:rsidRDefault="001820E6" w:rsidP="00DB1A87">
      <w:pPr>
        <w:numPr>
          <w:ilvl w:val="0"/>
          <w:numId w:val="75"/>
        </w:numPr>
        <w:spacing w:line="360" w:lineRule="auto"/>
        <w:jc w:val="both"/>
      </w:pPr>
      <w:r>
        <w:t>Controale granulare ale permisiunilor: restricționează accesul la conținut la trei niveluri – global, spațiu și per pagină individuală.</w:t>
      </w:r>
    </w:p>
    <w:p w14:paraId="7FB6D04D" w14:textId="77777777" w:rsidR="001820E6" w:rsidRDefault="001820E6" w:rsidP="00DB1A87">
      <w:pPr>
        <w:numPr>
          <w:ilvl w:val="0"/>
          <w:numId w:val="75"/>
        </w:numPr>
        <w:spacing w:line="360" w:lineRule="auto"/>
        <w:jc w:val="both"/>
      </w:pPr>
      <w:r>
        <w:t>Include, de asemenea, un editor de text îmbogățit cu “drag and drop” de atașamente, integrare profundă cu Microsoft Office, comenzi rapide de la tastatură și încorporare de conținut bogat.</w:t>
      </w:r>
    </w:p>
    <w:p w14:paraId="3CCD6356" w14:textId="77777777" w:rsidR="001820E6" w:rsidRPr="001820E6" w:rsidRDefault="001820E6" w:rsidP="001820E6"/>
    <w:p w14:paraId="124DB959" w14:textId="77777777" w:rsidR="001820E6" w:rsidRPr="001820E6" w:rsidRDefault="001820E6" w:rsidP="001820E6"/>
    <w:p w14:paraId="45ED5095" w14:textId="77777777" w:rsidR="00F25206" w:rsidRDefault="00F25206" w:rsidP="00F25206">
      <w:pPr>
        <w:spacing w:line="360" w:lineRule="auto"/>
        <w:jc w:val="both"/>
      </w:pPr>
    </w:p>
    <w:p w14:paraId="204F8779" w14:textId="77777777" w:rsidR="00F25206" w:rsidRPr="00F25206" w:rsidRDefault="00F25206" w:rsidP="00F25206"/>
    <w:p w14:paraId="262DFFD8" w14:textId="77777777" w:rsidR="0008013C" w:rsidRDefault="0008013C" w:rsidP="000B3F8D">
      <w:pPr>
        <w:pStyle w:val="Licenta"/>
        <w:ind w:firstLine="720"/>
      </w:pPr>
    </w:p>
    <w:p w14:paraId="21CD45A1" w14:textId="6AF5BEC9" w:rsidR="00D32225" w:rsidRDefault="00D32225" w:rsidP="00D32225">
      <w:pPr>
        <w:pStyle w:val="Licenta"/>
        <w:ind w:firstLine="720"/>
      </w:pPr>
    </w:p>
    <w:p w14:paraId="089F169C" w14:textId="63E6CD84" w:rsidR="002D008E" w:rsidRDefault="002D008E" w:rsidP="006000F0">
      <w:pPr>
        <w:pStyle w:val="Licenta"/>
        <w:ind w:firstLine="720"/>
      </w:pPr>
    </w:p>
    <w:p w14:paraId="2376AF9A" w14:textId="5393B98B" w:rsidR="006000F0" w:rsidRPr="006000F0" w:rsidRDefault="006000F0" w:rsidP="006000F0">
      <w:pPr>
        <w:pStyle w:val="Licenta"/>
        <w:ind w:firstLine="720"/>
      </w:pPr>
    </w:p>
    <w:p w14:paraId="34FE79E0" w14:textId="54ACF9A1" w:rsidR="00860B08" w:rsidRPr="00860B08" w:rsidRDefault="00860B08" w:rsidP="00860B08"/>
    <w:p w14:paraId="5607BA42" w14:textId="77777777" w:rsidR="00860B08" w:rsidRPr="00860B08" w:rsidRDefault="00860B08" w:rsidP="00860B08"/>
    <w:p w14:paraId="5F3B2758" w14:textId="77777777" w:rsidR="00860B08" w:rsidRPr="00860B08" w:rsidRDefault="00860B08" w:rsidP="00860B08"/>
    <w:p w14:paraId="03E7474E" w14:textId="589843A6" w:rsidR="00860B08" w:rsidRPr="00EF5EAE" w:rsidRDefault="00860B08" w:rsidP="00860B08">
      <w:pPr>
        <w:spacing w:line="360" w:lineRule="auto"/>
        <w:ind w:firstLine="720"/>
        <w:jc w:val="both"/>
      </w:pPr>
    </w:p>
    <w:p w14:paraId="4C1445C6" w14:textId="5F4C60B3" w:rsidR="00ED3941" w:rsidRDefault="00ED3941" w:rsidP="00ED3941"/>
    <w:p w14:paraId="40C5981E" w14:textId="53138311" w:rsidR="001C5FC0" w:rsidRDefault="00ED3941" w:rsidP="00ED3941">
      <w:pPr>
        <w:tabs>
          <w:tab w:val="left" w:pos="1752"/>
        </w:tabs>
      </w:pPr>
      <w:r>
        <w:tab/>
      </w:r>
    </w:p>
    <w:p w14:paraId="078E1D98" w14:textId="771134BF" w:rsidR="005D1AC3" w:rsidRDefault="00B20BA3" w:rsidP="00554FA6">
      <w:pPr>
        <w:pStyle w:val="Style6"/>
        <w:spacing w:before="0" w:after="200" w:line="360" w:lineRule="auto"/>
        <w:rPr>
          <w:sz w:val="32"/>
        </w:rPr>
      </w:pPr>
      <w:bookmarkStart w:id="91" w:name="_Toc106575476"/>
      <w:r w:rsidRPr="009309F6">
        <w:rPr>
          <w:sz w:val="32"/>
        </w:rPr>
        <w:lastRenderedPageBreak/>
        <w:t xml:space="preserve">Capitolul </w:t>
      </w:r>
      <w:r w:rsidR="004063CB" w:rsidRPr="009309F6">
        <w:rPr>
          <w:sz w:val="32"/>
        </w:rPr>
        <w:t>III</w:t>
      </w:r>
      <w:r w:rsidRPr="009309F6">
        <w:rPr>
          <w:sz w:val="32"/>
        </w:rPr>
        <w:t>. A</w:t>
      </w:r>
      <w:r w:rsidR="001820E6">
        <w:rPr>
          <w:sz w:val="32"/>
        </w:rPr>
        <w:t>rhitectura aplicaţiilor</w:t>
      </w:r>
      <w:bookmarkEnd w:id="91"/>
    </w:p>
    <w:p w14:paraId="69D07730" w14:textId="6DBDDC74" w:rsidR="001820E6" w:rsidRDefault="001820E6" w:rsidP="001820E6">
      <w:pPr>
        <w:pStyle w:val="Licenta"/>
        <w:ind w:firstLine="540"/>
      </w:pPr>
      <w:r>
        <w:rPr>
          <w:noProof/>
          <w:lang w:val="en-US" w:bidi="ar-SA"/>
        </w:rPr>
        <w:drawing>
          <wp:anchor distT="114300" distB="114300" distL="114300" distR="114300" simplePos="0" relativeHeight="251866624" behindDoc="0" locked="0" layoutInCell="1" hidden="0" allowOverlap="1" wp14:anchorId="1C0F766F" wp14:editId="0A001A44">
            <wp:simplePos x="0" y="0"/>
            <wp:positionH relativeFrom="column">
              <wp:posOffset>-810895</wp:posOffset>
            </wp:positionH>
            <wp:positionV relativeFrom="paragraph">
              <wp:posOffset>1667510</wp:posOffset>
            </wp:positionV>
            <wp:extent cx="7562215" cy="5896610"/>
            <wp:effectExtent l="0" t="5397" r="0" b="0"/>
            <wp:wrapSquare wrapText="bothSides" distT="114300" distB="114300" distL="114300" distR="114300"/>
            <wp:docPr id="1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rot="5400000">
                      <a:off x="0" y="0"/>
                      <a:ext cx="7562215" cy="5896610"/>
                    </a:xfrm>
                    <a:prstGeom prst="rect">
                      <a:avLst/>
                    </a:prstGeom>
                    <a:ln/>
                  </pic:spPr>
                </pic:pic>
              </a:graphicData>
            </a:graphic>
          </wp:anchor>
        </w:drawing>
      </w:r>
      <w:r>
        <w:t>Proiectul este alcătuit din 4 microservicii (Menu, Orders, Authentication, Payment) unite printr-un al 5-lea microserviciu(BackEnd for FrontEnd),toate scrise în limbajul Java , cel din urmă fiind apelat de către aplicația FrontEnd scrisă în limbajul TypeScript.</w:t>
      </w:r>
    </w:p>
    <w:p w14:paraId="6252827B" w14:textId="67101034" w:rsidR="0030147B" w:rsidRDefault="0030147B" w:rsidP="0030147B">
      <w:pPr>
        <w:spacing w:line="360" w:lineRule="auto"/>
        <w:ind w:firstLine="540"/>
      </w:pPr>
      <w:r>
        <w:lastRenderedPageBreak/>
        <w:t>Microserviciile se folosesc de arhitectura REST pentru a comunica cu exteriorul prin endpoint-uri.</w:t>
      </w:r>
    </w:p>
    <w:p w14:paraId="721204D1" w14:textId="7B937092" w:rsidR="000D73FF" w:rsidRDefault="0030147B" w:rsidP="00B809BD">
      <w:pPr>
        <w:pStyle w:val="Style11"/>
        <w:tabs>
          <w:tab w:val="left" w:pos="540"/>
        </w:tabs>
        <w:spacing w:line="360" w:lineRule="auto"/>
        <w:ind w:left="540" w:hanging="540"/>
        <w:rPr>
          <w:sz w:val="28"/>
          <w:szCs w:val="28"/>
        </w:rPr>
      </w:pPr>
      <w:bookmarkStart w:id="92" w:name="_Toc106575477"/>
      <w:r>
        <w:rPr>
          <w:sz w:val="28"/>
          <w:szCs w:val="28"/>
        </w:rPr>
        <w:t>Aplicaţia pentru meniu</w:t>
      </w:r>
      <w:bookmarkEnd w:id="92"/>
    </w:p>
    <w:p w14:paraId="384FB366" w14:textId="77777777" w:rsidR="00EF12EE" w:rsidRDefault="00EF12EE" w:rsidP="00EF12EE"/>
    <w:p w14:paraId="74D792D6" w14:textId="77777777" w:rsidR="0030147B" w:rsidRDefault="0030147B" w:rsidP="0030147B">
      <w:r>
        <w:t>E</w:t>
      </w:r>
      <w:r w:rsidRPr="00855879">
        <w:t xml:space="preserve">xpune endpoint-uri pentru </w:t>
      </w:r>
      <w:r>
        <w:t>inserarea, modificarea , ștergerea și citirea unui/unei:</w:t>
      </w:r>
    </w:p>
    <w:p w14:paraId="0D291B80" w14:textId="77777777" w:rsidR="0030147B" w:rsidRDefault="0030147B" w:rsidP="0030147B">
      <w:pPr>
        <w:spacing w:line="360" w:lineRule="auto"/>
        <w:ind w:left="720" w:firstLine="720"/>
      </w:pPr>
      <w:r>
        <w:t>-produs(ex:Paste carbonara),</w:t>
      </w:r>
    </w:p>
    <w:p w14:paraId="7D10A56F" w14:textId="77777777" w:rsidR="0030147B" w:rsidRDefault="0030147B" w:rsidP="0030147B">
      <w:pPr>
        <w:spacing w:line="360" w:lineRule="auto"/>
        <w:ind w:left="720" w:firstLine="720"/>
      </w:pPr>
      <w:r>
        <w:t>-extra produs(ex: Sos de usturoi),</w:t>
      </w:r>
    </w:p>
    <w:p w14:paraId="02A78C6A" w14:textId="32162DF7" w:rsidR="0030147B" w:rsidRDefault="00886E32" w:rsidP="0030147B">
      <w:pPr>
        <w:spacing w:line="360" w:lineRule="auto"/>
        <w:ind w:left="720" w:firstLine="720"/>
      </w:pPr>
      <w:r>
        <w:t>-categorii</w:t>
      </w:r>
      <w:r w:rsidR="0030147B">
        <w:t xml:space="preserve"> de produse (ex: Pizza,Paste,Ceai),</w:t>
      </w:r>
    </w:p>
    <w:p w14:paraId="70C26000" w14:textId="77777777" w:rsidR="0030147B" w:rsidRDefault="0030147B" w:rsidP="0030147B">
      <w:pPr>
        <w:spacing w:line="360" w:lineRule="auto"/>
        <w:ind w:left="720" w:firstLine="720"/>
      </w:pPr>
      <w:r>
        <w:t>-grup de categorii (ex: Mâncare, Băutură)</w:t>
      </w:r>
    </w:p>
    <w:p w14:paraId="6BE9C142" w14:textId="77777777" w:rsidR="0030147B" w:rsidRDefault="0030147B" w:rsidP="0030147B">
      <w:pPr>
        <w:spacing w:line="360" w:lineRule="auto"/>
        <w:ind w:left="720" w:firstLine="720"/>
      </w:pPr>
      <w:r>
        <w:t>-imagini asociate produselor</w:t>
      </w:r>
    </w:p>
    <w:p w14:paraId="01A7E90E" w14:textId="77777777" w:rsidR="0030147B" w:rsidRDefault="0030147B" w:rsidP="0030147B">
      <w:pPr>
        <w:spacing w:line="360" w:lineRule="auto"/>
      </w:pPr>
    </w:p>
    <w:p w14:paraId="21A47D1A" w14:textId="77777777" w:rsidR="0030147B" w:rsidRDefault="0030147B" w:rsidP="0030147B">
      <w:pPr>
        <w:spacing w:line="360" w:lineRule="auto"/>
        <w:ind w:firstLine="720"/>
        <w:jc w:val="both"/>
      </w:pPr>
      <w:r>
        <w:t>De asemenea , aplicația pentru meniu mai expune endpoint-uri și pentru aducerea produselor din baza de date în funcție de grupul de categorii sau categoria de produse precizată.</w:t>
      </w:r>
    </w:p>
    <w:p w14:paraId="3E601F12" w14:textId="77777777" w:rsidR="0030147B" w:rsidRDefault="0030147B" w:rsidP="0030147B">
      <w:pPr>
        <w:spacing w:line="360" w:lineRule="auto"/>
        <w:jc w:val="both"/>
      </w:pPr>
    </w:p>
    <w:p w14:paraId="0894C59B" w14:textId="77777777" w:rsidR="0030147B" w:rsidRDefault="0030147B" w:rsidP="0030147B">
      <w:pPr>
        <w:spacing w:line="360" w:lineRule="auto"/>
        <w:ind w:firstLine="720"/>
        <w:jc w:val="both"/>
      </w:pPr>
      <w:r>
        <w:t>Un exemplu de endpoint din cadrul aplicației de meniu este prezentat în fig. 4 și este folosit pentru a salva un nou produs în baza de date.</w:t>
      </w:r>
    </w:p>
    <w:p w14:paraId="4E6D6ED3" w14:textId="77777777" w:rsidR="0030147B" w:rsidRDefault="0030147B" w:rsidP="0030147B">
      <w:pPr>
        <w:spacing w:line="360" w:lineRule="auto"/>
        <w:jc w:val="both"/>
      </w:pPr>
    </w:p>
    <w:p w14:paraId="5741723D" w14:textId="77777777" w:rsidR="0030147B" w:rsidRDefault="0030147B" w:rsidP="0030147B">
      <w:pPr>
        <w:spacing w:line="360" w:lineRule="auto"/>
        <w:jc w:val="center"/>
      </w:pPr>
      <w:r>
        <w:t>Fig 4</w:t>
      </w:r>
      <w:r>
        <w:rPr>
          <w:noProof/>
          <w:lang w:val="en-US" w:bidi="ar-SA"/>
        </w:rPr>
        <w:drawing>
          <wp:anchor distT="114300" distB="114300" distL="114300" distR="114300" simplePos="0" relativeHeight="251868672" behindDoc="0" locked="0" layoutInCell="1" hidden="0" allowOverlap="1" wp14:anchorId="47887E33" wp14:editId="5A5E4603">
            <wp:simplePos x="0" y="0"/>
            <wp:positionH relativeFrom="column">
              <wp:posOffset>-563399</wp:posOffset>
            </wp:positionH>
            <wp:positionV relativeFrom="paragraph">
              <wp:posOffset>152400</wp:posOffset>
            </wp:positionV>
            <wp:extent cx="6853238" cy="1368834"/>
            <wp:effectExtent l="0" t="0" r="0" b="0"/>
            <wp:wrapSquare wrapText="bothSides" distT="114300" distB="114300" distL="114300" distR="114300"/>
            <wp:docPr id="2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8"/>
                    <a:srcRect/>
                    <a:stretch>
                      <a:fillRect/>
                    </a:stretch>
                  </pic:blipFill>
                  <pic:spPr>
                    <a:xfrm>
                      <a:off x="0" y="0"/>
                      <a:ext cx="6853238" cy="1368834"/>
                    </a:xfrm>
                    <a:prstGeom prst="rect">
                      <a:avLst/>
                    </a:prstGeom>
                    <a:ln/>
                  </pic:spPr>
                </pic:pic>
              </a:graphicData>
            </a:graphic>
          </wp:anchor>
        </w:drawing>
      </w:r>
    </w:p>
    <w:p w14:paraId="04C862FC" w14:textId="77777777" w:rsidR="0030147B" w:rsidRDefault="0030147B" w:rsidP="0030147B">
      <w:pPr>
        <w:spacing w:line="360" w:lineRule="auto"/>
        <w:jc w:val="center"/>
      </w:pPr>
    </w:p>
    <w:p w14:paraId="7E9882AF" w14:textId="62745D44" w:rsidR="0030147B" w:rsidRDefault="0030147B" w:rsidP="0030147B">
      <w:pPr>
        <w:spacing w:line="360" w:lineRule="auto"/>
        <w:ind w:firstLine="360"/>
        <w:jc w:val="both"/>
      </w:pPr>
      <w:r>
        <w:t>După cum se poate observa, în figură este prezentat un request de tip POST care primește un parametru obligatoriu, produsul în sine (prezentat în figură ca “product”) și un parametru opțional de tip MultipartFile care reprezintă imaginea aferentă produsului.</w:t>
      </w:r>
    </w:p>
    <w:p w14:paraId="55ED1FEB" w14:textId="4DD51CA6" w:rsidR="00B37876" w:rsidRDefault="0030147B" w:rsidP="0030147B">
      <w:pPr>
        <w:pStyle w:val="Style11"/>
        <w:tabs>
          <w:tab w:val="left" w:pos="810"/>
        </w:tabs>
        <w:spacing w:line="360" w:lineRule="auto"/>
        <w:ind w:left="540" w:hanging="540"/>
        <w:rPr>
          <w:sz w:val="28"/>
        </w:rPr>
      </w:pPr>
      <w:bookmarkStart w:id="93" w:name="_Toc106575478"/>
      <w:r>
        <w:rPr>
          <w:sz w:val="28"/>
        </w:rPr>
        <w:t>Aplicaţia pentru comenzi (orders)</w:t>
      </w:r>
      <w:bookmarkEnd w:id="93"/>
    </w:p>
    <w:p w14:paraId="57B28B9D" w14:textId="77777777" w:rsidR="0030147B" w:rsidRDefault="0030147B" w:rsidP="0030147B">
      <w:pPr>
        <w:pStyle w:val="Licenta"/>
        <w:ind w:firstLine="360"/>
      </w:pPr>
      <w:r w:rsidRPr="00855879">
        <w:t xml:space="preserve">Expune endpoint-uri pentru </w:t>
      </w:r>
      <w:r>
        <w:t>inserarea, modificarea , ștergerea și citirea unui/unei:</w:t>
      </w:r>
    </w:p>
    <w:p w14:paraId="77A2DC93" w14:textId="77777777" w:rsidR="0030147B" w:rsidRDefault="0030147B" w:rsidP="00DB1A87">
      <w:pPr>
        <w:pStyle w:val="Licenta"/>
        <w:numPr>
          <w:ilvl w:val="0"/>
          <w:numId w:val="76"/>
        </w:numPr>
      </w:pPr>
      <w:r>
        <w:lastRenderedPageBreak/>
        <w:t>comenzi (“order”). Comanda poate conține una sau mai multe subcomenzi, fiecare subcomandă aparținând unei persoane diferite aflate la masa pe care s-a deschis comanda.</w:t>
      </w:r>
    </w:p>
    <w:p w14:paraId="3DF4EBBD" w14:textId="77777777" w:rsidR="0030147B" w:rsidRDefault="0030147B" w:rsidP="00DB1A87">
      <w:pPr>
        <w:pStyle w:val="Licenta"/>
        <w:numPr>
          <w:ilvl w:val="0"/>
          <w:numId w:val="76"/>
        </w:numPr>
      </w:pPr>
      <w:r>
        <w:t>subcomenzi(“subOrder”). O subcomandă conține id-ul utilizatorului care a inițiat subcomanda și id-ul plății.</w:t>
      </w:r>
    </w:p>
    <w:p w14:paraId="780480B5" w14:textId="77777777" w:rsidR="0030147B" w:rsidRDefault="0030147B" w:rsidP="00DB1A87">
      <w:pPr>
        <w:pStyle w:val="Licenta"/>
        <w:numPr>
          <w:ilvl w:val="0"/>
          <w:numId w:val="76"/>
        </w:numPr>
      </w:pPr>
      <w:r>
        <w:t>produs care aparține unei subcomenzi (“orderItem”). Această entitate are ca și proprietăți : cantitatea produsului selectat, id-ul produsului și id-ul subcomenzii din care face parte.</w:t>
      </w:r>
    </w:p>
    <w:p w14:paraId="5FCA91CB" w14:textId="77777777" w:rsidR="0030147B" w:rsidRDefault="0030147B" w:rsidP="00DB1A87">
      <w:pPr>
        <w:pStyle w:val="Licenta"/>
        <w:numPr>
          <w:ilvl w:val="0"/>
          <w:numId w:val="76"/>
        </w:numPr>
      </w:pPr>
      <w:r>
        <w:t>plăți (“payment”), această entitate având ca și proprietăți suma totală de plată și metoda de plată.</w:t>
      </w:r>
    </w:p>
    <w:p w14:paraId="3FDE1FDF" w14:textId="6AA801BF" w:rsidR="00AB3595" w:rsidRDefault="0030147B" w:rsidP="00DB1A87">
      <w:pPr>
        <w:pStyle w:val="Licenta"/>
        <w:numPr>
          <w:ilvl w:val="0"/>
          <w:numId w:val="76"/>
        </w:numPr>
      </w:pPr>
      <w:r>
        <w:t>status (ex: “comandă preluată” sau “comandă finalizată”)</w:t>
      </w:r>
    </w:p>
    <w:p w14:paraId="47798AC6" w14:textId="77777777" w:rsidR="00AB3595" w:rsidRDefault="00AB3595" w:rsidP="00AB3595"/>
    <w:p w14:paraId="7EEA6694" w14:textId="0BFA988A" w:rsidR="00D976C4" w:rsidRDefault="00D976C4" w:rsidP="00C6610C">
      <w:pPr>
        <w:pStyle w:val="Style11"/>
        <w:numPr>
          <w:ilvl w:val="0"/>
          <w:numId w:val="0"/>
        </w:numPr>
        <w:ind w:left="1080"/>
      </w:pPr>
      <w:r>
        <w:t xml:space="preserve">3.3 Aplicația pentru autentificare </w:t>
      </w:r>
    </w:p>
    <w:p w14:paraId="6E9CAF36" w14:textId="77777777" w:rsidR="00D976C4" w:rsidRDefault="00D976C4" w:rsidP="00AB3595"/>
    <w:p w14:paraId="27BAAB98" w14:textId="79C617D8" w:rsidR="00D976C4" w:rsidRDefault="00D976C4" w:rsidP="00C6610C">
      <w:pPr>
        <w:ind w:firstLine="720"/>
      </w:pPr>
      <w:r>
        <w:t>Permite utilizatorilor să-și creeze un cont nou și să se logheze. Autentificarea se face cu ajutorul Spring Security. Spring Security ne pune la dispoziție un interceptor care preia request-urile înainte de a ajunge la controller și verifică dacă ele conțin un token atașat.Acest token trebuie să conțină numele utilizatorului, data la care a fost emis și data la care expiră.</w:t>
      </w:r>
    </w:p>
    <w:p w14:paraId="377AB6DD" w14:textId="18AD0234" w:rsidR="00D976C4" w:rsidRDefault="00D976C4" w:rsidP="00AB3595">
      <w:r>
        <w:t>La fiecare request, se verifică ca acest token să nu fie expirat. Dacă token-ul a expirat, utilizatorul trebuie să se logheze din nou.</w:t>
      </w:r>
    </w:p>
    <w:p w14:paraId="4E96955E" w14:textId="7FC946CA" w:rsidR="00C6610C" w:rsidRPr="00C6610C" w:rsidRDefault="00C6610C" w:rsidP="00AB3595">
      <w:pPr>
        <w:rPr>
          <w:lang w:val="en-US"/>
        </w:rPr>
      </w:pPr>
      <w:r>
        <w:t>În cadrul aplicației există 2 roluri pentru utilizatori: CLIENT și ADMIN.</w:t>
      </w:r>
      <w:bookmarkStart w:id="94" w:name="_GoBack"/>
      <w:bookmarkEnd w:id="94"/>
    </w:p>
    <w:p w14:paraId="2DE13BD4" w14:textId="463A8895" w:rsidR="00C6610C" w:rsidRDefault="00C6610C" w:rsidP="00AB3595">
      <w:r>
        <w:t>Deocamdată, aplicația fiind doar un proof of concept pentru partea de client, se pot creea doar conturi de tip CLIENT.</w:t>
      </w:r>
    </w:p>
    <w:p w14:paraId="1CCDA2D3" w14:textId="77777777" w:rsidR="00AB3595" w:rsidRDefault="00AB3595" w:rsidP="00AB3595"/>
    <w:p w14:paraId="17EC4AC7" w14:textId="77777777" w:rsidR="00AB3595" w:rsidRDefault="00AB3595" w:rsidP="00AB3595"/>
    <w:p w14:paraId="5EFD6AC4" w14:textId="77777777" w:rsidR="00AB3595" w:rsidRDefault="00AB3595" w:rsidP="00AB3595"/>
    <w:p w14:paraId="3AF5BD11" w14:textId="77777777" w:rsidR="00AB3595" w:rsidRDefault="00AB3595" w:rsidP="00AB3595"/>
    <w:p w14:paraId="0063032E" w14:textId="77777777" w:rsidR="00AB3595" w:rsidRDefault="00AB3595" w:rsidP="00AB3595"/>
    <w:p w14:paraId="717DB28E" w14:textId="77777777" w:rsidR="00AB3595" w:rsidRDefault="00AB3595" w:rsidP="00AB3595"/>
    <w:p w14:paraId="7E37F04A" w14:textId="77777777" w:rsidR="00AB3595" w:rsidRDefault="00AB3595" w:rsidP="00AB3595"/>
    <w:p w14:paraId="430A351A" w14:textId="77777777" w:rsidR="00AB3595" w:rsidRDefault="00AB3595" w:rsidP="00AB3595"/>
    <w:p w14:paraId="79A407C6" w14:textId="77777777" w:rsidR="00AB3595" w:rsidRDefault="00AB3595" w:rsidP="00AB3595"/>
    <w:p w14:paraId="24CB3543" w14:textId="77777777" w:rsidR="00AB3595" w:rsidRDefault="00AB3595" w:rsidP="00AB3595"/>
    <w:p w14:paraId="22C70869" w14:textId="77777777" w:rsidR="00AB3595" w:rsidRDefault="00AB3595" w:rsidP="00AB3595"/>
    <w:p w14:paraId="489A590B" w14:textId="77777777" w:rsidR="00AB3595" w:rsidRDefault="00AB3595" w:rsidP="00AB3595"/>
    <w:p w14:paraId="6456DDF9" w14:textId="77777777" w:rsidR="00AB3595" w:rsidRDefault="00AB3595" w:rsidP="00AB3595"/>
    <w:p w14:paraId="738E97A2" w14:textId="77777777" w:rsidR="00AB3595" w:rsidRDefault="00AB3595" w:rsidP="00AB3595"/>
    <w:p w14:paraId="405C1D8F" w14:textId="77777777" w:rsidR="00AB3595" w:rsidRDefault="00AB3595" w:rsidP="00AB3595"/>
    <w:p w14:paraId="28E6CC98" w14:textId="77777777" w:rsidR="00AB3595" w:rsidRDefault="00AB3595" w:rsidP="00AB3595"/>
    <w:p w14:paraId="3943AE4C" w14:textId="77777777" w:rsidR="00AB3595" w:rsidRDefault="00AB3595" w:rsidP="00AB3595"/>
    <w:p w14:paraId="74827398" w14:textId="77777777" w:rsidR="00AB3595" w:rsidRDefault="00AB3595" w:rsidP="00AB3595"/>
    <w:p w14:paraId="4B999431" w14:textId="77777777" w:rsidR="00AB3595" w:rsidRDefault="00AB3595" w:rsidP="00AB3595"/>
    <w:p w14:paraId="5DD6ECF2" w14:textId="77777777" w:rsidR="00AB3595" w:rsidRDefault="00AB3595" w:rsidP="00AB3595"/>
    <w:p w14:paraId="194CF541" w14:textId="77777777" w:rsidR="00AB3595" w:rsidRDefault="00AB3595" w:rsidP="00AB3595"/>
    <w:p w14:paraId="38698353" w14:textId="77777777" w:rsidR="00AB3595" w:rsidRDefault="00AB3595" w:rsidP="00AB3595"/>
    <w:p w14:paraId="42DFD048" w14:textId="77777777" w:rsidR="00AB3595" w:rsidRDefault="00AB3595" w:rsidP="00AB3595"/>
    <w:p w14:paraId="1F463ECA" w14:textId="77777777" w:rsidR="00AB3595" w:rsidRDefault="00AB3595" w:rsidP="00AB3595"/>
    <w:p w14:paraId="64E37CAF" w14:textId="77777777" w:rsidR="00FE227B" w:rsidRDefault="00FE227B" w:rsidP="00AB3595"/>
    <w:p w14:paraId="53B06BFE" w14:textId="77777777" w:rsidR="006E23CA" w:rsidRDefault="006E23CA" w:rsidP="002B3C4A">
      <w:pPr>
        <w:spacing w:line="360" w:lineRule="auto"/>
        <w:ind w:firstLine="547"/>
        <w:jc w:val="both"/>
      </w:pPr>
    </w:p>
    <w:p w14:paraId="322BE4C3" w14:textId="77777777" w:rsidR="006E23CA" w:rsidRDefault="006E23CA" w:rsidP="002B3C4A">
      <w:pPr>
        <w:spacing w:line="360" w:lineRule="auto"/>
        <w:ind w:firstLine="547"/>
        <w:jc w:val="both"/>
      </w:pPr>
    </w:p>
    <w:p w14:paraId="58F3DF7C" w14:textId="77777777" w:rsidR="006E23CA" w:rsidRDefault="006E23CA" w:rsidP="002B3C4A">
      <w:pPr>
        <w:spacing w:line="360" w:lineRule="auto"/>
        <w:ind w:firstLine="547"/>
        <w:jc w:val="both"/>
      </w:pPr>
    </w:p>
    <w:p w14:paraId="1ED17F4D" w14:textId="77777777" w:rsidR="006E23CA" w:rsidRDefault="006E23CA" w:rsidP="002B3C4A">
      <w:pPr>
        <w:spacing w:line="360" w:lineRule="auto"/>
        <w:ind w:firstLine="547"/>
        <w:jc w:val="both"/>
      </w:pPr>
    </w:p>
    <w:p w14:paraId="660D6BFC" w14:textId="77777777" w:rsidR="006E23CA" w:rsidRDefault="006E23CA" w:rsidP="002B3C4A">
      <w:pPr>
        <w:spacing w:line="360" w:lineRule="auto"/>
        <w:ind w:firstLine="547"/>
        <w:jc w:val="both"/>
      </w:pPr>
    </w:p>
    <w:p w14:paraId="56C02B0A" w14:textId="4D1D779A" w:rsidR="00E97695" w:rsidRDefault="00B20BA3" w:rsidP="00554FA6">
      <w:pPr>
        <w:pStyle w:val="Style10"/>
        <w:spacing w:before="0" w:after="200" w:line="360" w:lineRule="auto"/>
        <w:rPr>
          <w:sz w:val="32"/>
        </w:rPr>
      </w:pPr>
      <w:bookmarkStart w:id="95" w:name="_Toc106575479"/>
      <w:r w:rsidRPr="009309F6">
        <w:rPr>
          <w:sz w:val="32"/>
        </w:rPr>
        <w:lastRenderedPageBreak/>
        <w:t xml:space="preserve">Capitolul </w:t>
      </w:r>
      <w:r w:rsidR="004063CB" w:rsidRPr="009309F6">
        <w:rPr>
          <w:sz w:val="32"/>
        </w:rPr>
        <w:t>IV</w:t>
      </w:r>
      <w:r w:rsidRPr="009309F6">
        <w:rPr>
          <w:sz w:val="32"/>
        </w:rPr>
        <w:t>.</w:t>
      </w:r>
      <w:r w:rsidR="00E97695" w:rsidRPr="009309F6">
        <w:rPr>
          <w:sz w:val="32"/>
        </w:rPr>
        <w:t xml:space="preserve"> </w:t>
      </w:r>
      <w:r w:rsidR="0030147B">
        <w:rPr>
          <w:sz w:val="32"/>
        </w:rPr>
        <w:t>Detalii de implementare</w:t>
      </w:r>
      <w:bookmarkEnd w:id="95"/>
    </w:p>
    <w:p w14:paraId="648E3FBB" w14:textId="1CC27843" w:rsidR="0030147B" w:rsidRPr="009309F6" w:rsidRDefault="0030147B" w:rsidP="0030147B">
      <w:pPr>
        <w:pStyle w:val="Style10"/>
        <w:spacing w:before="0" w:after="200" w:line="360" w:lineRule="auto"/>
        <w:rPr>
          <w:sz w:val="32"/>
        </w:rPr>
      </w:pPr>
      <w:bookmarkStart w:id="96" w:name="_Toc106575480"/>
      <w:r w:rsidRPr="009309F6">
        <w:rPr>
          <w:sz w:val="32"/>
        </w:rPr>
        <w:lastRenderedPageBreak/>
        <w:t xml:space="preserve">Capitolul V. </w:t>
      </w:r>
      <w:r>
        <w:rPr>
          <w:sz w:val="32"/>
        </w:rPr>
        <w:t>Concluzii</w:t>
      </w:r>
      <w:bookmarkEnd w:id="96"/>
    </w:p>
    <w:p w14:paraId="6B8C61F4" w14:textId="1F87C140" w:rsidR="0030147B" w:rsidRPr="009309F6" w:rsidRDefault="0030147B" w:rsidP="0030147B">
      <w:pPr>
        <w:pStyle w:val="Style10"/>
        <w:spacing w:before="0" w:after="200" w:line="360" w:lineRule="auto"/>
        <w:rPr>
          <w:sz w:val="32"/>
        </w:rPr>
      </w:pPr>
      <w:bookmarkStart w:id="97" w:name="_Toc106575481"/>
      <w:r w:rsidRPr="009309F6">
        <w:rPr>
          <w:sz w:val="32"/>
        </w:rPr>
        <w:lastRenderedPageBreak/>
        <w:t xml:space="preserve">Capitolul IV. </w:t>
      </w:r>
      <w:r>
        <w:rPr>
          <w:sz w:val="32"/>
        </w:rPr>
        <w:t>Bibliografie</w:t>
      </w:r>
      <w:bookmarkEnd w:id="97"/>
    </w:p>
    <w:p w14:paraId="0EC25AE8" w14:textId="77777777" w:rsidR="007730B0" w:rsidRPr="007730B0" w:rsidRDefault="000B05DE" w:rsidP="007730B0">
      <w:pPr>
        <w:pStyle w:val="Bibliography"/>
      </w:pPr>
      <w:r>
        <w:fldChar w:fldCharType="begin"/>
      </w:r>
      <w:r>
        <w:instrText xml:space="preserve"> ADDIN ZOTERO_BIBL {"uncited":[],"omitted":[],"custom":[]} CSL_BIBLIOGRAPHY </w:instrText>
      </w:r>
      <w:r>
        <w:fldChar w:fldCharType="separate"/>
      </w:r>
      <w:r w:rsidR="007730B0" w:rsidRPr="007730B0">
        <w:t>[1]</w:t>
      </w:r>
      <w:r w:rsidR="007730B0" w:rsidRPr="007730B0">
        <w:tab/>
        <w:t xml:space="preserve">E. Gesteiro, A. García-Carro, R. Aparicio-Ugarriza, and M. González-Gross, “Eating out of Home: Influence on Nutrition, Health, and Policies: A Scoping Review,” </w:t>
      </w:r>
      <w:r w:rsidR="007730B0" w:rsidRPr="007730B0">
        <w:rPr>
          <w:i/>
          <w:iCs/>
        </w:rPr>
        <w:t>Nutrients</w:t>
      </w:r>
      <w:r w:rsidR="007730B0" w:rsidRPr="007730B0">
        <w:t>, vol. 14, no. 6, Art. no. 6, Jan. 2022, doi: 10.3390/nu14061265.</w:t>
      </w:r>
    </w:p>
    <w:p w14:paraId="51261E98" w14:textId="77777777" w:rsidR="007730B0" w:rsidRPr="007730B0" w:rsidRDefault="007730B0" w:rsidP="007730B0">
      <w:pPr>
        <w:pStyle w:val="Bibliography"/>
      </w:pPr>
      <w:r w:rsidRPr="007730B0">
        <w:t>[2]</w:t>
      </w:r>
      <w:r w:rsidRPr="007730B0">
        <w:tab/>
        <w:t xml:space="preserve">C.-T. Ting, Y.-S. Huang, C.-T. Lin, and S.-C. Pan, “Evaluation of Consumers’ WTP for Service Recovery in Restaurants: Waiting Time Perspective,” </w:t>
      </w:r>
      <w:r w:rsidRPr="007730B0">
        <w:rPr>
          <w:i/>
          <w:iCs/>
        </w:rPr>
        <w:t>Adm. Sci.</w:t>
      </w:r>
      <w:r w:rsidRPr="007730B0">
        <w:t>, vol. 9, no. 3, Art. no. 3, Sep. 2019, doi: 10.3390/admsci9030063.</w:t>
      </w:r>
    </w:p>
    <w:p w14:paraId="3E707C6B" w14:textId="77777777" w:rsidR="007730B0" w:rsidRPr="007730B0" w:rsidRDefault="007730B0" w:rsidP="007730B0">
      <w:pPr>
        <w:pStyle w:val="Bibliography"/>
      </w:pPr>
      <w:r w:rsidRPr="007730B0">
        <w:t>[3]</w:t>
      </w:r>
      <w:r w:rsidRPr="007730B0">
        <w:tab/>
        <w:t xml:space="preserve">J. De Vries, D. Roy, and R. De Koster, “Worth the wait? How restaurant waiting time influences customer behavior and revenue,” </w:t>
      </w:r>
      <w:r w:rsidRPr="007730B0">
        <w:rPr>
          <w:i/>
          <w:iCs/>
        </w:rPr>
        <w:t>J. Oper. Manag.</w:t>
      </w:r>
      <w:r w:rsidRPr="007730B0">
        <w:t>, May 2018, doi: 10.1016/j.jom.2018.05.001.</w:t>
      </w:r>
    </w:p>
    <w:p w14:paraId="7C61EE7B" w14:textId="77777777" w:rsidR="007730B0" w:rsidRPr="007730B0" w:rsidRDefault="007730B0" w:rsidP="007730B0">
      <w:pPr>
        <w:pStyle w:val="Bibliography"/>
      </w:pPr>
      <w:r w:rsidRPr="007730B0">
        <w:t>[4]</w:t>
      </w:r>
      <w:r w:rsidRPr="007730B0">
        <w:tab/>
        <w:t>“Differences between Java EE and Java SE - Your First Cup: An Introduction to the Java EE Platform.” https://docs.oracle.com/javaee/6/firstcup/doc/gkhoy.html (accessed Jun. 18, 2022).</w:t>
      </w:r>
    </w:p>
    <w:p w14:paraId="5406EE2D" w14:textId="77777777" w:rsidR="007730B0" w:rsidRPr="007730B0" w:rsidRDefault="007730B0" w:rsidP="007730B0">
      <w:pPr>
        <w:pStyle w:val="Bibliography"/>
      </w:pPr>
      <w:r w:rsidRPr="007730B0">
        <w:t>[5]</w:t>
      </w:r>
      <w:r w:rsidRPr="007730B0">
        <w:tab/>
        <w:t>“Swagger Editor.” https://editor.swagger.io/ (accessed Jun. 18, 2022).</w:t>
      </w:r>
    </w:p>
    <w:p w14:paraId="28EC1A2D" w14:textId="77777777" w:rsidR="007730B0" w:rsidRPr="007730B0" w:rsidRDefault="007730B0" w:rsidP="007730B0">
      <w:pPr>
        <w:pStyle w:val="Bibliography"/>
      </w:pPr>
      <w:r w:rsidRPr="007730B0">
        <w:t>[6]</w:t>
      </w:r>
      <w:r w:rsidRPr="007730B0">
        <w:tab/>
        <w:t>“REST API Documentation Tool | Swagger UI.” https://swagger.io/tools/swagger-ui/ (accessed Jun. 18, 2022).</w:t>
      </w:r>
    </w:p>
    <w:p w14:paraId="04B5046C" w14:textId="77777777" w:rsidR="007730B0" w:rsidRPr="007730B0" w:rsidRDefault="007730B0" w:rsidP="007730B0">
      <w:pPr>
        <w:pStyle w:val="Bibliography"/>
      </w:pPr>
      <w:r w:rsidRPr="007730B0">
        <w:t>[7]</w:t>
      </w:r>
      <w:r w:rsidRPr="007730B0">
        <w:tab/>
        <w:t>“Spring Framework - Overview.” https://www.tutorialspoint.com/spring/spring_overview.htm (accessed Jun. 18, 2022).</w:t>
      </w:r>
    </w:p>
    <w:p w14:paraId="2F774F12" w14:textId="77777777" w:rsidR="007730B0" w:rsidRPr="007730B0" w:rsidRDefault="007730B0" w:rsidP="007730B0">
      <w:pPr>
        <w:pStyle w:val="Bibliography"/>
      </w:pPr>
      <w:r w:rsidRPr="007730B0">
        <w:t>[8]</w:t>
      </w:r>
      <w:r w:rsidRPr="007730B0">
        <w:tab/>
        <w:t>“Spring Boot - Introduction.” https://www.tutorialspoint.com/spring_boot/spring_boot_introduction.htm (accessed Jun. 18, 2022).</w:t>
      </w:r>
    </w:p>
    <w:p w14:paraId="0F2122FC" w14:textId="77777777" w:rsidR="007730B0" w:rsidRPr="007730B0" w:rsidRDefault="007730B0" w:rsidP="007730B0">
      <w:pPr>
        <w:pStyle w:val="Bibliography"/>
      </w:pPr>
      <w:r w:rsidRPr="007730B0">
        <w:t>[9]</w:t>
      </w:r>
      <w:r w:rsidRPr="007730B0">
        <w:tab/>
        <w:t>“Cum Se Efectuează Operații CRUD în Angular | Routech,” Jan. 21, 2021. https://www.routech.ro/cum-se-efectueaza-operatii-crud-in-angular/ (accessed Jun. 18, 2022).</w:t>
      </w:r>
    </w:p>
    <w:p w14:paraId="0547CEEE" w14:textId="77777777" w:rsidR="007730B0" w:rsidRPr="007730B0" w:rsidRDefault="007730B0" w:rsidP="007730B0">
      <w:pPr>
        <w:pStyle w:val="Bibliography"/>
      </w:pPr>
      <w:r w:rsidRPr="007730B0">
        <w:t>[10]</w:t>
      </w:r>
      <w:r w:rsidRPr="007730B0">
        <w:tab/>
        <w:t>“JavaScript — Dynamic client-side scripting - Learn web development | MDN.” https://developer.mozilla.org/en-US/docs/Learn/JavaScript (accessed Jun. 18, 2022).</w:t>
      </w:r>
    </w:p>
    <w:p w14:paraId="2EDA2879" w14:textId="77777777" w:rsidR="007730B0" w:rsidRPr="007730B0" w:rsidRDefault="007730B0" w:rsidP="007730B0">
      <w:pPr>
        <w:pStyle w:val="Bibliography"/>
      </w:pPr>
      <w:r w:rsidRPr="007730B0">
        <w:t>[11]</w:t>
      </w:r>
      <w:r w:rsidRPr="007730B0">
        <w:tab/>
        <w:t xml:space="preserve">“Why you should use TypeScript for your next project,” </w:t>
      </w:r>
      <w:r w:rsidRPr="007730B0">
        <w:rPr>
          <w:i/>
          <w:iCs/>
        </w:rPr>
        <w:t>P&amp;C Blog</w:t>
      </w:r>
      <w:r w:rsidRPr="007730B0">
        <w:t>, Oct. 20, 2016. https://blog.priceandcost.com/development/why-you-should-use-typescript-for-your-next-project/ (accessed Jun. 18, 2022).</w:t>
      </w:r>
    </w:p>
    <w:p w14:paraId="024F83A6" w14:textId="77777777" w:rsidR="007730B0" w:rsidRPr="007730B0" w:rsidRDefault="007730B0" w:rsidP="007730B0">
      <w:pPr>
        <w:pStyle w:val="Bibliography"/>
      </w:pPr>
      <w:r w:rsidRPr="007730B0">
        <w:t>[12]</w:t>
      </w:r>
      <w:r w:rsidRPr="007730B0">
        <w:tab/>
        <w:t>“HTML basics - Learn web development | MDN.” https://developer.mozilla.org/en-US/docs/Learn/Getting_started_with_the_web/HTML_basics (accessed Jun. 18, 2022).</w:t>
      </w:r>
    </w:p>
    <w:p w14:paraId="3F7A3B0A" w14:textId="77777777" w:rsidR="007730B0" w:rsidRPr="007730B0" w:rsidRDefault="007730B0" w:rsidP="007730B0">
      <w:pPr>
        <w:pStyle w:val="Bibliography"/>
      </w:pPr>
      <w:r w:rsidRPr="007730B0">
        <w:t>[13]</w:t>
      </w:r>
      <w:r w:rsidRPr="007730B0">
        <w:tab/>
        <w:t>“CSS first steps overview - Learn web development | MDN.” https://developer.mozilla.org/en-US/docs/Learn/CSS/First_steps (accessed Jun. 18, 2022).</w:t>
      </w:r>
    </w:p>
    <w:p w14:paraId="4F37D044" w14:textId="77777777" w:rsidR="007730B0" w:rsidRPr="007730B0" w:rsidRDefault="007730B0" w:rsidP="007730B0">
      <w:pPr>
        <w:pStyle w:val="Bibliography"/>
      </w:pPr>
      <w:r w:rsidRPr="007730B0">
        <w:t>[14]</w:t>
      </w:r>
      <w:r w:rsidRPr="007730B0">
        <w:tab/>
        <w:t xml:space="preserve">A. C. Team, “Angular Material,” </w:t>
      </w:r>
      <w:r w:rsidRPr="007730B0">
        <w:rPr>
          <w:i/>
          <w:iCs/>
        </w:rPr>
        <w:t>Angular Material</w:t>
      </w:r>
      <w:r w:rsidRPr="007730B0">
        <w:t>. https://material.angular.io/ (accessed Jun. 19, 2022).</w:t>
      </w:r>
    </w:p>
    <w:p w14:paraId="2B3DA52F" w14:textId="77777777" w:rsidR="007730B0" w:rsidRPr="007730B0" w:rsidRDefault="007730B0" w:rsidP="007730B0">
      <w:pPr>
        <w:pStyle w:val="Bibliography"/>
      </w:pPr>
      <w:r w:rsidRPr="007730B0">
        <w:t>[15]</w:t>
      </w:r>
      <w:r w:rsidRPr="007730B0">
        <w:tab/>
        <w:t>“How to use Redux in an Angular application,” Jun. 19, 2019. https://assist-software.net/blog/how-use-redux-angular-application (accessed Jun. 18, 2022).</w:t>
      </w:r>
    </w:p>
    <w:p w14:paraId="76F6C5CD" w14:textId="77777777" w:rsidR="007730B0" w:rsidRPr="007730B0" w:rsidRDefault="007730B0" w:rsidP="007730B0">
      <w:pPr>
        <w:pStyle w:val="Bibliography"/>
      </w:pPr>
      <w:r w:rsidRPr="007730B0">
        <w:t>[16]</w:t>
      </w:r>
      <w:r w:rsidRPr="007730B0">
        <w:tab/>
        <w:t>M. O. contributors Jacob Thornton, and Bootstrap, “Get started with Bootstrap.” https://getbootstrap.com/docs/5.2/getting-started/introduction/ (accessed Jun. 19, 2022).</w:t>
      </w:r>
    </w:p>
    <w:p w14:paraId="740F3F7B" w14:textId="77777777" w:rsidR="007730B0" w:rsidRPr="007730B0" w:rsidRDefault="007730B0" w:rsidP="007730B0">
      <w:pPr>
        <w:pStyle w:val="Bibliography"/>
      </w:pPr>
      <w:r w:rsidRPr="007730B0">
        <w:t>[17]</w:t>
      </w:r>
      <w:r w:rsidRPr="007730B0">
        <w:tab/>
        <w:t xml:space="preserve">“Postman Tutorial for Beginners to Perform API Testing,” </w:t>
      </w:r>
      <w:r w:rsidRPr="007730B0">
        <w:rPr>
          <w:i/>
          <w:iCs/>
        </w:rPr>
        <w:t>Encora</w:t>
      </w:r>
      <w:r w:rsidRPr="007730B0">
        <w:t>. https://www.encora.com/insights/what-is-postman-api-test (accessed Jun. 18, 2022).</w:t>
      </w:r>
    </w:p>
    <w:p w14:paraId="08035530" w14:textId="77777777" w:rsidR="007730B0" w:rsidRPr="007730B0" w:rsidRDefault="007730B0" w:rsidP="007730B0">
      <w:pPr>
        <w:pStyle w:val="Bibliography"/>
      </w:pPr>
      <w:r w:rsidRPr="007730B0">
        <w:t>[18]</w:t>
      </w:r>
      <w:r w:rsidRPr="007730B0">
        <w:tab/>
        <w:t xml:space="preserve">“Consuming Async REST APIs with Spring WebClient - GET, PUT, POST, DELETE Examples,” </w:t>
      </w:r>
      <w:r w:rsidRPr="007730B0">
        <w:rPr>
          <w:i/>
          <w:iCs/>
        </w:rPr>
        <w:t>HowToDoInJava</w:t>
      </w:r>
      <w:r w:rsidRPr="007730B0">
        <w:t>, Mar. 24, 2020. https://howtodoinjava.com/spring-webflux/webclient-get-post-example/ (accessed Jun. 18, 2022).</w:t>
      </w:r>
    </w:p>
    <w:p w14:paraId="02E7BD86" w14:textId="77777777" w:rsidR="007730B0" w:rsidRPr="007730B0" w:rsidRDefault="007730B0" w:rsidP="007730B0">
      <w:pPr>
        <w:pStyle w:val="Bibliography"/>
      </w:pPr>
      <w:r w:rsidRPr="007730B0">
        <w:lastRenderedPageBreak/>
        <w:t>[19]</w:t>
      </w:r>
      <w:r w:rsidRPr="007730B0">
        <w:tab/>
        <w:t>“How To Implement Feign Client In Spring Boot Microservices? | Making Java Easy To Learn,” Jul. 29, 2021. https://javatechonline.com/how-to-implement-feign-client-in-spring-boot-microservices/ (accessed Jun. 18, 2022).</w:t>
      </w:r>
    </w:p>
    <w:p w14:paraId="0F5E822B" w14:textId="77777777" w:rsidR="007730B0" w:rsidRPr="007730B0" w:rsidRDefault="007730B0" w:rsidP="007730B0">
      <w:pPr>
        <w:pStyle w:val="Bibliography"/>
      </w:pPr>
      <w:r w:rsidRPr="007730B0">
        <w:t>[20]</w:t>
      </w:r>
      <w:r w:rsidRPr="007730B0">
        <w:tab/>
        <w:t>“MySQL :: MySQL 5.7 Reference Manual :: 1.2.1 What is MySQL?” https://dev.mysql.com/doc/refman/5.7/en/what-is-mysql.html (accessed Jun. 18, 2022).</w:t>
      </w:r>
    </w:p>
    <w:p w14:paraId="37B45FD9" w14:textId="77777777" w:rsidR="007730B0" w:rsidRPr="007730B0" w:rsidRDefault="007730B0" w:rsidP="007730B0">
      <w:pPr>
        <w:pStyle w:val="Bibliography"/>
      </w:pPr>
      <w:r w:rsidRPr="007730B0">
        <w:t>[21]</w:t>
      </w:r>
      <w:r w:rsidRPr="007730B0">
        <w:tab/>
        <w:t>“MySQL :: MySQL Workbench.” https://www.mysql.com/products/workbench/ (accessed Jun. 19, 2022).</w:t>
      </w:r>
    </w:p>
    <w:p w14:paraId="1DCDE977" w14:textId="77777777" w:rsidR="007730B0" w:rsidRPr="007730B0" w:rsidRDefault="007730B0" w:rsidP="007730B0">
      <w:pPr>
        <w:pStyle w:val="Bibliography"/>
      </w:pPr>
      <w:r w:rsidRPr="007730B0">
        <w:t>[22]</w:t>
      </w:r>
      <w:r w:rsidRPr="007730B0">
        <w:tab/>
        <w:t>“What are the DDL commands in DBMS?” https://www.tutorialspoint.com/what-are-the-ddl-commands-in-dbms (accessed Jun. 18, 2022).</w:t>
      </w:r>
    </w:p>
    <w:p w14:paraId="7F8247B4" w14:textId="77777777" w:rsidR="007730B0" w:rsidRPr="007730B0" w:rsidRDefault="007730B0" w:rsidP="007730B0">
      <w:pPr>
        <w:pStyle w:val="Bibliography"/>
      </w:pPr>
      <w:r w:rsidRPr="007730B0">
        <w:t>[23]</w:t>
      </w:r>
      <w:r w:rsidRPr="007730B0">
        <w:tab/>
        <w:t>“Database Design - DDL &amp; DML.” https://web.csulb.edu/colleges/coe/cecs/dbdesign/dbdesign.php?page=sql/ddldml.php (accessed Jun. 18, 2022).</w:t>
      </w:r>
    </w:p>
    <w:p w14:paraId="4405BD8D" w14:textId="77777777" w:rsidR="007730B0" w:rsidRPr="007730B0" w:rsidRDefault="007730B0" w:rsidP="007730B0">
      <w:pPr>
        <w:pStyle w:val="Bibliography"/>
      </w:pPr>
      <w:r w:rsidRPr="007730B0">
        <w:t>[24]</w:t>
      </w:r>
      <w:r w:rsidRPr="007730B0">
        <w:tab/>
        <w:t xml:space="preserve">“Introduction to Project Lombok in Java and How to get started?,” </w:t>
      </w:r>
      <w:r w:rsidRPr="007730B0">
        <w:rPr>
          <w:i/>
          <w:iCs/>
        </w:rPr>
        <w:t>GeeksforGeeks</w:t>
      </w:r>
      <w:r w:rsidRPr="007730B0">
        <w:t>, Jan. 17, 2020. https://www.geeksforgeeks.org/introduction-to-project-lombok-in-java-and-how-to-get-started/ (accessed Jun. 18, 2022).</w:t>
      </w:r>
    </w:p>
    <w:p w14:paraId="2B459920" w14:textId="77777777" w:rsidR="007730B0" w:rsidRPr="007730B0" w:rsidRDefault="007730B0" w:rsidP="007730B0">
      <w:pPr>
        <w:pStyle w:val="Bibliography"/>
      </w:pPr>
      <w:r w:rsidRPr="007730B0">
        <w:t>[25]</w:t>
      </w:r>
      <w:r w:rsidRPr="007730B0">
        <w:tab/>
        <w:t>“Git vs Github: What’s the Difference and How to Get Started with Both.” https://kinsta.com/knowledgebase/git-vs-github/ (accessed Jun. 18, 2022).</w:t>
      </w:r>
    </w:p>
    <w:p w14:paraId="28101E5E" w14:textId="77777777" w:rsidR="007730B0" w:rsidRPr="007730B0" w:rsidRDefault="007730B0" w:rsidP="007730B0">
      <w:pPr>
        <w:pStyle w:val="Bibliography"/>
      </w:pPr>
      <w:r w:rsidRPr="007730B0">
        <w:t>[26]</w:t>
      </w:r>
      <w:r w:rsidRPr="007730B0">
        <w:tab/>
        <w:t>“IntelliJ IDEA overview | IntelliJ IDEA.” https://www.jetbrains.com/help/idea/discover-intellij-idea.html (accessed Jun. 18, 2022).</w:t>
      </w:r>
    </w:p>
    <w:p w14:paraId="0D69C967" w14:textId="77777777" w:rsidR="007730B0" w:rsidRPr="007730B0" w:rsidRDefault="007730B0" w:rsidP="007730B0">
      <w:pPr>
        <w:pStyle w:val="Bibliography"/>
      </w:pPr>
      <w:r w:rsidRPr="007730B0">
        <w:t>[27]</w:t>
      </w:r>
      <w:r w:rsidRPr="007730B0">
        <w:tab/>
        <w:t>“Trello 101: How to Use Trello Boards &amp; Cards | Trello.” https://trello.com/guide/trello-101 (accessed Jun. 18, 2022).</w:t>
      </w:r>
    </w:p>
    <w:p w14:paraId="2E60324F" w14:textId="77777777" w:rsidR="007730B0" w:rsidRPr="007730B0" w:rsidRDefault="007730B0" w:rsidP="007730B0">
      <w:pPr>
        <w:pStyle w:val="Bibliography"/>
      </w:pPr>
      <w:r w:rsidRPr="007730B0">
        <w:t>[28]</w:t>
      </w:r>
      <w:r w:rsidRPr="007730B0">
        <w:tab/>
        <w:t xml:space="preserve">Atlassian, “Confluence | Your Remote-Friendly Team Workspace,” </w:t>
      </w:r>
      <w:r w:rsidRPr="007730B0">
        <w:rPr>
          <w:i/>
          <w:iCs/>
        </w:rPr>
        <w:t>Atlassian</w:t>
      </w:r>
      <w:r w:rsidRPr="007730B0">
        <w:t>. https://www.atlassian.com/software/confluence (accessed Jun. 19, 2022).</w:t>
      </w:r>
    </w:p>
    <w:p w14:paraId="626757AC" w14:textId="59DE6F7A" w:rsidR="001028C2" w:rsidRDefault="000B05DE" w:rsidP="0030147B">
      <w:pPr>
        <w:spacing w:after="200" w:line="360" w:lineRule="auto"/>
        <w:ind w:left="720"/>
        <w:jc w:val="both"/>
      </w:pPr>
      <w:r>
        <w:fldChar w:fldCharType="end"/>
      </w:r>
    </w:p>
    <w:sectPr w:rsidR="001028C2" w:rsidSect="00FF0304">
      <w:footerReference w:type="default" r:id="rId39"/>
      <w:type w:val="continuous"/>
      <w:pgSz w:w="11907" w:h="16840" w:code="9"/>
      <w:pgMar w:top="1411" w:right="1411" w:bottom="1411" w:left="197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7538E3" w14:textId="77777777" w:rsidR="00170A56" w:rsidRDefault="00170A56" w:rsidP="001F5D56">
      <w:r>
        <w:separator/>
      </w:r>
    </w:p>
  </w:endnote>
  <w:endnote w:type="continuationSeparator" w:id="0">
    <w:p w14:paraId="28583ADA" w14:textId="77777777" w:rsidR="00170A56" w:rsidRDefault="00170A56" w:rsidP="001F5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5B3AD" w14:textId="77777777" w:rsidR="00DA4577" w:rsidRDefault="00DA4577" w:rsidP="001F5D56">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B4D63" w14:textId="77777777" w:rsidR="00DA4577" w:rsidRDefault="00DA4577">
    <w:pPr>
      <w:pStyle w:val="Footer"/>
      <w:jc w:val="center"/>
    </w:pPr>
  </w:p>
  <w:p w14:paraId="63E47759" w14:textId="77777777" w:rsidR="00DA4577" w:rsidRDefault="00DA457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63B2A" w14:textId="77777777" w:rsidR="00DA4577" w:rsidRDefault="00DA4577">
    <w:pPr>
      <w:pStyle w:val="Footer"/>
      <w:jc w:val="center"/>
    </w:pPr>
    <w:r>
      <w:t>2</w:t>
    </w:r>
  </w:p>
  <w:p w14:paraId="38B898F8" w14:textId="77777777" w:rsidR="00DA4577" w:rsidRDefault="00DA4577" w:rsidP="001F5D56">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7147588"/>
      <w:docPartObj>
        <w:docPartGallery w:val="Page Numbers (Bottom of Page)"/>
        <w:docPartUnique/>
      </w:docPartObj>
    </w:sdtPr>
    <w:sdtEndPr>
      <w:rPr>
        <w:noProof/>
      </w:rPr>
    </w:sdtEndPr>
    <w:sdtContent>
      <w:p w14:paraId="1F9F2C66" w14:textId="77777777" w:rsidR="00DA4577" w:rsidRDefault="00DA4577">
        <w:pPr>
          <w:pStyle w:val="Footer"/>
          <w:jc w:val="center"/>
        </w:pPr>
        <w:r>
          <w:fldChar w:fldCharType="begin"/>
        </w:r>
        <w:r>
          <w:instrText xml:space="preserve"> PAGE   \* MERGEFORMAT </w:instrText>
        </w:r>
        <w:r>
          <w:fldChar w:fldCharType="separate"/>
        </w:r>
        <w:r w:rsidR="00C6610C">
          <w:rPr>
            <w:noProof/>
          </w:rPr>
          <w:t>1</w:t>
        </w:r>
        <w:r>
          <w:rPr>
            <w:noProof/>
          </w:rPr>
          <w:fldChar w:fldCharType="end"/>
        </w:r>
      </w:p>
    </w:sdtContent>
  </w:sdt>
  <w:p w14:paraId="38770545" w14:textId="77777777" w:rsidR="00DA4577" w:rsidRDefault="00DA457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46911" w14:textId="77777777" w:rsidR="00DA4577" w:rsidRDefault="00DA4577">
    <w:pPr>
      <w:pStyle w:val="Footer"/>
      <w:jc w:val="center"/>
    </w:pPr>
    <w:r>
      <w:fldChar w:fldCharType="begin"/>
    </w:r>
    <w:r>
      <w:instrText xml:space="preserve"> PAGE   \* MERGEFORMAT </w:instrText>
    </w:r>
    <w:r>
      <w:fldChar w:fldCharType="separate"/>
    </w:r>
    <w:r w:rsidR="00C6610C">
      <w:rPr>
        <w:noProof/>
      </w:rPr>
      <w:t>52</w:t>
    </w:r>
    <w:r>
      <w:rPr>
        <w:noProof/>
      </w:rPr>
      <w:fldChar w:fldCharType="end"/>
    </w:r>
  </w:p>
  <w:p w14:paraId="4B6F98BA" w14:textId="77777777" w:rsidR="00DA4577" w:rsidRDefault="00DA45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6D435F" w14:textId="77777777" w:rsidR="00170A56" w:rsidRDefault="00170A56" w:rsidP="001F5D56">
      <w:r>
        <w:separator/>
      </w:r>
    </w:p>
  </w:footnote>
  <w:footnote w:type="continuationSeparator" w:id="0">
    <w:p w14:paraId="5C284ADC" w14:textId="77777777" w:rsidR="00170A56" w:rsidRDefault="00170A56" w:rsidP="001F5D5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120B1"/>
    <w:multiLevelType w:val="hybridMultilevel"/>
    <w:tmpl w:val="B23C432A"/>
    <w:lvl w:ilvl="0" w:tplc="FA2AE346">
      <w:start w:val="1"/>
      <w:numFmt w:val="decimal"/>
      <w:pStyle w:val="Style36"/>
      <w:lvlText w:val="2.2.2.%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A771F6"/>
    <w:multiLevelType w:val="hybridMultilevel"/>
    <w:tmpl w:val="6442BD64"/>
    <w:lvl w:ilvl="0" w:tplc="1482316C">
      <w:start w:val="1"/>
      <w:numFmt w:val="decimal"/>
      <w:pStyle w:val="Style45"/>
      <w:lvlText w:val="2.6.%1"/>
      <w:lvlJc w:val="left"/>
      <w:pPr>
        <w:ind w:left="1080" w:hanging="360"/>
      </w:pPr>
      <w:rPr>
        <w:rFonts w:ascii="Times New Roman" w:hAnsi="Times New Roman" w:cs="Times New Roman"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D951E4"/>
    <w:multiLevelType w:val="hybridMultilevel"/>
    <w:tmpl w:val="ADECBA7C"/>
    <w:lvl w:ilvl="0" w:tplc="CE261C9A">
      <w:start w:val="1"/>
      <w:numFmt w:val="decimal"/>
      <w:pStyle w:val="Style46"/>
      <w:lvlText w:val="2.8.%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6181F"/>
    <w:multiLevelType w:val="hybridMultilevel"/>
    <w:tmpl w:val="0ABC202E"/>
    <w:lvl w:ilvl="0" w:tplc="90802A0E">
      <w:start w:val="1"/>
      <w:numFmt w:val="decimal"/>
      <w:pStyle w:val="Style43"/>
      <w:lvlText w:val="2.4.%1"/>
      <w:lvlJc w:val="left"/>
      <w:pPr>
        <w:ind w:left="1080" w:hanging="360"/>
      </w:pPr>
      <w:rPr>
        <w:rFonts w:ascii="Times New Roman" w:hAnsi="Times New Roman" w:cs="Times New Roman"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4035E3"/>
    <w:multiLevelType w:val="hybridMultilevel"/>
    <w:tmpl w:val="74EC19C2"/>
    <w:lvl w:ilvl="0" w:tplc="74288C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A66D0F"/>
    <w:multiLevelType w:val="hybridMultilevel"/>
    <w:tmpl w:val="2F30CF06"/>
    <w:lvl w:ilvl="0" w:tplc="ABE88734">
      <w:start w:val="1"/>
      <w:numFmt w:val="decimal"/>
      <w:pStyle w:val="Style44"/>
      <w:lvlText w:val="2.5.%1"/>
      <w:lvlJc w:val="left"/>
      <w:pPr>
        <w:ind w:left="1800" w:hanging="360"/>
      </w:pPr>
      <w:rPr>
        <w:rFonts w:ascii="Times New Roman" w:hAnsi="Times New Roman" w:cs="Times New Roman" w:hint="default"/>
        <w:sz w:val="28"/>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0B35D34"/>
    <w:multiLevelType w:val="multilevel"/>
    <w:tmpl w:val="A738AD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286516C"/>
    <w:multiLevelType w:val="hybridMultilevel"/>
    <w:tmpl w:val="FAAAE8BC"/>
    <w:lvl w:ilvl="0" w:tplc="78C82A6C">
      <w:start w:val="1"/>
      <w:numFmt w:val="decimal"/>
      <w:pStyle w:val="Style35"/>
      <w:lvlText w:val="3.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8B7558"/>
    <w:multiLevelType w:val="multilevel"/>
    <w:tmpl w:val="13448E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8373B7B"/>
    <w:multiLevelType w:val="hybridMultilevel"/>
    <w:tmpl w:val="17649688"/>
    <w:lvl w:ilvl="0" w:tplc="CE1ED294">
      <w:start w:val="1"/>
      <w:numFmt w:val="decimal"/>
      <w:pStyle w:val="Style15"/>
      <w:lvlText w:val="4.4.%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91D24F1"/>
    <w:multiLevelType w:val="hybridMultilevel"/>
    <w:tmpl w:val="BC28C008"/>
    <w:lvl w:ilvl="0" w:tplc="7324A7C2">
      <w:start w:val="1"/>
      <w:numFmt w:val="decimal"/>
      <w:pStyle w:val="Style42"/>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2817A27"/>
    <w:multiLevelType w:val="hybridMultilevel"/>
    <w:tmpl w:val="11822BAC"/>
    <w:lvl w:ilvl="0" w:tplc="40B48E5E">
      <w:start w:val="1"/>
      <w:numFmt w:val="decimal"/>
      <w:pStyle w:val="Style31"/>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43049C"/>
    <w:multiLevelType w:val="hybridMultilevel"/>
    <w:tmpl w:val="1C322530"/>
    <w:lvl w:ilvl="0" w:tplc="86B07F0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CA030B"/>
    <w:multiLevelType w:val="hybridMultilevel"/>
    <w:tmpl w:val="443AD240"/>
    <w:lvl w:ilvl="0" w:tplc="84F07806">
      <w:start w:val="1"/>
      <w:numFmt w:val="decimal"/>
      <w:pStyle w:val="Style52"/>
      <w:lvlText w:val="2.16.%1"/>
      <w:lvlJc w:val="left"/>
      <w:pPr>
        <w:ind w:left="1429" w:hanging="360"/>
      </w:pPr>
      <w:rPr>
        <w:rFonts w:ascii="Times New Roman" w:hAnsi="Times New Roman" w:cs="Times New Roman" w:hint="default"/>
        <w:sz w:val="28"/>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63A2A0A"/>
    <w:multiLevelType w:val="hybridMultilevel"/>
    <w:tmpl w:val="F692EB0E"/>
    <w:lvl w:ilvl="0" w:tplc="FC668BDC">
      <w:start w:val="1"/>
      <w:numFmt w:val="decimal"/>
      <w:pStyle w:val="Style23"/>
      <w:lvlText w:val="4.%1"/>
      <w:lvlJc w:val="left"/>
      <w:pPr>
        <w:ind w:left="360" w:hanging="360"/>
      </w:pPr>
      <w:rPr>
        <w:rFonts w:hint="default"/>
        <w:b/>
        <w:sz w:val="3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6647A04"/>
    <w:multiLevelType w:val="multilevel"/>
    <w:tmpl w:val="8B98A8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6A8306C"/>
    <w:multiLevelType w:val="hybridMultilevel"/>
    <w:tmpl w:val="00E6CC84"/>
    <w:lvl w:ilvl="0" w:tplc="9A426F9A">
      <w:start w:val="1"/>
      <w:numFmt w:val="decimal"/>
      <w:pStyle w:val="Style7"/>
      <w:lvlText w:val="3.%1"/>
      <w:lvlJc w:val="left"/>
      <w:pPr>
        <w:ind w:left="1260" w:hanging="360"/>
      </w:pPr>
      <w:rPr>
        <w:rFonts w:hint="default"/>
        <w:sz w:val="32"/>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2709385A"/>
    <w:multiLevelType w:val="hybridMultilevel"/>
    <w:tmpl w:val="44444E0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87603EE"/>
    <w:multiLevelType w:val="hybridMultilevel"/>
    <w:tmpl w:val="ECDA1004"/>
    <w:lvl w:ilvl="0" w:tplc="D2023D0E">
      <w:start w:val="1"/>
      <w:numFmt w:val="decimal"/>
      <w:pStyle w:val="Style5"/>
      <w:lvlText w:val="2.%1"/>
      <w:lvlJc w:val="left"/>
      <w:pPr>
        <w:ind w:left="720" w:hanging="360"/>
      </w:pPr>
      <w:rPr>
        <w:rFonts w:hint="default"/>
        <w:sz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051155"/>
    <w:multiLevelType w:val="multilevel"/>
    <w:tmpl w:val="2594E3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2C8A5484"/>
    <w:multiLevelType w:val="multilevel"/>
    <w:tmpl w:val="078018D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1" w15:restartNumberingAfterBreak="0">
    <w:nsid w:val="2EBF0A77"/>
    <w:multiLevelType w:val="hybridMultilevel"/>
    <w:tmpl w:val="53485FE0"/>
    <w:lvl w:ilvl="0" w:tplc="99E0AC26">
      <w:start w:val="1"/>
      <w:numFmt w:val="decimal"/>
      <w:pStyle w:val="Style25"/>
      <w:lvlText w:val="4.1.3.%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2EFA6702"/>
    <w:multiLevelType w:val="hybridMultilevel"/>
    <w:tmpl w:val="E5E4F258"/>
    <w:lvl w:ilvl="0" w:tplc="3B22FFA0">
      <w:start w:val="1"/>
      <w:numFmt w:val="decimal"/>
      <w:pStyle w:val="Style20"/>
      <w:lvlText w:val="6.%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F190EC7"/>
    <w:multiLevelType w:val="hybridMultilevel"/>
    <w:tmpl w:val="44BA0A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2F852EBB"/>
    <w:multiLevelType w:val="hybridMultilevel"/>
    <w:tmpl w:val="A7D2A02A"/>
    <w:lvl w:ilvl="0" w:tplc="115A008C">
      <w:start w:val="1"/>
      <w:numFmt w:val="decimal"/>
      <w:pStyle w:val="Style13"/>
      <w:lvlText w:val="2.5.%1"/>
      <w:lvlJc w:val="left"/>
      <w:pPr>
        <w:ind w:left="1440" w:hanging="360"/>
      </w:pPr>
      <w:rPr>
        <w:rFonts w:hint="default"/>
        <w:sz w:val="26"/>
        <w:szCs w:val="26"/>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1AD0698"/>
    <w:multiLevelType w:val="hybridMultilevel"/>
    <w:tmpl w:val="3AC4D060"/>
    <w:lvl w:ilvl="0" w:tplc="CE66CA46">
      <w:start w:val="1"/>
      <w:numFmt w:val="decimal"/>
      <w:pStyle w:val="Style49"/>
      <w:lvlText w:val="2.11.%1"/>
      <w:lvlJc w:val="left"/>
      <w:pPr>
        <w:ind w:left="1429" w:hanging="360"/>
      </w:pPr>
      <w:rPr>
        <w:rFonts w:ascii="Times New Roman" w:hAnsi="Times New Roman" w:cs="Times New Roman" w:hint="default"/>
        <w:sz w:val="28"/>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32994ED5"/>
    <w:multiLevelType w:val="hybridMultilevel"/>
    <w:tmpl w:val="F23800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2EC34E8"/>
    <w:multiLevelType w:val="hybridMultilevel"/>
    <w:tmpl w:val="EE106020"/>
    <w:lvl w:ilvl="0" w:tplc="C2CC87E2">
      <w:start w:val="1"/>
      <w:numFmt w:val="decimal"/>
      <w:pStyle w:val="Style38"/>
      <w:lvlText w:val="2.3.%1"/>
      <w:lvlJc w:val="left"/>
      <w:pPr>
        <w:ind w:left="1080" w:hanging="360"/>
      </w:pPr>
      <w:rPr>
        <w:rFonts w:ascii="Times New Roman" w:hAnsi="Times New Roman" w:cs="Times New Roman"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32435F6"/>
    <w:multiLevelType w:val="hybridMultilevel"/>
    <w:tmpl w:val="58D07E92"/>
    <w:lvl w:ilvl="0" w:tplc="29421F94">
      <w:start w:val="1"/>
      <w:numFmt w:val="decimal"/>
      <w:pStyle w:val="Style24"/>
      <w:lvlText w:val="2.2.%1"/>
      <w:lvlJc w:val="left"/>
      <w:pPr>
        <w:ind w:left="1080" w:hanging="360"/>
      </w:pPr>
      <w:rPr>
        <w:rFonts w:ascii="Times New Roman" w:hAnsi="Times New Roman" w:cs="Times New Roman" w:hint="default"/>
        <w:i w:val="0"/>
        <w:sz w:val="28"/>
        <w:szCs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34F1867"/>
    <w:multiLevelType w:val="multilevel"/>
    <w:tmpl w:val="D4B24C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34A6775E"/>
    <w:multiLevelType w:val="multilevel"/>
    <w:tmpl w:val="44CCD110"/>
    <w:lvl w:ilvl="0">
      <w:start w:val="2"/>
      <w:numFmt w:val="decimal"/>
      <w:lvlText w:val="%1"/>
      <w:lvlJc w:val="left"/>
      <w:pPr>
        <w:ind w:left="750" w:hanging="750"/>
      </w:pPr>
      <w:rPr>
        <w:rFonts w:hint="default"/>
      </w:rPr>
    </w:lvl>
    <w:lvl w:ilvl="1">
      <w:start w:val="17"/>
      <w:numFmt w:val="decimal"/>
      <w:lvlText w:val="%1.%2"/>
      <w:lvlJc w:val="left"/>
      <w:pPr>
        <w:ind w:left="1464" w:hanging="750"/>
      </w:pPr>
      <w:rPr>
        <w:rFonts w:hint="default"/>
      </w:rPr>
    </w:lvl>
    <w:lvl w:ilvl="2">
      <w:start w:val="1"/>
      <w:numFmt w:val="decimal"/>
      <w:lvlText w:val="%1.%2.%3"/>
      <w:lvlJc w:val="left"/>
      <w:pPr>
        <w:ind w:left="2178" w:hanging="75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31" w15:restartNumberingAfterBreak="0">
    <w:nsid w:val="356811E0"/>
    <w:multiLevelType w:val="hybridMultilevel"/>
    <w:tmpl w:val="2612E8CE"/>
    <w:lvl w:ilvl="0" w:tplc="EE2CC8C8">
      <w:start w:val="1"/>
      <w:numFmt w:val="decimal"/>
      <w:pStyle w:val="Style27"/>
      <w:lvlText w:val="2.3.%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5897D03"/>
    <w:multiLevelType w:val="multilevel"/>
    <w:tmpl w:val="8358453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3" w15:restartNumberingAfterBreak="0">
    <w:nsid w:val="35C57BEB"/>
    <w:multiLevelType w:val="hybridMultilevel"/>
    <w:tmpl w:val="95A688A4"/>
    <w:lvl w:ilvl="0" w:tplc="F5FC6DCA">
      <w:start w:val="1"/>
      <w:numFmt w:val="decimal"/>
      <w:pStyle w:val="Style14"/>
      <w:lvlText w:val="4.3.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6051611"/>
    <w:multiLevelType w:val="hybridMultilevel"/>
    <w:tmpl w:val="65CCD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6547808"/>
    <w:multiLevelType w:val="hybridMultilevel"/>
    <w:tmpl w:val="EF24C844"/>
    <w:lvl w:ilvl="0" w:tplc="84D462A8">
      <w:start w:val="1"/>
      <w:numFmt w:val="decimal"/>
      <w:pStyle w:val="Style8"/>
      <w:lvlText w:val="3.4.%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7A57004"/>
    <w:multiLevelType w:val="hybridMultilevel"/>
    <w:tmpl w:val="537E8E80"/>
    <w:lvl w:ilvl="0" w:tplc="460A3A56">
      <w:start w:val="1"/>
      <w:numFmt w:val="decimal"/>
      <w:pStyle w:val="Style1"/>
      <w:lvlText w:val="2.7.%1"/>
      <w:lvlJc w:val="left"/>
      <w:pPr>
        <w:ind w:left="2160" w:hanging="360"/>
      </w:pPr>
      <w:rPr>
        <w:rFonts w:ascii="Times New Roman" w:hAnsi="Times New Roman" w:cs="Times New Roman" w:hint="default"/>
        <w:sz w:val="28"/>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15:restartNumberingAfterBreak="0">
    <w:nsid w:val="39826230"/>
    <w:multiLevelType w:val="hybridMultilevel"/>
    <w:tmpl w:val="FA32ED7C"/>
    <w:lvl w:ilvl="0" w:tplc="767E2D2E">
      <w:start w:val="1"/>
      <w:numFmt w:val="decimal"/>
      <w:pStyle w:val="Style33"/>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AA462D1"/>
    <w:multiLevelType w:val="hybridMultilevel"/>
    <w:tmpl w:val="0F5A2E0A"/>
    <w:lvl w:ilvl="0" w:tplc="93B402F0">
      <w:start w:val="1"/>
      <w:numFmt w:val="decimal"/>
      <w:pStyle w:val="Style12"/>
      <w:lvlText w:val="2.2.%1"/>
      <w:lvlJc w:val="left"/>
      <w:pPr>
        <w:ind w:left="1080" w:hanging="360"/>
      </w:pPr>
      <w:rPr>
        <w:rFonts w:ascii="Times New Roman" w:hAnsi="Times New Roman" w:cs="Times New Roman"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3B9C0EC7"/>
    <w:multiLevelType w:val="multilevel"/>
    <w:tmpl w:val="5B0A0A0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0" w15:restartNumberingAfterBreak="0">
    <w:nsid w:val="3D4D69E9"/>
    <w:multiLevelType w:val="hybridMultilevel"/>
    <w:tmpl w:val="BBC624B6"/>
    <w:lvl w:ilvl="0" w:tplc="A154B092">
      <w:start w:val="1"/>
      <w:numFmt w:val="decimal"/>
      <w:pStyle w:val="Style22"/>
      <w:lvlText w:val="2.1.%1"/>
      <w:lvlJc w:val="left"/>
      <w:pPr>
        <w:ind w:left="720" w:hanging="360"/>
      </w:pPr>
      <w:rPr>
        <w:rFonts w:hint="default"/>
        <w:sz w:val="24"/>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DD31670"/>
    <w:multiLevelType w:val="hybridMultilevel"/>
    <w:tmpl w:val="0EE6E6E0"/>
    <w:lvl w:ilvl="0" w:tplc="78C46E64">
      <w:start w:val="1"/>
      <w:numFmt w:val="decimal"/>
      <w:pStyle w:val="Style28"/>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0860E35"/>
    <w:multiLevelType w:val="hybridMultilevel"/>
    <w:tmpl w:val="61127C7C"/>
    <w:lvl w:ilvl="0" w:tplc="8C62221C">
      <w:start w:val="1"/>
      <w:numFmt w:val="decimal"/>
      <w:pStyle w:val="Style54"/>
      <w:lvlText w:val="2.16.2.%1"/>
      <w:lvlJc w:val="left"/>
      <w:pPr>
        <w:ind w:left="2520" w:hanging="360"/>
      </w:pPr>
      <w:rPr>
        <w:rFonts w:ascii="Times New Roman" w:hAnsi="Times New Roman" w:cs="Times New Roman"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3" w15:restartNumberingAfterBreak="0">
    <w:nsid w:val="4128697E"/>
    <w:multiLevelType w:val="hybridMultilevel"/>
    <w:tmpl w:val="C68C6EDA"/>
    <w:lvl w:ilvl="0" w:tplc="ADFC2F08">
      <w:start w:val="1"/>
      <w:numFmt w:val="decimal"/>
      <w:pStyle w:val="Heading3"/>
      <w:lvlText w:val="2.2.%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1A80F4C"/>
    <w:multiLevelType w:val="multilevel"/>
    <w:tmpl w:val="12AEEFAA"/>
    <w:lvl w:ilvl="0">
      <w:start w:val="1"/>
      <w:numFmt w:val="decimal"/>
      <w:pStyle w:val="Heading1"/>
      <w:lvlText w:val="%1"/>
      <w:lvlJc w:val="left"/>
      <w:pPr>
        <w:ind w:left="432" w:hanging="432"/>
      </w:pPr>
      <w:rPr>
        <w:b/>
      </w:rPr>
    </w:lvl>
    <w:lvl w:ilvl="1">
      <w:start w:val="1"/>
      <w:numFmt w:val="decimal"/>
      <w:lvlText w:val="%1.%2"/>
      <w:lvlJc w:val="left"/>
      <w:pPr>
        <w:ind w:left="576" w:hanging="576"/>
      </w:pPr>
      <w:rPr>
        <w:rFonts w:ascii="Times New Roman" w:hAnsi="Times New Roman" w:cs="Times New Roman" w:hint="default"/>
        <w:b/>
        <w:sz w:val="28"/>
      </w:rPr>
    </w:lvl>
    <w:lvl w:ilvl="2">
      <w:start w:val="1"/>
      <w:numFmt w:val="decimal"/>
      <w:lvlText w:val="%1.%2.%3"/>
      <w:lvlJc w:val="left"/>
      <w:pPr>
        <w:ind w:left="720" w:hanging="720"/>
      </w:pPr>
      <w:rPr>
        <w:rFonts w:ascii="Times New Roman" w:hAnsi="Times New Roman" w:cs="Times New Roman" w:hint="default"/>
        <w:b/>
        <w:sz w:val="24"/>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5" w15:restartNumberingAfterBreak="0">
    <w:nsid w:val="42AF741B"/>
    <w:multiLevelType w:val="hybridMultilevel"/>
    <w:tmpl w:val="F168BC12"/>
    <w:lvl w:ilvl="0" w:tplc="110A1B6A">
      <w:start w:val="1"/>
      <w:numFmt w:val="decimal"/>
      <w:pStyle w:val="Style11"/>
      <w:lvlText w:val="3.%1"/>
      <w:lvlJc w:val="left"/>
      <w:pPr>
        <w:ind w:left="1080" w:hanging="360"/>
      </w:pPr>
      <w:rPr>
        <w:rFonts w:hint="default"/>
        <w:b/>
        <w:sz w:val="28"/>
      </w:rPr>
    </w:lvl>
    <w:lvl w:ilvl="1" w:tplc="A9E441B8">
      <w:start w:val="1"/>
      <w:numFmt w:val="lowerLetter"/>
      <w:lvlText w:val="%2."/>
      <w:lvlJc w:val="left"/>
      <w:pPr>
        <w:ind w:left="1800" w:hanging="360"/>
      </w:pPr>
      <w:rPr>
        <w:b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4321043C"/>
    <w:multiLevelType w:val="hybridMultilevel"/>
    <w:tmpl w:val="05DE6C58"/>
    <w:lvl w:ilvl="0" w:tplc="C9A2C4B8">
      <w:start w:val="1"/>
      <w:numFmt w:val="decimal"/>
      <w:pStyle w:val="Style37"/>
      <w:lvlText w:val="2.5.2.%1"/>
      <w:lvlJc w:val="left"/>
      <w:pPr>
        <w:ind w:left="1440" w:hanging="360"/>
      </w:pPr>
      <w:rPr>
        <w:rFonts w:ascii="Times New Roman" w:hAnsi="Times New Roman" w:cs="Times New Roman" w:hint="default"/>
        <w:sz w:val="24"/>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47" w15:restartNumberingAfterBreak="0">
    <w:nsid w:val="44A40E71"/>
    <w:multiLevelType w:val="hybridMultilevel"/>
    <w:tmpl w:val="9D8A43EA"/>
    <w:lvl w:ilvl="0" w:tplc="CF4C3CF6">
      <w:start w:val="1"/>
      <w:numFmt w:val="decimal"/>
      <w:pStyle w:val="Style26"/>
      <w:lvlText w:val="2.1.%1"/>
      <w:lvlJc w:val="left"/>
      <w:pPr>
        <w:ind w:left="1980" w:hanging="360"/>
      </w:pPr>
      <w:rPr>
        <w:rFonts w:hint="default"/>
        <w:sz w:val="28"/>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8" w15:restartNumberingAfterBreak="0">
    <w:nsid w:val="46AA3221"/>
    <w:multiLevelType w:val="hybridMultilevel"/>
    <w:tmpl w:val="665AEC1A"/>
    <w:lvl w:ilvl="0" w:tplc="7554A90A">
      <w:start w:val="1"/>
      <w:numFmt w:val="decimal"/>
      <w:pStyle w:val="Style32"/>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B9F5015"/>
    <w:multiLevelType w:val="hybridMultilevel"/>
    <w:tmpl w:val="5B4865D8"/>
    <w:lvl w:ilvl="0" w:tplc="6DF02FAA">
      <w:start w:val="1"/>
      <w:numFmt w:val="decimal"/>
      <w:pStyle w:val="Style51"/>
      <w:lvlText w:val="2.15.%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2CF034C"/>
    <w:multiLevelType w:val="hybridMultilevel"/>
    <w:tmpl w:val="6354E22A"/>
    <w:lvl w:ilvl="0" w:tplc="DFF68402">
      <w:start w:val="1"/>
      <w:numFmt w:val="decimal"/>
      <w:pStyle w:val="Heading4"/>
      <w:lvlText w:val="2.3.2.%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38A295C"/>
    <w:multiLevelType w:val="multilevel"/>
    <w:tmpl w:val="C060B4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53907435"/>
    <w:multiLevelType w:val="hybridMultilevel"/>
    <w:tmpl w:val="CF7EABDC"/>
    <w:lvl w:ilvl="0" w:tplc="86B07F0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546601FF"/>
    <w:multiLevelType w:val="hybridMultilevel"/>
    <w:tmpl w:val="6FC6728E"/>
    <w:lvl w:ilvl="0" w:tplc="86B07F0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55141597"/>
    <w:multiLevelType w:val="hybridMultilevel"/>
    <w:tmpl w:val="8A52DE62"/>
    <w:lvl w:ilvl="0" w:tplc="FC2255A6">
      <w:start w:val="1"/>
      <w:numFmt w:val="decimal"/>
      <w:pStyle w:val="Style29"/>
      <w:lvlText w:val="2.22.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5AC674F"/>
    <w:multiLevelType w:val="hybridMultilevel"/>
    <w:tmpl w:val="2E561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57301DCA"/>
    <w:multiLevelType w:val="multilevel"/>
    <w:tmpl w:val="203ADB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58F031CB"/>
    <w:multiLevelType w:val="hybridMultilevel"/>
    <w:tmpl w:val="AC000B32"/>
    <w:lvl w:ilvl="0" w:tplc="86B07F0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AA528F9"/>
    <w:multiLevelType w:val="hybridMultilevel"/>
    <w:tmpl w:val="33D02402"/>
    <w:lvl w:ilvl="0" w:tplc="86B07F00">
      <w:numFmt w:val="bullet"/>
      <w:lvlText w:val="-"/>
      <w:lvlJc w:val="left"/>
      <w:pPr>
        <w:ind w:left="1080" w:hanging="360"/>
      </w:pPr>
      <w:rPr>
        <w:rFonts w:ascii="Times New Roman" w:eastAsia="Times New Roman"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9" w15:restartNumberingAfterBreak="0">
    <w:nsid w:val="5B023515"/>
    <w:multiLevelType w:val="hybridMultilevel"/>
    <w:tmpl w:val="CA14E1F6"/>
    <w:lvl w:ilvl="0" w:tplc="13EE0A1E">
      <w:start w:val="1"/>
      <w:numFmt w:val="decimal"/>
      <w:pStyle w:val="Style55"/>
      <w:lvlText w:val="2.23.%1"/>
      <w:lvlJc w:val="left"/>
      <w:pPr>
        <w:ind w:left="2520" w:hanging="360"/>
      </w:pPr>
      <w:rPr>
        <w:rFonts w:ascii="Times New Roman" w:hAnsi="Times New Roman" w:cs="Times New Roman" w:hint="default"/>
        <w:sz w:val="28"/>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60" w15:restartNumberingAfterBreak="0">
    <w:nsid w:val="5FE05182"/>
    <w:multiLevelType w:val="hybridMultilevel"/>
    <w:tmpl w:val="4322D97E"/>
    <w:lvl w:ilvl="0" w:tplc="732257A4">
      <w:start w:val="1"/>
      <w:numFmt w:val="decimal"/>
      <w:pStyle w:val="Style39"/>
      <w:lvlText w:val="1.%1"/>
      <w:lvlJc w:val="left"/>
      <w:pPr>
        <w:ind w:left="1080" w:hanging="360"/>
      </w:pPr>
      <w:rPr>
        <w:rFonts w:ascii="Times New Roman" w:hAnsi="Times New Roman" w:cs="Times New Roman"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17C18DA"/>
    <w:multiLevelType w:val="multilevel"/>
    <w:tmpl w:val="216EFE54"/>
    <w:lvl w:ilvl="0">
      <w:start w:val="2"/>
      <w:numFmt w:val="decimal"/>
      <w:lvlText w:val="%1"/>
      <w:lvlJc w:val="left"/>
      <w:pPr>
        <w:ind w:left="750" w:hanging="750"/>
      </w:pPr>
      <w:rPr>
        <w:rFonts w:hint="default"/>
      </w:rPr>
    </w:lvl>
    <w:lvl w:ilvl="1">
      <w:start w:val="17"/>
      <w:numFmt w:val="decimal"/>
      <w:lvlText w:val="%1.%2"/>
      <w:lvlJc w:val="left"/>
      <w:pPr>
        <w:ind w:left="1839" w:hanging="750"/>
      </w:pPr>
      <w:rPr>
        <w:rFonts w:hint="default"/>
      </w:rPr>
    </w:lvl>
    <w:lvl w:ilvl="2">
      <w:start w:val="2"/>
      <w:numFmt w:val="decimal"/>
      <w:lvlText w:val="%1.%2.%3"/>
      <w:lvlJc w:val="left"/>
      <w:pPr>
        <w:ind w:left="2928" w:hanging="750"/>
      </w:pPr>
      <w:rPr>
        <w:rFonts w:hint="default"/>
      </w:rPr>
    </w:lvl>
    <w:lvl w:ilvl="3">
      <w:start w:val="1"/>
      <w:numFmt w:val="decimal"/>
      <w:lvlText w:val="%1.%2.%3.%4"/>
      <w:lvlJc w:val="left"/>
      <w:pPr>
        <w:ind w:left="4347" w:hanging="1080"/>
      </w:pPr>
      <w:rPr>
        <w:rFonts w:hint="default"/>
      </w:rPr>
    </w:lvl>
    <w:lvl w:ilvl="4">
      <w:start w:val="1"/>
      <w:numFmt w:val="decimal"/>
      <w:lvlText w:val="%1.%2.%3.%4.%5"/>
      <w:lvlJc w:val="left"/>
      <w:pPr>
        <w:ind w:left="5436" w:hanging="1080"/>
      </w:pPr>
      <w:rPr>
        <w:rFonts w:hint="default"/>
      </w:rPr>
    </w:lvl>
    <w:lvl w:ilvl="5">
      <w:start w:val="1"/>
      <w:numFmt w:val="decimal"/>
      <w:lvlText w:val="%1.%2.%3.%4.%5.%6"/>
      <w:lvlJc w:val="left"/>
      <w:pPr>
        <w:ind w:left="6885" w:hanging="1440"/>
      </w:pPr>
      <w:rPr>
        <w:rFonts w:hint="default"/>
      </w:rPr>
    </w:lvl>
    <w:lvl w:ilvl="6">
      <w:start w:val="1"/>
      <w:numFmt w:val="decimal"/>
      <w:lvlText w:val="%1.%2.%3.%4.%5.%6.%7"/>
      <w:lvlJc w:val="left"/>
      <w:pPr>
        <w:ind w:left="7974" w:hanging="1440"/>
      </w:pPr>
      <w:rPr>
        <w:rFonts w:hint="default"/>
      </w:rPr>
    </w:lvl>
    <w:lvl w:ilvl="7">
      <w:start w:val="1"/>
      <w:numFmt w:val="decimal"/>
      <w:lvlText w:val="%1.%2.%3.%4.%5.%6.%7.%8"/>
      <w:lvlJc w:val="left"/>
      <w:pPr>
        <w:ind w:left="9423" w:hanging="1800"/>
      </w:pPr>
      <w:rPr>
        <w:rFonts w:hint="default"/>
      </w:rPr>
    </w:lvl>
    <w:lvl w:ilvl="8">
      <w:start w:val="1"/>
      <w:numFmt w:val="decimal"/>
      <w:lvlText w:val="%1.%2.%3.%4.%5.%6.%7.%8.%9"/>
      <w:lvlJc w:val="left"/>
      <w:pPr>
        <w:ind w:left="10872" w:hanging="2160"/>
      </w:pPr>
      <w:rPr>
        <w:rFonts w:hint="default"/>
      </w:rPr>
    </w:lvl>
  </w:abstractNum>
  <w:abstractNum w:abstractNumId="62" w15:restartNumberingAfterBreak="0">
    <w:nsid w:val="653858DD"/>
    <w:multiLevelType w:val="multilevel"/>
    <w:tmpl w:val="DD5248CC"/>
    <w:lvl w:ilvl="0">
      <w:start w:val="2"/>
      <w:numFmt w:val="decimal"/>
      <w:lvlText w:val="%1"/>
      <w:lvlJc w:val="left"/>
      <w:pPr>
        <w:ind w:left="750" w:hanging="750"/>
      </w:pPr>
      <w:rPr>
        <w:rFonts w:hint="default"/>
      </w:rPr>
    </w:lvl>
    <w:lvl w:ilvl="1">
      <w:start w:val="17"/>
      <w:numFmt w:val="decimal"/>
      <w:lvlText w:val="%1.%2"/>
      <w:lvlJc w:val="left"/>
      <w:pPr>
        <w:ind w:left="1830" w:hanging="750"/>
      </w:pPr>
      <w:rPr>
        <w:rFonts w:hint="default"/>
      </w:rPr>
    </w:lvl>
    <w:lvl w:ilvl="2">
      <w:start w:val="1"/>
      <w:numFmt w:val="decimal"/>
      <w:lvlText w:val="%1.%2.%3"/>
      <w:lvlJc w:val="left"/>
      <w:pPr>
        <w:ind w:left="2910" w:hanging="75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63" w15:restartNumberingAfterBreak="0">
    <w:nsid w:val="6CED16B6"/>
    <w:multiLevelType w:val="hybridMultilevel"/>
    <w:tmpl w:val="BE36CCD4"/>
    <w:lvl w:ilvl="0" w:tplc="8FF4FE06">
      <w:start w:val="1"/>
      <w:numFmt w:val="decimal"/>
      <w:pStyle w:val="Style40"/>
      <w:lvlText w:val="3.1.6.%1"/>
      <w:lvlJc w:val="left"/>
      <w:pPr>
        <w:ind w:left="1800" w:hanging="360"/>
      </w:pPr>
      <w:rPr>
        <w:rFonts w:ascii="Times New Roman" w:hAnsi="Times New Roman" w:cs="Times New Roman" w:hint="default"/>
        <w:b/>
        <w:bCs w:val="0"/>
        <w:i w:val="0"/>
        <w:iCs w:val="0"/>
        <w:caps w:val="0"/>
        <w:smallCaps w:val="0"/>
        <w:strike w:val="0"/>
        <w:dstrike w:val="0"/>
        <w:outline w:val="0"/>
        <w:shadow w:val="0"/>
        <w:emboss w:val="0"/>
        <w:imprint w:val="0"/>
        <w:vanish w:val="0"/>
        <w:spacing w:val="0"/>
        <w:kern w:val="0"/>
        <w:position w:val="0"/>
        <w:sz w:val="26"/>
        <w:szCs w:val="26"/>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4" w15:restartNumberingAfterBreak="0">
    <w:nsid w:val="6CFC6044"/>
    <w:multiLevelType w:val="hybridMultilevel"/>
    <w:tmpl w:val="D3CE3DA0"/>
    <w:lvl w:ilvl="0" w:tplc="372AC180">
      <w:start w:val="1"/>
      <w:numFmt w:val="decimal"/>
      <w:pStyle w:val="Style41"/>
      <w:lvlText w:val="3.2.%1"/>
      <w:lvlJc w:val="left"/>
      <w:pPr>
        <w:ind w:left="1440" w:hanging="360"/>
      </w:pPr>
      <w:rPr>
        <w:rFonts w:ascii="Times New Roman" w:hAnsi="Times New Roman" w:cs="Times New Roman" w:hint="default"/>
        <w:sz w:val="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6F3C1FAB"/>
    <w:multiLevelType w:val="multilevel"/>
    <w:tmpl w:val="1C1A88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6" w15:restartNumberingAfterBreak="0">
    <w:nsid w:val="70AE0869"/>
    <w:multiLevelType w:val="multilevel"/>
    <w:tmpl w:val="AA1A483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7" w15:restartNumberingAfterBreak="0">
    <w:nsid w:val="726B4AE7"/>
    <w:multiLevelType w:val="hybridMultilevel"/>
    <w:tmpl w:val="9D88EAD6"/>
    <w:lvl w:ilvl="0" w:tplc="B31605D4">
      <w:start w:val="1"/>
      <w:numFmt w:val="decimal"/>
      <w:pStyle w:val="Style53"/>
      <w:lvlText w:val="2.16.1.%1"/>
      <w:lvlJc w:val="left"/>
      <w:pPr>
        <w:ind w:left="2160" w:hanging="360"/>
      </w:pPr>
      <w:rPr>
        <w:rFonts w:ascii="Times New Roman" w:hAnsi="Times New Roman" w:cs="Times New Roman"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8" w15:restartNumberingAfterBreak="0">
    <w:nsid w:val="75563D8C"/>
    <w:multiLevelType w:val="hybridMultilevel"/>
    <w:tmpl w:val="E1589ED2"/>
    <w:lvl w:ilvl="0" w:tplc="A3F20B40">
      <w:start w:val="1"/>
      <w:numFmt w:val="decimal"/>
      <w:pStyle w:val="Style50"/>
      <w:lvlText w:val="2.13.%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66434A6"/>
    <w:multiLevelType w:val="hybridMultilevel"/>
    <w:tmpl w:val="0436C9A8"/>
    <w:lvl w:ilvl="0" w:tplc="AFB2E4F8">
      <w:start w:val="1"/>
      <w:numFmt w:val="decimal"/>
      <w:pStyle w:val="Style47"/>
      <w:lvlText w:val="2.9.%1"/>
      <w:lvlJc w:val="left"/>
      <w:pPr>
        <w:ind w:left="2160" w:hanging="360"/>
      </w:pPr>
      <w:rPr>
        <w:rFonts w:ascii="Times New Roman" w:hAnsi="Times New Roman" w:cs="Times New Roman" w:hint="default"/>
        <w:sz w:val="28"/>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0" w15:restartNumberingAfterBreak="0">
    <w:nsid w:val="774E2E80"/>
    <w:multiLevelType w:val="hybridMultilevel"/>
    <w:tmpl w:val="417E0184"/>
    <w:lvl w:ilvl="0" w:tplc="28B04274">
      <w:start w:val="1"/>
      <w:numFmt w:val="decimal"/>
      <w:pStyle w:val="Style3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7AC5BC9"/>
    <w:multiLevelType w:val="hybridMultilevel"/>
    <w:tmpl w:val="CF92A384"/>
    <w:lvl w:ilvl="0" w:tplc="86B07F0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2" w15:restartNumberingAfterBreak="0">
    <w:nsid w:val="7922585B"/>
    <w:multiLevelType w:val="hybridMultilevel"/>
    <w:tmpl w:val="B53C56E4"/>
    <w:lvl w:ilvl="0" w:tplc="0AA47990">
      <w:start w:val="1"/>
      <w:numFmt w:val="decimal"/>
      <w:pStyle w:val="Style16"/>
      <w:lvlText w:val="4.4.%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3" w15:restartNumberingAfterBreak="0">
    <w:nsid w:val="7D992DB3"/>
    <w:multiLevelType w:val="hybridMultilevel"/>
    <w:tmpl w:val="D33A10F4"/>
    <w:lvl w:ilvl="0" w:tplc="5DC24626">
      <w:start w:val="1"/>
      <w:numFmt w:val="decimal"/>
      <w:pStyle w:val="Heading2"/>
      <w:lvlText w:val="2.%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FB64B84"/>
    <w:multiLevelType w:val="hybridMultilevel"/>
    <w:tmpl w:val="DF1EFEB2"/>
    <w:lvl w:ilvl="0" w:tplc="76CC0256">
      <w:start w:val="1"/>
      <w:numFmt w:val="decimal"/>
      <w:pStyle w:val="Style48"/>
      <w:lvlText w:val="2.10.%1"/>
      <w:lvlJc w:val="left"/>
      <w:pPr>
        <w:ind w:left="3600" w:hanging="360"/>
      </w:pPr>
      <w:rPr>
        <w:rFonts w:ascii="Times New Roman" w:hAnsi="Times New Roman" w:cs="Times New Roman" w:hint="default"/>
        <w:sz w:val="28"/>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44"/>
  </w:num>
  <w:num w:numId="2">
    <w:abstractNumId w:val="18"/>
  </w:num>
  <w:num w:numId="3">
    <w:abstractNumId w:val="16"/>
  </w:num>
  <w:num w:numId="4">
    <w:abstractNumId w:val="35"/>
  </w:num>
  <w:num w:numId="5">
    <w:abstractNumId w:val="45"/>
  </w:num>
  <w:num w:numId="6">
    <w:abstractNumId w:val="38"/>
  </w:num>
  <w:num w:numId="7">
    <w:abstractNumId w:val="24"/>
  </w:num>
  <w:num w:numId="8">
    <w:abstractNumId w:val="33"/>
  </w:num>
  <w:num w:numId="9">
    <w:abstractNumId w:val="9"/>
  </w:num>
  <w:num w:numId="10">
    <w:abstractNumId w:val="72"/>
  </w:num>
  <w:num w:numId="11">
    <w:abstractNumId w:val="22"/>
  </w:num>
  <w:num w:numId="12">
    <w:abstractNumId w:val="57"/>
  </w:num>
  <w:num w:numId="13">
    <w:abstractNumId w:val="4"/>
  </w:num>
  <w:num w:numId="14">
    <w:abstractNumId w:val="40"/>
  </w:num>
  <w:num w:numId="15">
    <w:abstractNumId w:val="14"/>
  </w:num>
  <w:num w:numId="16">
    <w:abstractNumId w:val="28"/>
  </w:num>
  <w:num w:numId="17">
    <w:abstractNumId w:val="21"/>
  </w:num>
  <w:num w:numId="18">
    <w:abstractNumId w:val="47"/>
  </w:num>
  <w:num w:numId="19">
    <w:abstractNumId w:val="31"/>
  </w:num>
  <w:num w:numId="20">
    <w:abstractNumId w:val="41"/>
  </w:num>
  <w:num w:numId="21">
    <w:abstractNumId w:val="54"/>
  </w:num>
  <w:num w:numId="22">
    <w:abstractNumId w:val="11"/>
  </w:num>
  <w:num w:numId="23">
    <w:abstractNumId w:val="48"/>
  </w:num>
  <w:num w:numId="24">
    <w:abstractNumId w:val="37"/>
  </w:num>
  <w:num w:numId="25">
    <w:abstractNumId w:val="70"/>
  </w:num>
  <w:num w:numId="26">
    <w:abstractNumId w:val="7"/>
  </w:num>
  <w:num w:numId="27">
    <w:abstractNumId w:val="0"/>
  </w:num>
  <w:num w:numId="28">
    <w:abstractNumId w:val="46"/>
  </w:num>
  <w:num w:numId="29">
    <w:abstractNumId w:val="27"/>
  </w:num>
  <w:num w:numId="30">
    <w:abstractNumId w:val="43"/>
  </w:num>
  <w:num w:numId="31">
    <w:abstractNumId w:val="50"/>
  </w:num>
  <w:num w:numId="32">
    <w:abstractNumId w:val="73"/>
  </w:num>
  <w:num w:numId="33">
    <w:abstractNumId w:val="73"/>
    <w:lvlOverride w:ilvl="0">
      <w:startOverride w:val="1"/>
    </w:lvlOverride>
  </w:num>
  <w:num w:numId="34">
    <w:abstractNumId w:val="60"/>
  </w:num>
  <w:num w:numId="35">
    <w:abstractNumId w:val="63"/>
  </w:num>
  <w:num w:numId="36">
    <w:abstractNumId w:val="64"/>
  </w:num>
  <w:num w:numId="37">
    <w:abstractNumId w:val="10"/>
  </w:num>
  <w:num w:numId="38">
    <w:abstractNumId w:val="52"/>
  </w:num>
  <w:num w:numId="39">
    <w:abstractNumId w:val="3"/>
  </w:num>
  <w:num w:numId="40">
    <w:abstractNumId w:val="53"/>
  </w:num>
  <w:num w:numId="41">
    <w:abstractNumId w:val="71"/>
  </w:num>
  <w:num w:numId="42">
    <w:abstractNumId w:val="5"/>
  </w:num>
  <w:num w:numId="43">
    <w:abstractNumId w:val="51"/>
  </w:num>
  <w:num w:numId="44">
    <w:abstractNumId w:val="29"/>
  </w:num>
  <w:num w:numId="45">
    <w:abstractNumId w:val="19"/>
  </w:num>
  <w:num w:numId="46">
    <w:abstractNumId w:val="8"/>
  </w:num>
  <w:num w:numId="47">
    <w:abstractNumId w:val="1"/>
  </w:num>
  <w:num w:numId="48">
    <w:abstractNumId w:val="36"/>
  </w:num>
  <w:num w:numId="49">
    <w:abstractNumId w:val="2"/>
  </w:num>
  <w:num w:numId="50">
    <w:abstractNumId w:val="26"/>
  </w:num>
  <w:num w:numId="51">
    <w:abstractNumId w:val="6"/>
  </w:num>
  <w:num w:numId="52">
    <w:abstractNumId w:val="56"/>
  </w:num>
  <w:num w:numId="53">
    <w:abstractNumId w:val="69"/>
  </w:num>
  <w:num w:numId="54">
    <w:abstractNumId w:val="66"/>
  </w:num>
  <w:num w:numId="55">
    <w:abstractNumId w:val="74"/>
  </w:num>
  <w:num w:numId="56">
    <w:abstractNumId w:val="25"/>
  </w:num>
  <w:num w:numId="57">
    <w:abstractNumId w:val="15"/>
  </w:num>
  <w:num w:numId="58">
    <w:abstractNumId w:val="68"/>
  </w:num>
  <w:num w:numId="59">
    <w:abstractNumId w:val="12"/>
  </w:num>
  <w:num w:numId="60">
    <w:abstractNumId w:val="20"/>
  </w:num>
  <w:num w:numId="61">
    <w:abstractNumId w:val="49"/>
  </w:num>
  <w:num w:numId="62">
    <w:abstractNumId w:val="13"/>
  </w:num>
  <w:num w:numId="63">
    <w:abstractNumId w:val="67"/>
  </w:num>
  <w:num w:numId="64">
    <w:abstractNumId w:val="42"/>
  </w:num>
  <w:num w:numId="65">
    <w:abstractNumId w:val="59"/>
  </w:num>
  <w:num w:numId="66">
    <w:abstractNumId w:val="59"/>
    <w:lvlOverride w:ilvl="0">
      <w:startOverride w:val="1"/>
    </w:lvlOverride>
  </w:num>
  <w:num w:numId="67">
    <w:abstractNumId w:val="34"/>
  </w:num>
  <w:num w:numId="68">
    <w:abstractNumId w:val="55"/>
  </w:num>
  <w:num w:numId="69">
    <w:abstractNumId w:val="17"/>
  </w:num>
  <w:num w:numId="70">
    <w:abstractNumId w:val="59"/>
    <w:lvlOverride w:ilvl="0">
      <w:startOverride w:val="1"/>
    </w:lvlOverride>
  </w:num>
  <w:num w:numId="71">
    <w:abstractNumId w:val="23"/>
  </w:num>
  <w:num w:numId="72">
    <w:abstractNumId w:val="39"/>
  </w:num>
  <w:num w:numId="73">
    <w:abstractNumId w:val="65"/>
  </w:num>
  <w:num w:numId="74">
    <w:abstractNumId w:val="59"/>
    <w:lvlOverride w:ilvl="0">
      <w:startOverride w:val="1"/>
    </w:lvlOverride>
  </w:num>
  <w:num w:numId="75">
    <w:abstractNumId w:val="32"/>
  </w:num>
  <w:num w:numId="76">
    <w:abstractNumId w:val="58"/>
  </w:num>
  <w:num w:numId="77">
    <w:abstractNumId w:val="30"/>
  </w:num>
  <w:num w:numId="78">
    <w:abstractNumId w:val="62"/>
  </w:num>
  <w:num w:numId="79">
    <w:abstractNumId w:val="61"/>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hyphenationZone w:val="425"/>
  <w:drawingGridHorizontalSpacing w:val="100"/>
  <w:displayHorizont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5D56"/>
    <w:rsid w:val="00005316"/>
    <w:rsid w:val="0000726F"/>
    <w:rsid w:val="000079C1"/>
    <w:rsid w:val="00007BB9"/>
    <w:rsid w:val="00012C81"/>
    <w:rsid w:val="00015B9C"/>
    <w:rsid w:val="00016F5C"/>
    <w:rsid w:val="00017192"/>
    <w:rsid w:val="00017C32"/>
    <w:rsid w:val="00020647"/>
    <w:rsid w:val="00020B0B"/>
    <w:rsid w:val="00022053"/>
    <w:rsid w:val="00022156"/>
    <w:rsid w:val="0002273C"/>
    <w:rsid w:val="0002312A"/>
    <w:rsid w:val="00026AFF"/>
    <w:rsid w:val="00031422"/>
    <w:rsid w:val="00032220"/>
    <w:rsid w:val="00032879"/>
    <w:rsid w:val="00033166"/>
    <w:rsid w:val="00033AF5"/>
    <w:rsid w:val="00033C88"/>
    <w:rsid w:val="00036C6F"/>
    <w:rsid w:val="0004243E"/>
    <w:rsid w:val="000449B4"/>
    <w:rsid w:val="0005292A"/>
    <w:rsid w:val="000529C1"/>
    <w:rsid w:val="00061642"/>
    <w:rsid w:val="00062730"/>
    <w:rsid w:val="00065FEB"/>
    <w:rsid w:val="0006729F"/>
    <w:rsid w:val="00067886"/>
    <w:rsid w:val="0007021E"/>
    <w:rsid w:val="0007375F"/>
    <w:rsid w:val="0007674C"/>
    <w:rsid w:val="00076803"/>
    <w:rsid w:val="00076974"/>
    <w:rsid w:val="0008013C"/>
    <w:rsid w:val="00080996"/>
    <w:rsid w:val="00081DFC"/>
    <w:rsid w:val="000825B4"/>
    <w:rsid w:val="00082E1B"/>
    <w:rsid w:val="000853A5"/>
    <w:rsid w:val="000874D3"/>
    <w:rsid w:val="00090ABB"/>
    <w:rsid w:val="00094E85"/>
    <w:rsid w:val="00096B20"/>
    <w:rsid w:val="00096E1A"/>
    <w:rsid w:val="000970D2"/>
    <w:rsid w:val="000A1E69"/>
    <w:rsid w:val="000A483A"/>
    <w:rsid w:val="000A79DA"/>
    <w:rsid w:val="000B05DE"/>
    <w:rsid w:val="000B1592"/>
    <w:rsid w:val="000B27DE"/>
    <w:rsid w:val="000B3F8D"/>
    <w:rsid w:val="000B461B"/>
    <w:rsid w:val="000B53AD"/>
    <w:rsid w:val="000B5C21"/>
    <w:rsid w:val="000B6407"/>
    <w:rsid w:val="000C2EF9"/>
    <w:rsid w:val="000C3953"/>
    <w:rsid w:val="000C3FE7"/>
    <w:rsid w:val="000C641B"/>
    <w:rsid w:val="000C6BE0"/>
    <w:rsid w:val="000D4CBC"/>
    <w:rsid w:val="000D658A"/>
    <w:rsid w:val="000D73FF"/>
    <w:rsid w:val="000E0847"/>
    <w:rsid w:val="000E35F2"/>
    <w:rsid w:val="000E3F21"/>
    <w:rsid w:val="000E401D"/>
    <w:rsid w:val="000E4FA6"/>
    <w:rsid w:val="000E5C19"/>
    <w:rsid w:val="000E7500"/>
    <w:rsid w:val="000F1827"/>
    <w:rsid w:val="000F1941"/>
    <w:rsid w:val="000F6F59"/>
    <w:rsid w:val="000F7A90"/>
    <w:rsid w:val="000F7E52"/>
    <w:rsid w:val="000F7F76"/>
    <w:rsid w:val="00101D18"/>
    <w:rsid w:val="001028C2"/>
    <w:rsid w:val="00106142"/>
    <w:rsid w:val="00106E5B"/>
    <w:rsid w:val="00112AAF"/>
    <w:rsid w:val="00114AA6"/>
    <w:rsid w:val="00116468"/>
    <w:rsid w:val="00116BC0"/>
    <w:rsid w:val="00120635"/>
    <w:rsid w:val="00121DC8"/>
    <w:rsid w:val="00122815"/>
    <w:rsid w:val="001236B8"/>
    <w:rsid w:val="0012581F"/>
    <w:rsid w:val="00126E14"/>
    <w:rsid w:val="00127B77"/>
    <w:rsid w:val="001300B0"/>
    <w:rsid w:val="00132890"/>
    <w:rsid w:val="00133E71"/>
    <w:rsid w:val="001346E7"/>
    <w:rsid w:val="001357D9"/>
    <w:rsid w:val="00135B16"/>
    <w:rsid w:val="00141398"/>
    <w:rsid w:val="00141995"/>
    <w:rsid w:val="00142AB5"/>
    <w:rsid w:val="00144B5E"/>
    <w:rsid w:val="001454A9"/>
    <w:rsid w:val="00146666"/>
    <w:rsid w:val="00147EDD"/>
    <w:rsid w:val="00150B8D"/>
    <w:rsid w:val="001513CC"/>
    <w:rsid w:val="00151486"/>
    <w:rsid w:val="001516DF"/>
    <w:rsid w:val="0015383F"/>
    <w:rsid w:val="00160E88"/>
    <w:rsid w:val="00163BEA"/>
    <w:rsid w:val="001645DA"/>
    <w:rsid w:val="00166332"/>
    <w:rsid w:val="00166871"/>
    <w:rsid w:val="0016769E"/>
    <w:rsid w:val="00170A56"/>
    <w:rsid w:val="001726CB"/>
    <w:rsid w:val="00173586"/>
    <w:rsid w:val="00174E53"/>
    <w:rsid w:val="001755B3"/>
    <w:rsid w:val="00175B71"/>
    <w:rsid w:val="001764D9"/>
    <w:rsid w:val="0017738D"/>
    <w:rsid w:val="001778FC"/>
    <w:rsid w:val="001820E6"/>
    <w:rsid w:val="00183315"/>
    <w:rsid w:val="00183E58"/>
    <w:rsid w:val="001841E4"/>
    <w:rsid w:val="001842C3"/>
    <w:rsid w:val="00184B82"/>
    <w:rsid w:val="0018613D"/>
    <w:rsid w:val="001927DF"/>
    <w:rsid w:val="001932D9"/>
    <w:rsid w:val="00193935"/>
    <w:rsid w:val="001944B8"/>
    <w:rsid w:val="00196EE5"/>
    <w:rsid w:val="001A19A7"/>
    <w:rsid w:val="001A22A1"/>
    <w:rsid w:val="001A6E13"/>
    <w:rsid w:val="001A76B3"/>
    <w:rsid w:val="001B0E5A"/>
    <w:rsid w:val="001B0F9B"/>
    <w:rsid w:val="001B19D9"/>
    <w:rsid w:val="001B1A07"/>
    <w:rsid w:val="001B39FB"/>
    <w:rsid w:val="001B7F66"/>
    <w:rsid w:val="001C0F7E"/>
    <w:rsid w:val="001C259B"/>
    <w:rsid w:val="001C3487"/>
    <w:rsid w:val="001C4F76"/>
    <w:rsid w:val="001C4FAC"/>
    <w:rsid w:val="001C5855"/>
    <w:rsid w:val="001C5ABC"/>
    <w:rsid w:val="001C5FC0"/>
    <w:rsid w:val="001C6BE8"/>
    <w:rsid w:val="001C7FDB"/>
    <w:rsid w:val="001D0B87"/>
    <w:rsid w:val="001D33E6"/>
    <w:rsid w:val="001D3D45"/>
    <w:rsid w:val="001D49D3"/>
    <w:rsid w:val="001D5997"/>
    <w:rsid w:val="001E1BEB"/>
    <w:rsid w:val="001E4E86"/>
    <w:rsid w:val="001E56B2"/>
    <w:rsid w:val="001E5C64"/>
    <w:rsid w:val="001F1EBB"/>
    <w:rsid w:val="001F2BB4"/>
    <w:rsid w:val="001F2E8C"/>
    <w:rsid w:val="001F5D56"/>
    <w:rsid w:val="001F7527"/>
    <w:rsid w:val="001F7E08"/>
    <w:rsid w:val="00200171"/>
    <w:rsid w:val="0020120D"/>
    <w:rsid w:val="00201CAE"/>
    <w:rsid w:val="00212661"/>
    <w:rsid w:val="00212BDF"/>
    <w:rsid w:val="00215ED0"/>
    <w:rsid w:val="00216147"/>
    <w:rsid w:val="00217875"/>
    <w:rsid w:val="002178BE"/>
    <w:rsid w:val="00220C16"/>
    <w:rsid w:val="00225650"/>
    <w:rsid w:val="00226003"/>
    <w:rsid w:val="0023084F"/>
    <w:rsid w:val="00231701"/>
    <w:rsid w:val="00231E85"/>
    <w:rsid w:val="00233472"/>
    <w:rsid w:val="002336C3"/>
    <w:rsid w:val="00235552"/>
    <w:rsid w:val="00235CB7"/>
    <w:rsid w:val="00246585"/>
    <w:rsid w:val="00247C61"/>
    <w:rsid w:val="00251381"/>
    <w:rsid w:val="00253678"/>
    <w:rsid w:val="00254238"/>
    <w:rsid w:val="00254583"/>
    <w:rsid w:val="00255263"/>
    <w:rsid w:val="00257321"/>
    <w:rsid w:val="002626B6"/>
    <w:rsid w:val="002626FB"/>
    <w:rsid w:val="00264D76"/>
    <w:rsid w:val="00265301"/>
    <w:rsid w:val="00270339"/>
    <w:rsid w:val="00270D96"/>
    <w:rsid w:val="00277B9B"/>
    <w:rsid w:val="00281D9B"/>
    <w:rsid w:val="00282796"/>
    <w:rsid w:val="00285147"/>
    <w:rsid w:val="002925A1"/>
    <w:rsid w:val="00293BD0"/>
    <w:rsid w:val="00294734"/>
    <w:rsid w:val="0029513D"/>
    <w:rsid w:val="00295BDC"/>
    <w:rsid w:val="00295CB4"/>
    <w:rsid w:val="002A181A"/>
    <w:rsid w:val="002A22C3"/>
    <w:rsid w:val="002A370F"/>
    <w:rsid w:val="002A63AC"/>
    <w:rsid w:val="002A686E"/>
    <w:rsid w:val="002A7CC5"/>
    <w:rsid w:val="002B0DF0"/>
    <w:rsid w:val="002B3C4A"/>
    <w:rsid w:val="002B58A7"/>
    <w:rsid w:val="002B5A76"/>
    <w:rsid w:val="002B6C3E"/>
    <w:rsid w:val="002B6CE9"/>
    <w:rsid w:val="002B70AF"/>
    <w:rsid w:val="002B7659"/>
    <w:rsid w:val="002C086D"/>
    <w:rsid w:val="002C1015"/>
    <w:rsid w:val="002C281D"/>
    <w:rsid w:val="002C290A"/>
    <w:rsid w:val="002C5F92"/>
    <w:rsid w:val="002C620D"/>
    <w:rsid w:val="002C62FF"/>
    <w:rsid w:val="002D008E"/>
    <w:rsid w:val="002D2B1B"/>
    <w:rsid w:val="002D3AC2"/>
    <w:rsid w:val="002D5395"/>
    <w:rsid w:val="002D6604"/>
    <w:rsid w:val="002D765C"/>
    <w:rsid w:val="002E0867"/>
    <w:rsid w:val="002E0CFD"/>
    <w:rsid w:val="002E1B64"/>
    <w:rsid w:val="002E3E0B"/>
    <w:rsid w:val="002E6475"/>
    <w:rsid w:val="002F03E1"/>
    <w:rsid w:val="002F1B67"/>
    <w:rsid w:val="002F28BC"/>
    <w:rsid w:val="0030147B"/>
    <w:rsid w:val="00301836"/>
    <w:rsid w:val="00305451"/>
    <w:rsid w:val="003054A7"/>
    <w:rsid w:val="0030587F"/>
    <w:rsid w:val="0030602A"/>
    <w:rsid w:val="003060F2"/>
    <w:rsid w:val="003107E7"/>
    <w:rsid w:val="00311A74"/>
    <w:rsid w:val="00313580"/>
    <w:rsid w:val="00315A6D"/>
    <w:rsid w:val="003202F2"/>
    <w:rsid w:val="00330102"/>
    <w:rsid w:val="0033090B"/>
    <w:rsid w:val="00331FDF"/>
    <w:rsid w:val="003340FF"/>
    <w:rsid w:val="00337842"/>
    <w:rsid w:val="0034343B"/>
    <w:rsid w:val="00343896"/>
    <w:rsid w:val="00345795"/>
    <w:rsid w:val="003458C9"/>
    <w:rsid w:val="00347EBA"/>
    <w:rsid w:val="003523AD"/>
    <w:rsid w:val="003529D5"/>
    <w:rsid w:val="00356FAC"/>
    <w:rsid w:val="003624AC"/>
    <w:rsid w:val="00364874"/>
    <w:rsid w:val="00367268"/>
    <w:rsid w:val="00373D96"/>
    <w:rsid w:val="00374FDB"/>
    <w:rsid w:val="00374FF3"/>
    <w:rsid w:val="00380419"/>
    <w:rsid w:val="00380ED8"/>
    <w:rsid w:val="00382FDC"/>
    <w:rsid w:val="00383225"/>
    <w:rsid w:val="00383317"/>
    <w:rsid w:val="00383B36"/>
    <w:rsid w:val="00384B1C"/>
    <w:rsid w:val="00390DCD"/>
    <w:rsid w:val="00391EAB"/>
    <w:rsid w:val="003934AE"/>
    <w:rsid w:val="003935F5"/>
    <w:rsid w:val="003946C4"/>
    <w:rsid w:val="00395061"/>
    <w:rsid w:val="003A10B9"/>
    <w:rsid w:val="003A31E9"/>
    <w:rsid w:val="003A49E3"/>
    <w:rsid w:val="003A5700"/>
    <w:rsid w:val="003A59C7"/>
    <w:rsid w:val="003A6A0F"/>
    <w:rsid w:val="003A79C7"/>
    <w:rsid w:val="003B1F80"/>
    <w:rsid w:val="003B23F7"/>
    <w:rsid w:val="003B6F6E"/>
    <w:rsid w:val="003C0731"/>
    <w:rsid w:val="003C1ED7"/>
    <w:rsid w:val="003C46F5"/>
    <w:rsid w:val="003C54E9"/>
    <w:rsid w:val="003D0DFD"/>
    <w:rsid w:val="003D295A"/>
    <w:rsid w:val="003D2AEE"/>
    <w:rsid w:val="003D2FBC"/>
    <w:rsid w:val="003D4427"/>
    <w:rsid w:val="003D72B3"/>
    <w:rsid w:val="003E0A09"/>
    <w:rsid w:val="003E2450"/>
    <w:rsid w:val="003E4373"/>
    <w:rsid w:val="003E4F79"/>
    <w:rsid w:val="003E6E95"/>
    <w:rsid w:val="003E7DAD"/>
    <w:rsid w:val="003F54A2"/>
    <w:rsid w:val="003F7139"/>
    <w:rsid w:val="004011C5"/>
    <w:rsid w:val="004023D7"/>
    <w:rsid w:val="00403324"/>
    <w:rsid w:val="004063CB"/>
    <w:rsid w:val="00415F06"/>
    <w:rsid w:val="00421153"/>
    <w:rsid w:val="004219DB"/>
    <w:rsid w:val="00422A99"/>
    <w:rsid w:val="00423E49"/>
    <w:rsid w:val="00426EF5"/>
    <w:rsid w:val="00430951"/>
    <w:rsid w:val="004311E7"/>
    <w:rsid w:val="004326B8"/>
    <w:rsid w:val="00432AB4"/>
    <w:rsid w:val="00433998"/>
    <w:rsid w:val="0043738C"/>
    <w:rsid w:val="004404F4"/>
    <w:rsid w:val="00440982"/>
    <w:rsid w:val="00441C67"/>
    <w:rsid w:val="00441FAF"/>
    <w:rsid w:val="004443A7"/>
    <w:rsid w:val="004454DE"/>
    <w:rsid w:val="00446E63"/>
    <w:rsid w:val="00447695"/>
    <w:rsid w:val="00453CDE"/>
    <w:rsid w:val="00454C1E"/>
    <w:rsid w:val="0046049F"/>
    <w:rsid w:val="004606E3"/>
    <w:rsid w:val="00460ABF"/>
    <w:rsid w:val="00463EF8"/>
    <w:rsid w:val="00464C6C"/>
    <w:rsid w:val="00466642"/>
    <w:rsid w:val="0047199A"/>
    <w:rsid w:val="00474C9C"/>
    <w:rsid w:val="00475CAC"/>
    <w:rsid w:val="00480250"/>
    <w:rsid w:val="00480A05"/>
    <w:rsid w:val="004828C5"/>
    <w:rsid w:val="0048293A"/>
    <w:rsid w:val="0048462A"/>
    <w:rsid w:val="00486A3A"/>
    <w:rsid w:val="00486D78"/>
    <w:rsid w:val="00487B8D"/>
    <w:rsid w:val="004913AD"/>
    <w:rsid w:val="00493316"/>
    <w:rsid w:val="004947D8"/>
    <w:rsid w:val="00495282"/>
    <w:rsid w:val="004A1CF0"/>
    <w:rsid w:val="004A434C"/>
    <w:rsid w:val="004A5FE2"/>
    <w:rsid w:val="004B3607"/>
    <w:rsid w:val="004B6539"/>
    <w:rsid w:val="004C54A3"/>
    <w:rsid w:val="004C7505"/>
    <w:rsid w:val="004C7989"/>
    <w:rsid w:val="004D2562"/>
    <w:rsid w:val="004D274B"/>
    <w:rsid w:val="004D28B3"/>
    <w:rsid w:val="004D2AB3"/>
    <w:rsid w:val="004D6A6A"/>
    <w:rsid w:val="004D7323"/>
    <w:rsid w:val="004D7831"/>
    <w:rsid w:val="004E09A4"/>
    <w:rsid w:val="004E1251"/>
    <w:rsid w:val="004E1821"/>
    <w:rsid w:val="004E32D6"/>
    <w:rsid w:val="004F0E2C"/>
    <w:rsid w:val="004F4ACD"/>
    <w:rsid w:val="004F7572"/>
    <w:rsid w:val="00501177"/>
    <w:rsid w:val="00502E14"/>
    <w:rsid w:val="00503D0B"/>
    <w:rsid w:val="00504552"/>
    <w:rsid w:val="00507716"/>
    <w:rsid w:val="00507AC0"/>
    <w:rsid w:val="00507F26"/>
    <w:rsid w:val="0051120C"/>
    <w:rsid w:val="00516B9C"/>
    <w:rsid w:val="00516BA3"/>
    <w:rsid w:val="00516C9A"/>
    <w:rsid w:val="00516D14"/>
    <w:rsid w:val="00517599"/>
    <w:rsid w:val="00520735"/>
    <w:rsid w:val="00520EE3"/>
    <w:rsid w:val="00521187"/>
    <w:rsid w:val="00523D6D"/>
    <w:rsid w:val="0052428A"/>
    <w:rsid w:val="00526E35"/>
    <w:rsid w:val="005302F9"/>
    <w:rsid w:val="005303F8"/>
    <w:rsid w:val="00530CA1"/>
    <w:rsid w:val="0053142E"/>
    <w:rsid w:val="00534242"/>
    <w:rsid w:val="005362EE"/>
    <w:rsid w:val="00540683"/>
    <w:rsid w:val="005406B6"/>
    <w:rsid w:val="00540D2A"/>
    <w:rsid w:val="00542349"/>
    <w:rsid w:val="005461F1"/>
    <w:rsid w:val="005509F9"/>
    <w:rsid w:val="00551644"/>
    <w:rsid w:val="005516F1"/>
    <w:rsid w:val="00553387"/>
    <w:rsid w:val="00554FA6"/>
    <w:rsid w:val="00562893"/>
    <w:rsid w:val="00564907"/>
    <w:rsid w:val="00571A9C"/>
    <w:rsid w:val="00572484"/>
    <w:rsid w:val="00573038"/>
    <w:rsid w:val="00573231"/>
    <w:rsid w:val="00582999"/>
    <w:rsid w:val="00583284"/>
    <w:rsid w:val="005833A5"/>
    <w:rsid w:val="00583FCF"/>
    <w:rsid w:val="00587A7D"/>
    <w:rsid w:val="00595FAB"/>
    <w:rsid w:val="00596959"/>
    <w:rsid w:val="00597717"/>
    <w:rsid w:val="00597DB1"/>
    <w:rsid w:val="005A2471"/>
    <w:rsid w:val="005A2D30"/>
    <w:rsid w:val="005A4B06"/>
    <w:rsid w:val="005A4BB1"/>
    <w:rsid w:val="005A5FDD"/>
    <w:rsid w:val="005B0185"/>
    <w:rsid w:val="005B41E1"/>
    <w:rsid w:val="005B59F1"/>
    <w:rsid w:val="005C4F2C"/>
    <w:rsid w:val="005D0019"/>
    <w:rsid w:val="005D01F0"/>
    <w:rsid w:val="005D116C"/>
    <w:rsid w:val="005D1282"/>
    <w:rsid w:val="005D1AC3"/>
    <w:rsid w:val="005D2174"/>
    <w:rsid w:val="005D2328"/>
    <w:rsid w:val="005D3724"/>
    <w:rsid w:val="005D4C7E"/>
    <w:rsid w:val="005D50B9"/>
    <w:rsid w:val="005E1F78"/>
    <w:rsid w:val="005E3A85"/>
    <w:rsid w:val="005E3FDC"/>
    <w:rsid w:val="005E44D8"/>
    <w:rsid w:val="005E475D"/>
    <w:rsid w:val="005E5FF2"/>
    <w:rsid w:val="005F0CA7"/>
    <w:rsid w:val="005F0FF0"/>
    <w:rsid w:val="005F18DF"/>
    <w:rsid w:val="005F266A"/>
    <w:rsid w:val="005F3E52"/>
    <w:rsid w:val="005F6F56"/>
    <w:rsid w:val="006000F0"/>
    <w:rsid w:val="0060124E"/>
    <w:rsid w:val="0060226C"/>
    <w:rsid w:val="00602819"/>
    <w:rsid w:val="006119EC"/>
    <w:rsid w:val="00612CDA"/>
    <w:rsid w:val="0061353E"/>
    <w:rsid w:val="00614917"/>
    <w:rsid w:val="00615528"/>
    <w:rsid w:val="00615566"/>
    <w:rsid w:val="00616142"/>
    <w:rsid w:val="0061766F"/>
    <w:rsid w:val="0062032E"/>
    <w:rsid w:val="006222F1"/>
    <w:rsid w:val="00622BEA"/>
    <w:rsid w:val="0062389D"/>
    <w:rsid w:val="006240A3"/>
    <w:rsid w:val="006241EF"/>
    <w:rsid w:val="0062420C"/>
    <w:rsid w:val="00630C33"/>
    <w:rsid w:val="0063329A"/>
    <w:rsid w:val="006370ED"/>
    <w:rsid w:val="00637D7F"/>
    <w:rsid w:val="00642470"/>
    <w:rsid w:val="00642CEC"/>
    <w:rsid w:val="00644BC6"/>
    <w:rsid w:val="00647767"/>
    <w:rsid w:val="006509D6"/>
    <w:rsid w:val="00651FCD"/>
    <w:rsid w:val="00652FEA"/>
    <w:rsid w:val="006566E7"/>
    <w:rsid w:val="00662653"/>
    <w:rsid w:val="00663B8A"/>
    <w:rsid w:val="00664E62"/>
    <w:rsid w:val="006656D5"/>
    <w:rsid w:val="0066787C"/>
    <w:rsid w:val="00667EAD"/>
    <w:rsid w:val="00670C97"/>
    <w:rsid w:val="006712FB"/>
    <w:rsid w:val="00672764"/>
    <w:rsid w:val="00673935"/>
    <w:rsid w:val="00673C79"/>
    <w:rsid w:val="00677905"/>
    <w:rsid w:val="00681FD6"/>
    <w:rsid w:val="0068217D"/>
    <w:rsid w:val="00682C67"/>
    <w:rsid w:val="0068315D"/>
    <w:rsid w:val="00683469"/>
    <w:rsid w:val="00687ED7"/>
    <w:rsid w:val="00690EAE"/>
    <w:rsid w:val="00691B9D"/>
    <w:rsid w:val="006942C2"/>
    <w:rsid w:val="006944AA"/>
    <w:rsid w:val="006A55DC"/>
    <w:rsid w:val="006A7EFC"/>
    <w:rsid w:val="006A7FAB"/>
    <w:rsid w:val="006A7FC6"/>
    <w:rsid w:val="006A7FDB"/>
    <w:rsid w:val="006B2ED1"/>
    <w:rsid w:val="006B5012"/>
    <w:rsid w:val="006C06DA"/>
    <w:rsid w:val="006C284D"/>
    <w:rsid w:val="006C2B4A"/>
    <w:rsid w:val="006C5F2A"/>
    <w:rsid w:val="006C68A4"/>
    <w:rsid w:val="006C6D77"/>
    <w:rsid w:val="006D0DB2"/>
    <w:rsid w:val="006D22D1"/>
    <w:rsid w:val="006D3463"/>
    <w:rsid w:val="006D4B0F"/>
    <w:rsid w:val="006D50B1"/>
    <w:rsid w:val="006D7F18"/>
    <w:rsid w:val="006E0E37"/>
    <w:rsid w:val="006E11D6"/>
    <w:rsid w:val="006E23CA"/>
    <w:rsid w:val="006E3E41"/>
    <w:rsid w:val="006E4AE9"/>
    <w:rsid w:val="006F0A0B"/>
    <w:rsid w:val="006F2577"/>
    <w:rsid w:val="006F6174"/>
    <w:rsid w:val="006F7114"/>
    <w:rsid w:val="0070280B"/>
    <w:rsid w:val="007043CD"/>
    <w:rsid w:val="00704519"/>
    <w:rsid w:val="00705DEA"/>
    <w:rsid w:val="0070672E"/>
    <w:rsid w:val="00706BC5"/>
    <w:rsid w:val="00707698"/>
    <w:rsid w:val="0071009F"/>
    <w:rsid w:val="00711F29"/>
    <w:rsid w:val="00712486"/>
    <w:rsid w:val="00714CD1"/>
    <w:rsid w:val="00715CA9"/>
    <w:rsid w:val="0072105C"/>
    <w:rsid w:val="00722A90"/>
    <w:rsid w:val="007246BB"/>
    <w:rsid w:val="00725A47"/>
    <w:rsid w:val="00726340"/>
    <w:rsid w:val="00726CC7"/>
    <w:rsid w:val="00726FA7"/>
    <w:rsid w:val="007272FF"/>
    <w:rsid w:val="00733621"/>
    <w:rsid w:val="00735157"/>
    <w:rsid w:val="00742993"/>
    <w:rsid w:val="007430B3"/>
    <w:rsid w:val="00750BDD"/>
    <w:rsid w:val="0075288D"/>
    <w:rsid w:val="00757DD1"/>
    <w:rsid w:val="00762201"/>
    <w:rsid w:val="00763848"/>
    <w:rsid w:val="00765858"/>
    <w:rsid w:val="0076694E"/>
    <w:rsid w:val="00770274"/>
    <w:rsid w:val="0077040C"/>
    <w:rsid w:val="00770DBA"/>
    <w:rsid w:val="007730B0"/>
    <w:rsid w:val="0077633F"/>
    <w:rsid w:val="00780803"/>
    <w:rsid w:val="00781CBD"/>
    <w:rsid w:val="00783224"/>
    <w:rsid w:val="007841E1"/>
    <w:rsid w:val="00784AC2"/>
    <w:rsid w:val="00784B6F"/>
    <w:rsid w:val="00785D20"/>
    <w:rsid w:val="007866EA"/>
    <w:rsid w:val="00791B6B"/>
    <w:rsid w:val="007928DF"/>
    <w:rsid w:val="00792D8D"/>
    <w:rsid w:val="00793696"/>
    <w:rsid w:val="00793A55"/>
    <w:rsid w:val="007970CA"/>
    <w:rsid w:val="00797861"/>
    <w:rsid w:val="007A126C"/>
    <w:rsid w:val="007A2521"/>
    <w:rsid w:val="007A2711"/>
    <w:rsid w:val="007A2C38"/>
    <w:rsid w:val="007B0659"/>
    <w:rsid w:val="007B1898"/>
    <w:rsid w:val="007B18D7"/>
    <w:rsid w:val="007B2179"/>
    <w:rsid w:val="007B3ECF"/>
    <w:rsid w:val="007B5136"/>
    <w:rsid w:val="007B751E"/>
    <w:rsid w:val="007C0309"/>
    <w:rsid w:val="007C1DFF"/>
    <w:rsid w:val="007C32D7"/>
    <w:rsid w:val="007C7086"/>
    <w:rsid w:val="007D2C1E"/>
    <w:rsid w:val="007D4ABC"/>
    <w:rsid w:val="007E0BC1"/>
    <w:rsid w:val="007E0EBB"/>
    <w:rsid w:val="007E150A"/>
    <w:rsid w:val="007E1979"/>
    <w:rsid w:val="007E1EBB"/>
    <w:rsid w:val="007E27DC"/>
    <w:rsid w:val="007E6D10"/>
    <w:rsid w:val="007F630A"/>
    <w:rsid w:val="0080234B"/>
    <w:rsid w:val="008037C8"/>
    <w:rsid w:val="00803EFB"/>
    <w:rsid w:val="00804DF9"/>
    <w:rsid w:val="00807A93"/>
    <w:rsid w:val="00811232"/>
    <w:rsid w:val="008121F0"/>
    <w:rsid w:val="00813C59"/>
    <w:rsid w:val="008141A3"/>
    <w:rsid w:val="008167A4"/>
    <w:rsid w:val="008213E8"/>
    <w:rsid w:val="00821FAB"/>
    <w:rsid w:val="008225A0"/>
    <w:rsid w:val="008257E6"/>
    <w:rsid w:val="00826ED5"/>
    <w:rsid w:val="00830C79"/>
    <w:rsid w:val="008311A1"/>
    <w:rsid w:val="00833714"/>
    <w:rsid w:val="00840F46"/>
    <w:rsid w:val="00843D9E"/>
    <w:rsid w:val="0084410C"/>
    <w:rsid w:val="00845B2E"/>
    <w:rsid w:val="00846332"/>
    <w:rsid w:val="0085247C"/>
    <w:rsid w:val="00853E48"/>
    <w:rsid w:val="00855144"/>
    <w:rsid w:val="00856797"/>
    <w:rsid w:val="00856D3E"/>
    <w:rsid w:val="00860B08"/>
    <w:rsid w:val="00864186"/>
    <w:rsid w:val="00864250"/>
    <w:rsid w:val="0086425E"/>
    <w:rsid w:val="008643D0"/>
    <w:rsid w:val="00866D46"/>
    <w:rsid w:val="00867E96"/>
    <w:rsid w:val="00867EF8"/>
    <w:rsid w:val="00870780"/>
    <w:rsid w:val="00873F1F"/>
    <w:rsid w:val="0087548C"/>
    <w:rsid w:val="00883893"/>
    <w:rsid w:val="00886E32"/>
    <w:rsid w:val="0089464A"/>
    <w:rsid w:val="00894B03"/>
    <w:rsid w:val="00896CF5"/>
    <w:rsid w:val="00897097"/>
    <w:rsid w:val="008A0A3A"/>
    <w:rsid w:val="008A3677"/>
    <w:rsid w:val="008A3A5D"/>
    <w:rsid w:val="008B0109"/>
    <w:rsid w:val="008B2CC7"/>
    <w:rsid w:val="008B3B4D"/>
    <w:rsid w:val="008B4FF9"/>
    <w:rsid w:val="008B52DD"/>
    <w:rsid w:val="008B6712"/>
    <w:rsid w:val="008C059F"/>
    <w:rsid w:val="008C74D0"/>
    <w:rsid w:val="008C7BAD"/>
    <w:rsid w:val="008C7CF1"/>
    <w:rsid w:val="008D0B44"/>
    <w:rsid w:val="008D0E0E"/>
    <w:rsid w:val="008D1666"/>
    <w:rsid w:val="008D6B33"/>
    <w:rsid w:val="008D70FE"/>
    <w:rsid w:val="008E0DB6"/>
    <w:rsid w:val="008E257B"/>
    <w:rsid w:val="008E2B86"/>
    <w:rsid w:val="008E49C2"/>
    <w:rsid w:val="008E5D30"/>
    <w:rsid w:val="008E7018"/>
    <w:rsid w:val="008F13AF"/>
    <w:rsid w:val="008F1BC7"/>
    <w:rsid w:val="008F20CC"/>
    <w:rsid w:val="008F3B93"/>
    <w:rsid w:val="008F7507"/>
    <w:rsid w:val="009000ED"/>
    <w:rsid w:val="009003D3"/>
    <w:rsid w:val="00911622"/>
    <w:rsid w:val="009130D4"/>
    <w:rsid w:val="00915848"/>
    <w:rsid w:val="0091728D"/>
    <w:rsid w:val="009201F2"/>
    <w:rsid w:val="00920A79"/>
    <w:rsid w:val="00923DFF"/>
    <w:rsid w:val="009309F6"/>
    <w:rsid w:val="00930C5E"/>
    <w:rsid w:val="00931B42"/>
    <w:rsid w:val="00936A34"/>
    <w:rsid w:val="00940533"/>
    <w:rsid w:val="00941B62"/>
    <w:rsid w:val="00943695"/>
    <w:rsid w:val="00944D16"/>
    <w:rsid w:val="009473FB"/>
    <w:rsid w:val="00950022"/>
    <w:rsid w:val="00950410"/>
    <w:rsid w:val="00950F23"/>
    <w:rsid w:val="00953E95"/>
    <w:rsid w:val="0095651C"/>
    <w:rsid w:val="0096075F"/>
    <w:rsid w:val="00964C58"/>
    <w:rsid w:val="00966C60"/>
    <w:rsid w:val="0097112C"/>
    <w:rsid w:val="00972C4A"/>
    <w:rsid w:val="0097427E"/>
    <w:rsid w:val="00974B62"/>
    <w:rsid w:val="00974DCA"/>
    <w:rsid w:val="00976918"/>
    <w:rsid w:val="00981F0C"/>
    <w:rsid w:val="00984822"/>
    <w:rsid w:val="009855BA"/>
    <w:rsid w:val="00985A38"/>
    <w:rsid w:val="009876BD"/>
    <w:rsid w:val="009920F0"/>
    <w:rsid w:val="009938C6"/>
    <w:rsid w:val="00994FF4"/>
    <w:rsid w:val="0099696B"/>
    <w:rsid w:val="009A0D40"/>
    <w:rsid w:val="009A3A56"/>
    <w:rsid w:val="009A4047"/>
    <w:rsid w:val="009A5D65"/>
    <w:rsid w:val="009A6159"/>
    <w:rsid w:val="009B08EE"/>
    <w:rsid w:val="009B22B2"/>
    <w:rsid w:val="009B47FD"/>
    <w:rsid w:val="009B6B1F"/>
    <w:rsid w:val="009B78AB"/>
    <w:rsid w:val="009C1F55"/>
    <w:rsid w:val="009C3DD7"/>
    <w:rsid w:val="009C4FAE"/>
    <w:rsid w:val="009C7E85"/>
    <w:rsid w:val="009C7FCC"/>
    <w:rsid w:val="009D1CD8"/>
    <w:rsid w:val="009D2183"/>
    <w:rsid w:val="009D3443"/>
    <w:rsid w:val="009D3734"/>
    <w:rsid w:val="009D4D58"/>
    <w:rsid w:val="009D5C5F"/>
    <w:rsid w:val="009D72EA"/>
    <w:rsid w:val="009D7484"/>
    <w:rsid w:val="009E31BF"/>
    <w:rsid w:val="009E482F"/>
    <w:rsid w:val="009E723D"/>
    <w:rsid w:val="009F091A"/>
    <w:rsid w:val="009F7994"/>
    <w:rsid w:val="00A011E8"/>
    <w:rsid w:val="00A07CDA"/>
    <w:rsid w:val="00A10007"/>
    <w:rsid w:val="00A12796"/>
    <w:rsid w:val="00A17EC0"/>
    <w:rsid w:val="00A200F1"/>
    <w:rsid w:val="00A20A90"/>
    <w:rsid w:val="00A24D00"/>
    <w:rsid w:val="00A24FBB"/>
    <w:rsid w:val="00A27A7E"/>
    <w:rsid w:val="00A30439"/>
    <w:rsid w:val="00A30540"/>
    <w:rsid w:val="00A3141C"/>
    <w:rsid w:val="00A33139"/>
    <w:rsid w:val="00A337E5"/>
    <w:rsid w:val="00A33BB4"/>
    <w:rsid w:val="00A33DB7"/>
    <w:rsid w:val="00A34214"/>
    <w:rsid w:val="00A35B02"/>
    <w:rsid w:val="00A37197"/>
    <w:rsid w:val="00A40E5F"/>
    <w:rsid w:val="00A438C3"/>
    <w:rsid w:val="00A43F04"/>
    <w:rsid w:val="00A43FF8"/>
    <w:rsid w:val="00A46922"/>
    <w:rsid w:val="00A46C29"/>
    <w:rsid w:val="00A534AF"/>
    <w:rsid w:val="00A57B4A"/>
    <w:rsid w:val="00A6710C"/>
    <w:rsid w:val="00A7158B"/>
    <w:rsid w:val="00A76997"/>
    <w:rsid w:val="00A83A5E"/>
    <w:rsid w:val="00A84C60"/>
    <w:rsid w:val="00A9174C"/>
    <w:rsid w:val="00A927BC"/>
    <w:rsid w:val="00A934BC"/>
    <w:rsid w:val="00A94C8E"/>
    <w:rsid w:val="00A96013"/>
    <w:rsid w:val="00AA0290"/>
    <w:rsid w:val="00AA0E19"/>
    <w:rsid w:val="00AA2F02"/>
    <w:rsid w:val="00AA41D8"/>
    <w:rsid w:val="00AA43B4"/>
    <w:rsid w:val="00AA5155"/>
    <w:rsid w:val="00AA6A70"/>
    <w:rsid w:val="00AB05C2"/>
    <w:rsid w:val="00AB0A8F"/>
    <w:rsid w:val="00AB1EF7"/>
    <w:rsid w:val="00AB3595"/>
    <w:rsid w:val="00AB39DE"/>
    <w:rsid w:val="00AB44BA"/>
    <w:rsid w:val="00AB6B81"/>
    <w:rsid w:val="00AB6D28"/>
    <w:rsid w:val="00AC04C5"/>
    <w:rsid w:val="00AC0D9F"/>
    <w:rsid w:val="00AC1BDB"/>
    <w:rsid w:val="00AC1CB4"/>
    <w:rsid w:val="00AC1CD2"/>
    <w:rsid w:val="00AC2BEF"/>
    <w:rsid w:val="00AC41D5"/>
    <w:rsid w:val="00AC7566"/>
    <w:rsid w:val="00AC7FB7"/>
    <w:rsid w:val="00AD26C6"/>
    <w:rsid w:val="00AD66BF"/>
    <w:rsid w:val="00AD721C"/>
    <w:rsid w:val="00AD7FE9"/>
    <w:rsid w:val="00AE2662"/>
    <w:rsid w:val="00AE2752"/>
    <w:rsid w:val="00AE2B82"/>
    <w:rsid w:val="00AE3D91"/>
    <w:rsid w:val="00AE6D87"/>
    <w:rsid w:val="00AE7D75"/>
    <w:rsid w:val="00AF024E"/>
    <w:rsid w:val="00AF162D"/>
    <w:rsid w:val="00AF3557"/>
    <w:rsid w:val="00AF3EAB"/>
    <w:rsid w:val="00B0027D"/>
    <w:rsid w:val="00B0226E"/>
    <w:rsid w:val="00B03E69"/>
    <w:rsid w:val="00B0502B"/>
    <w:rsid w:val="00B05B2B"/>
    <w:rsid w:val="00B06A30"/>
    <w:rsid w:val="00B136E8"/>
    <w:rsid w:val="00B13B42"/>
    <w:rsid w:val="00B20A29"/>
    <w:rsid w:val="00B20BA3"/>
    <w:rsid w:val="00B2132D"/>
    <w:rsid w:val="00B22355"/>
    <w:rsid w:val="00B232D3"/>
    <w:rsid w:val="00B23937"/>
    <w:rsid w:val="00B23FDA"/>
    <w:rsid w:val="00B25411"/>
    <w:rsid w:val="00B258E5"/>
    <w:rsid w:val="00B26900"/>
    <w:rsid w:val="00B31CBC"/>
    <w:rsid w:val="00B34DAC"/>
    <w:rsid w:val="00B353EF"/>
    <w:rsid w:val="00B35C94"/>
    <w:rsid w:val="00B369C7"/>
    <w:rsid w:val="00B37876"/>
    <w:rsid w:val="00B433A8"/>
    <w:rsid w:val="00B45BEE"/>
    <w:rsid w:val="00B460EE"/>
    <w:rsid w:val="00B504E0"/>
    <w:rsid w:val="00B513E5"/>
    <w:rsid w:val="00B5318B"/>
    <w:rsid w:val="00B5723E"/>
    <w:rsid w:val="00B606DB"/>
    <w:rsid w:val="00B63CA8"/>
    <w:rsid w:val="00B64175"/>
    <w:rsid w:val="00B6434E"/>
    <w:rsid w:val="00B65742"/>
    <w:rsid w:val="00B66D95"/>
    <w:rsid w:val="00B706C9"/>
    <w:rsid w:val="00B70ED4"/>
    <w:rsid w:val="00B77021"/>
    <w:rsid w:val="00B809BD"/>
    <w:rsid w:val="00B8195A"/>
    <w:rsid w:val="00B8218A"/>
    <w:rsid w:val="00B83205"/>
    <w:rsid w:val="00B97F79"/>
    <w:rsid w:val="00BA4C31"/>
    <w:rsid w:val="00BA6A7C"/>
    <w:rsid w:val="00BA73E7"/>
    <w:rsid w:val="00BB08C2"/>
    <w:rsid w:val="00BB0C3F"/>
    <w:rsid w:val="00BB36E9"/>
    <w:rsid w:val="00BB4408"/>
    <w:rsid w:val="00BB7820"/>
    <w:rsid w:val="00BB7E82"/>
    <w:rsid w:val="00BC225C"/>
    <w:rsid w:val="00BC2350"/>
    <w:rsid w:val="00BC4ED4"/>
    <w:rsid w:val="00BC56EC"/>
    <w:rsid w:val="00BC73EB"/>
    <w:rsid w:val="00BD1C47"/>
    <w:rsid w:val="00BD36B4"/>
    <w:rsid w:val="00BD421B"/>
    <w:rsid w:val="00BD486E"/>
    <w:rsid w:val="00BE1B56"/>
    <w:rsid w:val="00BE2A87"/>
    <w:rsid w:val="00BE7072"/>
    <w:rsid w:val="00BF1360"/>
    <w:rsid w:val="00BF18C4"/>
    <w:rsid w:val="00BF3985"/>
    <w:rsid w:val="00BF7CD0"/>
    <w:rsid w:val="00C00090"/>
    <w:rsid w:val="00C0145F"/>
    <w:rsid w:val="00C019EA"/>
    <w:rsid w:val="00C03063"/>
    <w:rsid w:val="00C033FA"/>
    <w:rsid w:val="00C041B6"/>
    <w:rsid w:val="00C102AA"/>
    <w:rsid w:val="00C104E9"/>
    <w:rsid w:val="00C109BF"/>
    <w:rsid w:val="00C13E29"/>
    <w:rsid w:val="00C16A7E"/>
    <w:rsid w:val="00C17851"/>
    <w:rsid w:val="00C200C4"/>
    <w:rsid w:val="00C20CAF"/>
    <w:rsid w:val="00C22154"/>
    <w:rsid w:val="00C2365A"/>
    <w:rsid w:val="00C247CA"/>
    <w:rsid w:val="00C25956"/>
    <w:rsid w:val="00C27555"/>
    <w:rsid w:val="00C31541"/>
    <w:rsid w:val="00C32F4F"/>
    <w:rsid w:val="00C336AB"/>
    <w:rsid w:val="00C35652"/>
    <w:rsid w:val="00C357F9"/>
    <w:rsid w:val="00C3729B"/>
    <w:rsid w:val="00C46D38"/>
    <w:rsid w:val="00C56429"/>
    <w:rsid w:val="00C6030A"/>
    <w:rsid w:val="00C60985"/>
    <w:rsid w:val="00C62B03"/>
    <w:rsid w:val="00C64D04"/>
    <w:rsid w:val="00C6610C"/>
    <w:rsid w:val="00C6704F"/>
    <w:rsid w:val="00C74CEF"/>
    <w:rsid w:val="00C75682"/>
    <w:rsid w:val="00C84A6A"/>
    <w:rsid w:val="00C84DAB"/>
    <w:rsid w:val="00C854FB"/>
    <w:rsid w:val="00C86C70"/>
    <w:rsid w:val="00C871C5"/>
    <w:rsid w:val="00C87687"/>
    <w:rsid w:val="00C93B53"/>
    <w:rsid w:val="00C9491C"/>
    <w:rsid w:val="00C95EAA"/>
    <w:rsid w:val="00C9736E"/>
    <w:rsid w:val="00CA0C76"/>
    <w:rsid w:val="00CA4DB1"/>
    <w:rsid w:val="00CA51C2"/>
    <w:rsid w:val="00CA5587"/>
    <w:rsid w:val="00CA5FFC"/>
    <w:rsid w:val="00CA7D53"/>
    <w:rsid w:val="00CB16BA"/>
    <w:rsid w:val="00CB2070"/>
    <w:rsid w:val="00CB6166"/>
    <w:rsid w:val="00CB6E04"/>
    <w:rsid w:val="00CC0512"/>
    <w:rsid w:val="00CC0D2F"/>
    <w:rsid w:val="00CC2195"/>
    <w:rsid w:val="00CC7D97"/>
    <w:rsid w:val="00CD0EDD"/>
    <w:rsid w:val="00CD38B6"/>
    <w:rsid w:val="00CD4964"/>
    <w:rsid w:val="00CD4AAD"/>
    <w:rsid w:val="00CD5E2D"/>
    <w:rsid w:val="00CE0116"/>
    <w:rsid w:val="00CE07F1"/>
    <w:rsid w:val="00CE09A3"/>
    <w:rsid w:val="00CE44D0"/>
    <w:rsid w:val="00CE5647"/>
    <w:rsid w:val="00CE61F6"/>
    <w:rsid w:val="00CF0053"/>
    <w:rsid w:val="00CF13D8"/>
    <w:rsid w:val="00CF1DA1"/>
    <w:rsid w:val="00CF3766"/>
    <w:rsid w:val="00CF441D"/>
    <w:rsid w:val="00CF46AB"/>
    <w:rsid w:val="00CF7054"/>
    <w:rsid w:val="00CF7732"/>
    <w:rsid w:val="00CF7EA8"/>
    <w:rsid w:val="00D02296"/>
    <w:rsid w:val="00D10B51"/>
    <w:rsid w:val="00D11DD4"/>
    <w:rsid w:val="00D145F9"/>
    <w:rsid w:val="00D22D57"/>
    <w:rsid w:val="00D22E96"/>
    <w:rsid w:val="00D24D46"/>
    <w:rsid w:val="00D32225"/>
    <w:rsid w:val="00D36B58"/>
    <w:rsid w:val="00D37F98"/>
    <w:rsid w:val="00D43FFF"/>
    <w:rsid w:val="00D44AE6"/>
    <w:rsid w:val="00D45206"/>
    <w:rsid w:val="00D45C3E"/>
    <w:rsid w:val="00D47640"/>
    <w:rsid w:val="00D50892"/>
    <w:rsid w:val="00D50B42"/>
    <w:rsid w:val="00D5264A"/>
    <w:rsid w:val="00D52839"/>
    <w:rsid w:val="00D53F63"/>
    <w:rsid w:val="00D545C1"/>
    <w:rsid w:val="00D60363"/>
    <w:rsid w:val="00D607E5"/>
    <w:rsid w:val="00D61F8D"/>
    <w:rsid w:val="00D64B6E"/>
    <w:rsid w:val="00D67728"/>
    <w:rsid w:val="00D703F4"/>
    <w:rsid w:val="00D713F3"/>
    <w:rsid w:val="00D71A58"/>
    <w:rsid w:val="00D7480A"/>
    <w:rsid w:val="00D76B2B"/>
    <w:rsid w:val="00D76B43"/>
    <w:rsid w:val="00D842DD"/>
    <w:rsid w:val="00D843A5"/>
    <w:rsid w:val="00D8543A"/>
    <w:rsid w:val="00D8604D"/>
    <w:rsid w:val="00D91445"/>
    <w:rsid w:val="00D91C7D"/>
    <w:rsid w:val="00D92938"/>
    <w:rsid w:val="00D96F7F"/>
    <w:rsid w:val="00D97351"/>
    <w:rsid w:val="00D976C4"/>
    <w:rsid w:val="00DA0B26"/>
    <w:rsid w:val="00DA21E4"/>
    <w:rsid w:val="00DA310B"/>
    <w:rsid w:val="00DA4577"/>
    <w:rsid w:val="00DA63EC"/>
    <w:rsid w:val="00DA6481"/>
    <w:rsid w:val="00DA7A0B"/>
    <w:rsid w:val="00DA7AD0"/>
    <w:rsid w:val="00DB158A"/>
    <w:rsid w:val="00DB1A87"/>
    <w:rsid w:val="00DB3CC0"/>
    <w:rsid w:val="00DB454A"/>
    <w:rsid w:val="00DB591A"/>
    <w:rsid w:val="00DB68F3"/>
    <w:rsid w:val="00DB6D0C"/>
    <w:rsid w:val="00DB704A"/>
    <w:rsid w:val="00DC138B"/>
    <w:rsid w:val="00DC35C4"/>
    <w:rsid w:val="00DC4DCA"/>
    <w:rsid w:val="00DC5FF8"/>
    <w:rsid w:val="00DC7F17"/>
    <w:rsid w:val="00DD3478"/>
    <w:rsid w:val="00DE039F"/>
    <w:rsid w:val="00DE1349"/>
    <w:rsid w:val="00DE4791"/>
    <w:rsid w:val="00DE52E7"/>
    <w:rsid w:val="00DE5724"/>
    <w:rsid w:val="00DE5906"/>
    <w:rsid w:val="00DE5D46"/>
    <w:rsid w:val="00DE71E2"/>
    <w:rsid w:val="00DF0380"/>
    <w:rsid w:val="00DF1AFD"/>
    <w:rsid w:val="00DF694E"/>
    <w:rsid w:val="00E00584"/>
    <w:rsid w:val="00E0195A"/>
    <w:rsid w:val="00E024A8"/>
    <w:rsid w:val="00E1140E"/>
    <w:rsid w:val="00E16332"/>
    <w:rsid w:val="00E20FA1"/>
    <w:rsid w:val="00E214B5"/>
    <w:rsid w:val="00E235A3"/>
    <w:rsid w:val="00E23BC8"/>
    <w:rsid w:val="00E25B63"/>
    <w:rsid w:val="00E31016"/>
    <w:rsid w:val="00E331E2"/>
    <w:rsid w:val="00E33F28"/>
    <w:rsid w:val="00E34A37"/>
    <w:rsid w:val="00E36A73"/>
    <w:rsid w:val="00E37650"/>
    <w:rsid w:val="00E40848"/>
    <w:rsid w:val="00E410B2"/>
    <w:rsid w:val="00E41691"/>
    <w:rsid w:val="00E41BED"/>
    <w:rsid w:val="00E44A30"/>
    <w:rsid w:val="00E45804"/>
    <w:rsid w:val="00E469D1"/>
    <w:rsid w:val="00E4709F"/>
    <w:rsid w:val="00E479D8"/>
    <w:rsid w:val="00E53D5C"/>
    <w:rsid w:val="00E55A9A"/>
    <w:rsid w:val="00E57C1D"/>
    <w:rsid w:val="00E604F9"/>
    <w:rsid w:val="00E65100"/>
    <w:rsid w:val="00E67BE4"/>
    <w:rsid w:val="00E7067A"/>
    <w:rsid w:val="00E71575"/>
    <w:rsid w:val="00E73616"/>
    <w:rsid w:val="00E750FC"/>
    <w:rsid w:val="00E756C4"/>
    <w:rsid w:val="00E75C6E"/>
    <w:rsid w:val="00E80070"/>
    <w:rsid w:val="00E84237"/>
    <w:rsid w:val="00E912AB"/>
    <w:rsid w:val="00E93E55"/>
    <w:rsid w:val="00E9569C"/>
    <w:rsid w:val="00E95C3D"/>
    <w:rsid w:val="00E969B4"/>
    <w:rsid w:val="00E97695"/>
    <w:rsid w:val="00EA1E1A"/>
    <w:rsid w:val="00EA2020"/>
    <w:rsid w:val="00EA24EB"/>
    <w:rsid w:val="00EA43BD"/>
    <w:rsid w:val="00EA48AA"/>
    <w:rsid w:val="00EA74F7"/>
    <w:rsid w:val="00EB068D"/>
    <w:rsid w:val="00EB1C27"/>
    <w:rsid w:val="00EB3493"/>
    <w:rsid w:val="00EB470B"/>
    <w:rsid w:val="00EC0C21"/>
    <w:rsid w:val="00EC1560"/>
    <w:rsid w:val="00EC1F65"/>
    <w:rsid w:val="00EC2512"/>
    <w:rsid w:val="00EC3FF3"/>
    <w:rsid w:val="00EC4B0A"/>
    <w:rsid w:val="00EC5993"/>
    <w:rsid w:val="00EC78BA"/>
    <w:rsid w:val="00ED2DE8"/>
    <w:rsid w:val="00ED3941"/>
    <w:rsid w:val="00ED45CA"/>
    <w:rsid w:val="00ED4AE0"/>
    <w:rsid w:val="00ED681E"/>
    <w:rsid w:val="00ED6A1B"/>
    <w:rsid w:val="00ED6B6C"/>
    <w:rsid w:val="00ED7B59"/>
    <w:rsid w:val="00EE083F"/>
    <w:rsid w:val="00EE1014"/>
    <w:rsid w:val="00EE1290"/>
    <w:rsid w:val="00EE32A6"/>
    <w:rsid w:val="00EE4836"/>
    <w:rsid w:val="00EE486D"/>
    <w:rsid w:val="00EE4D8B"/>
    <w:rsid w:val="00EE5E38"/>
    <w:rsid w:val="00EF12EE"/>
    <w:rsid w:val="00EF1798"/>
    <w:rsid w:val="00EF1D82"/>
    <w:rsid w:val="00EF356B"/>
    <w:rsid w:val="00EF5EAE"/>
    <w:rsid w:val="00F01F4E"/>
    <w:rsid w:val="00F076A9"/>
    <w:rsid w:val="00F1019A"/>
    <w:rsid w:val="00F10A36"/>
    <w:rsid w:val="00F13134"/>
    <w:rsid w:val="00F132E0"/>
    <w:rsid w:val="00F13800"/>
    <w:rsid w:val="00F14273"/>
    <w:rsid w:val="00F15285"/>
    <w:rsid w:val="00F20108"/>
    <w:rsid w:val="00F24CD6"/>
    <w:rsid w:val="00F25206"/>
    <w:rsid w:val="00F25825"/>
    <w:rsid w:val="00F26957"/>
    <w:rsid w:val="00F3005F"/>
    <w:rsid w:val="00F304D5"/>
    <w:rsid w:val="00F36009"/>
    <w:rsid w:val="00F37181"/>
    <w:rsid w:val="00F37753"/>
    <w:rsid w:val="00F423AA"/>
    <w:rsid w:val="00F5731A"/>
    <w:rsid w:val="00F57736"/>
    <w:rsid w:val="00F634C2"/>
    <w:rsid w:val="00F65032"/>
    <w:rsid w:val="00F65473"/>
    <w:rsid w:val="00F658E4"/>
    <w:rsid w:val="00F755D2"/>
    <w:rsid w:val="00F7716C"/>
    <w:rsid w:val="00F81D33"/>
    <w:rsid w:val="00F83428"/>
    <w:rsid w:val="00F84DEA"/>
    <w:rsid w:val="00F8577D"/>
    <w:rsid w:val="00F86A56"/>
    <w:rsid w:val="00F8777A"/>
    <w:rsid w:val="00F92996"/>
    <w:rsid w:val="00F94947"/>
    <w:rsid w:val="00FA0B5C"/>
    <w:rsid w:val="00FA16D7"/>
    <w:rsid w:val="00FA1E3D"/>
    <w:rsid w:val="00FA6008"/>
    <w:rsid w:val="00FA663C"/>
    <w:rsid w:val="00FB0868"/>
    <w:rsid w:val="00FB102E"/>
    <w:rsid w:val="00FB152B"/>
    <w:rsid w:val="00FB7827"/>
    <w:rsid w:val="00FB7A2B"/>
    <w:rsid w:val="00FC11E2"/>
    <w:rsid w:val="00FC321C"/>
    <w:rsid w:val="00FC3B00"/>
    <w:rsid w:val="00FC7AEE"/>
    <w:rsid w:val="00FD0BA3"/>
    <w:rsid w:val="00FD24A3"/>
    <w:rsid w:val="00FD7772"/>
    <w:rsid w:val="00FD7DB0"/>
    <w:rsid w:val="00FE0109"/>
    <w:rsid w:val="00FE02F7"/>
    <w:rsid w:val="00FE10B2"/>
    <w:rsid w:val="00FE227B"/>
    <w:rsid w:val="00FE2D33"/>
    <w:rsid w:val="00FE3EEC"/>
    <w:rsid w:val="00FE4E76"/>
    <w:rsid w:val="00FE629A"/>
    <w:rsid w:val="00FE781F"/>
    <w:rsid w:val="00FF03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37ADC0"/>
  <w15:docId w15:val="{09120D6F-DA90-416B-B80D-3B45F2A3F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5B9C"/>
    <w:rPr>
      <w:rFonts w:ascii="Times New Roman" w:hAnsi="Times New Roman"/>
      <w:sz w:val="24"/>
      <w:szCs w:val="24"/>
      <w:lang w:val="ro-RO" w:bidi="en-US"/>
    </w:rPr>
  </w:style>
  <w:style w:type="paragraph" w:styleId="Heading1">
    <w:name w:val="heading 1"/>
    <w:basedOn w:val="Normal"/>
    <w:next w:val="Normal"/>
    <w:link w:val="Heading1Char"/>
    <w:uiPriority w:val="9"/>
    <w:qFormat/>
    <w:rsid w:val="00233472"/>
    <w:pPr>
      <w:keepNext/>
      <w:pageBreakBefore/>
      <w:numPr>
        <w:numId w:val="1"/>
      </w:numPr>
      <w:spacing w:before="240" w:after="60"/>
      <w:outlineLvl w:val="0"/>
    </w:pPr>
    <w:rPr>
      <w:b/>
      <w:bCs/>
      <w:kern w:val="32"/>
      <w:sz w:val="32"/>
      <w:szCs w:val="32"/>
    </w:rPr>
  </w:style>
  <w:style w:type="paragraph" w:styleId="Heading2">
    <w:name w:val="heading 2"/>
    <w:basedOn w:val="Normal"/>
    <w:next w:val="Normal"/>
    <w:link w:val="Heading2Char"/>
    <w:uiPriority w:val="9"/>
    <w:qFormat/>
    <w:rsid w:val="002D5395"/>
    <w:pPr>
      <w:keepNext/>
      <w:numPr>
        <w:numId w:val="32"/>
      </w:numPr>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943695"/>
    <w:pPr>
      <w:keepNext/>
      <w:numPr>
        <w:numId w:val="30"/>
      </w:numPr>
      <w:spacing w:before="240" w:after="60"/>
      <w:outlineLvl w:val="2"/>
    </w:pPr>
    <w:rPr>
      <w:b/>
      <w:bCs/>
      <w:sz w:val="28"/>
      <w:szCs w:val="26"/>
    </w:rPr>
  </w:style>
  <w:style w:type="paragraph" w:styleId="Heading4">
    <w:name w:val="heading 4"/>
    <w:basedOn w:val="Normal"/>
    <w:next w:val="Normal"/>
    <w:link w:val="Heading4Char"/>
    <w:uiPriority w:val="9"/>
    <w:qFormat/>
    <w:rsid w:val="00383317"/>
    <w:pPr>
      <w:keepNext/>
      <w:numPr>
        <w:numId w:val="31"/>
      </w:numPr>
      <w:spacing w:before="240" w:after="60"/>
      <w:outlineLvl w:val="3"/>
    </w:pPr>
    <w:rPr>
      <w:b/>
      <w:bCs/>
      <w:sz w:val="28"/>
      <w:szCs w:val="28"/>
    </w:rPr>
  </w:style>
  <w:style w:type="paragraph" w:styleId="Heading5">
    <w:name w:val="heading 5"/>
    <w:basedOn w:val="Normal"/>
    <w:next w:val="Normal"/>
    <w:link w:val="Heading5Char"/>
    <w:uiPriority w:val="9"/>
    <w:qFormat/>
    <w:rsid w:val="00383317"/>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qFormat/>
    <w:rsid w:val="00383317"/>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qFormat/>
    <w:rsid w:val="00383317"/>
    <w:pPr>
      <w:numPr>
        <w:ilvl w:val="6"/>
        <w:numId w:val="1"/>
      </w:numPr>
      <w:spacing w:before="240" w:after="60"/>
      <w:outlineLvl w:val="6"/>
    </w:pPr>
  </w:style>
  <w:style w:type="paragraph" w:styleId="Heading8">
    <w:name w:val="heading 8"/>
    <w:basedOn w:val="Normal"/>
    <w:next w:val="Normal"/>
    <w:link w:val="Heading8Char"/>
    <w:uiPriority w:val="9"/>
    <w:qFormat/>
    <w:rsid w:val="00383317"/>
    <w:pPr>
      <w:numPr>
        <w:ilvl w:val="7"/>
        <w:numId w:val="1"/>
      </w:numPr>
      <w:spacing w:before="240" w:after="60"/>
      <w:outlineLvl w:val="7"/>
    </w:pPr>
    <w:rPr>
      <w:i/>
      <w:iCs/>
    </w:rPr>
  </w:style>
  <w:style w:type="paragraph" w:styleId="Heading9">
    <w:name w:val="heading 9"/>
    <w:basedOn w:val="Normal"/>
    <w:next w:val="Normal"/>
    <w:link w:val="Heading9Char"/>
    <w:uiPriority w:val="9"/>
    <w:qFormat/>
    <w:rsid w:val="00383317"/>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t"/>
    <w:basedOn w:val="Normal"/>
    <w:next w:val="Normal"/>
    <w:link w:val="TitleChar"/>
    <w:qFormat/>
    <w:rsid w:val="002F1B67"/>
    <w:pPr>
      <w:pageBreakBefore/>
      <w:spacing w:before="240" w:after="60"/>
      <w:jc w:val="center"/>
      <w:outlineLvl w:val="0"/>
    </w:pPr>
    <w:rPr>
      <w:rFonts w:ascii="Cambria" w:hAnsi="Cambria"/>
      <w:b/>
      <w:bCs/>
      <w:kern w:val="28"/>
      <w:sz w:val="32"/>
      <w:szCs w:val="32"/>
    </w:rPr>
  </w:style>
  <w:style w:type="character" w:customStyle="1" w:styleId="TitleChar">
    <w:name w:val="Title Char"/>
    <w:aliases w:val="Tt Char"/>
    <w:link w:val="Title"/>
    <w:rsid w:val="002F1B67"/>
    <w:rPr>
      <w:rFonts w:ascii="Cambria" w:hAnsi="Cambria"/>
      <w:b/>
      <w:bCs/>
      <w:kern w:val="28"/>
      <w:sz w:val="32"/>
      <w:szCs w:val="32"/>
      <w:lang w:val="en-US" w:eastAsia="en-US" w:bidi="en-US"/>
    </w:rPr>
  </w:style>
  <w:style w:type="paragraph" w:styleId="TOC1">
    <w:name w:val="toc 1"/>
    <w:basedOn w:val="Normal"/>
    <w:next w:val="Normal"/>
    <w:autoRedefine/>
    <w:uiPriority w:val="39"/>
    <w:rsid w:val="00337842"/>
    <w:pPr>
      <w:tabs>
        <w:tab w:val="right" w:leader="dot" w:pos="8513"/>
      </w:tabs>
      <w:spacing w:before="360"/>
      <w:jc w:val="both"/>
    </w:pPr>
    <w:rPr>
      <w:b/>
      <w:caps/>
    </w:rPr>
  </w:style>
  <w:style w:type="paragraph" w:styleId="TOC2">
    <w:name w:val="toc 2"/>
    <w:basedOn w:val="Normal"/>
    <w:next w:val="Normal"/>
    <w:autoRedefine/>
    <w:uiPriority w:val="39"/>
    <w:rsid w:val="001F5D56"/>
    <w:pPr>
      <w:tabs>
        <w:tab w:val="left" w:pos="600"/>
        <w:tab w:val="right" w:leader="dot" w:pos="9061"/>
      </w:tabs>
      <w:spacing w:after="60"/>
    </w:pPr>
    <w:rPr>
      <w:b/>
    </w:rPr>
  </w:style>
  <w:style w:type="paragraph" w:styleId="TOC3">
    <w:name w:val="toc 3"/>
    <w:basedOn w:val="Normal"/>
    <w:next w:val="Normal"/>
    <w:autoRedefine/>
    <w:uiPriority w:val="39"/>
    <w:rsid w:val="001F5D56"/>
    <w:pPr>
      <w:spacing w:before="60" w:after="60"/>
      <w:ind w:left="198"/>
    </w:pPr>
  </w:style>
  <w:style w:type="paragraph" w:styleId="Header">
    <w:name w:val="header"/>
    <w:basedOn w:val="Normal"/>
    <w:link w:val="HeaderChar"/>
    <w:unhideWhenUsed/>
    <w:rsid w:val="001F5D56"/>
    <w:pPr>
      <w:tabs>
        <w:tab w:val="center" w:pos="4680"/>
        <w:tab w:val="right" w:pos="9360"/>
      </w:tabs>
    </w:pPr>
  </w:style>
  <w:style w:type="character" w:customStyle="1" w:styleId="HeaderChar">
    <w:name w:val="Header Char"/>
    <w:link w:val="Header"/>
    <w:uiPriority w:val="99"/>
    <w:semiHidden/>
    <w:rsid w:val="001F5D56"/>
    <w:rPr>
      <w:rFonts w:ascii="Arial" w:eastAsia="Times New Roman" w:hAnsi="Arial" w:cs="Times New Roman"/>
      <w:sz w:val="20"/>
      <w:szCs w:val="20"/>
      <w:lang w:val="de-DE" w:eastAsia="de-DE"/>
    </w:rPr>
  </w:style>
  <w:style w:type="paragraph" w:styleId="Footer">
    <w:name w:val="footer"/>
    <w:basedOn w:val="Normal"/>
    <w:link w:val="FooterChar"/>
    <w:uiPriority w:val="99"/>
    <w:unhideWhenUsed/>
    <w:rsid w:val="001F5D56"/>
    <w:pPr>
      <w:tabs>
        <w:tab w:val="center" w:pos="4680"/>
        <w:tab w:val="right" w:pos="9360"/>
      </w:tabs>
    </w:pPr>
  </w:style>
  <w:style w:type="character" w:customStyle="1" w:styleId="FooterChar">
    <w:name w:val="Footer Char"/>
    <w:link w:val="Footer"/>
    <w:uiPriority w:val="99"/>
    <w:rsid w:val="001F5D56"/>
    <w:rPr>
      <w:rFonts w:ascii="Arial" w:eastAsia="Times New Roman" w:hAnsi="Arial" w:cs="Times New Roman"/>
      <w:sz w:val="20"/>
      <w:szCs w:val="20"/>
      <w:lang w:val="de-DE" w:eastAsia="de-DE"/>
    </w:rPr>
  </w:style>
  <w:style w:type="table" w:styleId="TableGrid">
    <w:name w:val="Table Grid"/>
    <w:basedOn w:val="TableNormal"/>
    <w:rsid w:val="001F5D5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233472"/>
    <w:rPr>
      <w:rFonts w:ascii="Times New Roman" w:hAnsi="Times New Roman"/>
      <w:b/>
      <w:bCs/>
      <w:kern w:val="32"/>
      <w:sz w:val="32"/>
      <w:szCs w:val="32"/>
      <w:lang w:val="ro-RO" w:bidi="en-US"/>
    </w:rPr>
  </w:style>
  <w:style w:type="character" w:customStyle="1" w:styleId="Heading2Char">
    <w:name w:val="Heading 2 Char"/>
    <w:link w:val="Heading2"/>
    <w:uiPriority w:val="9"/>
    <w:rsid w:val="00383317"/>
    <w:rPr>
      <w:rFonts w:ascii="Cambria" w:hAnsi="Cambria"/>
      <w:b/>
      <w:bCs/>
      <w:i/>
      <w:iCs/>
      <w:sz w:val="28"/>
      <w:szCs w:val="28"/>
      <w:lang w:val="ro-RO" w:bidi="en-US"/>
    </w:rPr>
  </w:style>
  <w:style w:type="character" w:customStyle="1" w:styleId="Heading3Char">
    <w:name w:val="Heading 3 Char"/>
    <w:link w:val="Heading3"/>
    <w:uiPriority w:val="9"/>
    <w:rsid w:val="00943695"/>
    <w:rPr>
      <w:rFonts w:ascii="Times New Roman" w:hAnsi="Times New Roman"/>
      <w:b/>
      <w:bCs/>
      <w:sz w:val="28"/>
      <w:szCs w:val="26"/>
      <w:lang w:val="ro-RO" w:bidi="en-US"/>
    </w:rPr>
  </w:style>
  <w:style w:type="paragraph" w:styleId="NormalWeb">
    <w:name w:val="Normal (Web)"/>
    <w:basedOn w:val="Normal"/>
    <w:uiPriority w:val="99"/>
    <w:semiHidden/>
    <w:unhideWhenUsed/>
    <w:rsid w:val="000D73FF"/>
    <w:pPr>
      <w:spacing w:before="100" w:beforeAutospacing="1" w:after="100" w:afterAutospacing="1"/>
    </w:pPr>
    <w:rPr>
      <w:lang w:val="en-US"/>
    </w:rPr>
  </w:style>
  <w:style w:type="character" w:customStyle="1" w:styleId="Heading4Char">
    <w:name w:val="Heading 4 Char"/>
    <w:link w:val="Heading4"/>
    <w:uiPriority w:val="9"/>
    <w:rsid w:val="00383317"/>
    <w:rPr>
      <w:rFonts w:ascii="Times New Roman" w:hAnsi="Times New Roman"/>
      <w:b/>
      <w:bCs/>
      <w:sz w:val="28"/>
      <w:szCs w:val="28"/>
      <w:lang w:val="ro-RO" w:bidi="en-US"/>
    </w:rPr>
  </w:style>
  <w:style w:type="character" w:customStyle="1" w:styleId="Heading5Char">
    <w:name w:val="Heading 5 Char"/>
    <w:link w:val="Heading5"/>
    <w:uiPriority w:val="9"/>
    <w:rsid w:val="00383317"/>
    <w:rPr>
      <w:rFonts w:ascii="Times New Roman" w:hAnsi="Times New Roman"/>
      <w:b/>
      <w:bCs/>
      <w:i/>
      <w:iCs/>
      <w:sz w:val="26"/>
      <w:szCs w:val="26"/>
      <w:lang w:val="ro-RO" w:bidi="en-US"/>
    </w:rPr>
  </w:style>
  <w:style w:type="character" w:customStyle="1" w:styleId="Heading6Char">
    <w:name w:val="Heading 6 Char"/>
    <w:link w:val="Heading6"/>
    <w:uiPriority w:val="9"/>
    <w:rsid w:val="00383317"/>
    <w:rPr>
      <w:rFonts w:ascii="Times New Roman" w:hAnsi="Times New Roman"/>
      <w:b/>
      <w:bCs/>
      <w:sz w:val="22"/>
      <w:szCs w:val="22"/>
      <w:lang w:val="ro-RO" w:bidi="en-US"/>
    </w:rPr>
  </w:style>
  <w:style w:type="character" w:customStyle="1" w:styleId="Heading7Char">
    <w:name w:val="Heading 7 Char"/>
    <w:link w:val="Heading7"/>
    <w:uiPriority w:val="9"/>
    <w:rsid w:val="00383317"/>
    <w:rPr>
      <w:rFonts w:ascii="Times New Roman" w:hAnsi="Times New Roman"/>
      <w:sz w:val="24"/>
      <w:szCs w:val="24"/>
      <w:lang w:val="ro-RO" w:bidi="en-US"/>
    </w:rPr>
  </w:style>
  <w:style w:type="character" w:customStyle="1" w:styleId="Heading8Char">
    <w:name w:val="Heading 8 Char"/>
    <w:link w:val="Heading8"/>
    <w:uiPriority w:val="9"/>
    <w:rsid w:val="00383317"/>
    <w:rPr>
      <w:rFonts w:ascii="Times New Roman" w:hAnsi="Times New Roman"/>
      <w:i/>
      <w:iCs/>
      <w:sz w:val="24"/>
      <w:szCs w:val="24"/>
      <w:lang w:val="ro-RO" w:bidi="en-US"/>
    </w:rPr>
  </w:style>
  <w:style w:type="character" w:customStyle="1" w:styleId="Heading9Char">
    <w:name w:val="Heading 9 Char"/>
    <w:link w:val="Heading9"/>
    <w:uiPriority w:val="9"/>
    <w:rsid w:val="00383317"/>
    <w:rPr>
      <w:rFonts w:ascii="Cambria" w:hAnsi="Cambria"/>
      <w:sz w:val="22"/>
      <w:szCs w:val="22"/>
      <w:lang w:val="ro-RO" w:bidi="en-US"/>
    </w:rPr>
  </w:style>
  <w:style w:type="paragraph" w:styleId="Subtitle">
    <w:name w:val="Subtitle"/>
    <w:basedOn w:val="Normal"/>
    <w:next w:val="Normal"/>
    <w:link w:val="SubtitleChar"/>
    <w:uiPriority w:val="11"/>
    <w:qFormat/>
    <w:rsid w:val="00383317"/>
    <w:pPr>
      <w:spacing w:after="60"/>
      <w:jc w:val="center"/>
      <w:outlineLvl w:val="1"/>
    </w:pPr>
    <w:rPr>
      <w:rFonts w:ascii="Cambria" w:hAnsi="Cambria"/>
    </w:rPr>
  </w:style>
  <w:style w:type="character" w:customStyle="1" w:styleId="SubtitleChar">
    <w:name w:val="Subtitle Char"/>
    <w:link w:val="Subtitle"/>
    <w:uiPriority w:val="11"/>
    <w:rsid w:val="00383317"/>
    <w:rPr>
      <w:rFonts w:ascii="Cambria" w:eastAsia="Times New Roman" w:hAnsi="Cambria"/>
      <w:sz w:val="24"/>
      <w:szCs w:val="24"/>
    </w:rPr>
  </w:style>
  <w:style w:type="character" w:styleId="Strong">
    <w:name w:val="Strong"/>
    <w:uiPriority w:val="22"/>
    <w:qFormat/>
    <w:rsid w:val="00383317"/>
    <w:rPr>
      <w:b/>
      <w:bCs/>
    </w:rPr>
  </w:style>
  <w:style w:type="character" w:styleId="Emphasis">
    <w:name w:val="Emphasis"/>
    <w:uiPriority w:val="20"/>
    <w:qFormat/>
    <w:rsid w:val="00383317"/>
    <w:rPr>
      <w:rFonts w:ascii="Calibri" w:hAnsi="Calibri"/>
      <w:b/>
      <w:i/>
      <w:iCs/>
    </w:rPr>
  </w:style>
  <w:style w:type="paragraph" w:styleId="NoSpacing">
    <w:name w:val="No Spacing"/>
    <w:basedOn w:val="Normal"/>
    <w:link w:val="NoSpacingChar"/>
    <w:uiPriority w:val="1"/>
    <w:qFormat/>
    <w:rsid w:val="00383317"/>
    <w:rPr>
      <w:szCs w:val="32"/>
    </w:rPr>
  </w:style>
  <w:style w:type="paragraph" w:styleId="ListParagraph">
    <w:name w:val="List Paragraph"/>
    <w:basedOn w:val="Normal"/>
    <w:uiPriority w:val="34"/>
    <w:qFormat/>
    <w:rsid w:val="00383317"/>
    <w:pPr>
      <w:ind w:left="720"/>
      <w:contextualSpacing/>
    </w:pPr>
  </w:style>
  <w:style w:type="paragraph" w:styleId="Quote">
    <w:name w:val="Quote"/>
    <w:basedOn w:val="Normal"/>
    <w:next w:val="Normal"/>
    <w:link w:val="QuoteChar"/>
    <w:uiPriority w:val="29"/>
    <w:qFormat/>
    <w:rsid w:val="00383317"/>
    <w:rPr>
      <w:i/>
    </w:rPr>
  </w:style>
  <w:style w:type="character" w:customStyle="1" w:styleId="QuoteChar">
    <w:name w:val="Quote Char"/>
    <w:link w:val="Quote"/>
    <w:uiPriority w:val="29"/>
    <w:rsid w:val="00383317"/>
    <w:rPr>
      <w:i/>
      <w:sz w:val="24"/>
      <w:szCs w:val="24"/>
    </w:rPr>
  </w:style>
  <w:style w:type="paragraph" w:styleId="IntenseQuote">
    <w:name w:val="Intense Quote"/>
    <w:basedOn w:val="Normal"/>
    <w:next w:val="Normal"/>
    <w:link w:val="IntenseQuoteChar"/>
    <w:uiPriority w:val="30"/>
    <w:qFormat/>
    <w:rsid w:val="00383317"/>
    <w:pPr>
      <w:ind w:left="720" w:right="720"/>
    </w:pPr>
    <w:rPr>
      <w:b/>
      <w:i/>
      <w:szCs w:val="22"/>
    </w:rPr>
  </w:style>
  <w:style w:type="character" w:customStyle="1" w:styleId="IntenseQuoteChar">
    <w:name w:val="Intense Quote Char"/>
    <w:link w:val="IntenseQuote"/>
    <w:uiPriority w:val="30"/>
    <w:rsid w:val="00383317"/>
    <w:rPr>
      <w:b/>
      <w:i/>
      <w:sz w:val="24"/>
    </w:rPr>
  </w:style>
  <w:style w:type="character" w:styleId="SubtleEmphasis">
    <w:name w:val="Subtle Emphasis"/>
    <w:uiPriority w:val="19"/>
    <w:qFormat/>
    <w:rsid w:val="00383317"/>
    <w:rPr>
      <w:i/>
      <w:color w:val="5A5A5A"/>
    </w:rPr>
  </w:style>
  <w:style w:type="character" w:styleId="IntenseEmphasis">
    <w:name w:val="Intense Emphasis"/>
    <w:uiPriority w:val="21"/>
    <w:qFormat/>
    <w:rsid w:val="00383317"/>
    <w:rPr>
      <w:b/>
      <w:i/>
      <w:sz w:val="24"/>
      <w:szCs w:val="24"/>
      <w:u w:val="single"/>
    </w:rPr>
  </w:style>
  <w:style w:type="character" w:styleId="SubtleReference">
    <w:name w:val="Subtle Reference"/>
    <w:uiPriority w:val="31"/>
    <w:qFormat/>
    <w:rsid w:val="00383317"/>
    <w:rPr>
      <w:sz w:val="24"/>
      <w:szCs w:val="24"/>
      <w:u w:val="single"/>
    </w:rPr>
  </w:style>
  <w:style w:type="character" w:styleId="IntenseReference">
    <w:name w:val="Intense Reference"/>
    <w:uiPriority w:val="32"/>
    <w:qFormat/>
    <w:rsid w:val="00383317"/>
    <w:rPr>
      <w:b/>
      <w:sz w:val="24"/>
      <w:u w:val="single"/>
    </w:rPr>
  </w:style>
  <w:style w:type="character" w:styleId="BookTitle">
    <w:name w:val="Book Title"/>
    <w:uiPriority w:val="33"/>
    <w:qFormat/>
    <w:rsid w:val="00383317"/>
    <w:rPr>
      <w:rFonts w:ascii="Cambria" w:eastAsia="Times New Roman" w:hAnsi="Cambria"/>
      <w:b/>
      <w:i/>
      <w:sz w:val="24"/>
      <w:szCs w:val="24"/>
    </w:rPr>
  </w:style>
  <w:style w:type="paragraph" w:styleId="TOCHeading">
    <w:name w:val="TOC Heading"/>
    <w:basedOn w:val="Heading1"/>
    <w:next w:val="Normal"/>
    <w:link w:val="TOCHeadingChar"/>
    <w:uiPriority w:val="39"/>
    <w:qFormat/>
    <w:rsid w:val="00383317"/>
    <w:pPr>
      <w:outlineLvl w:val="9"/>
    </w:pPr>
  </w:style>
  <w:style w:type="character" w:styleId="Hyperlink">
    <w:name w:val="Hyperlink"/>
    <w:uiPriority w:val="99"/>
    <w:unhideWhenUsed/>
    <w:rsid w:val="00D10B51"/>
    <w:rPr>
      <w:color w:val="0000FF"/>
      <w:u w:val="single"/>
    </w:rPr>
  </w:style>
  <w:style w:type="character" w:styleId="FollowedHyperlink">
    <w:name w:val="FollowedHyperlink"/>
    <w:uiPriority w:val="99"/>
    <w:semiHidden/>
    <w:unhideWhenUsed/>
    <w:rsid w:val="00D10B51"/>
    <w:rPr>
      <w:color w:val="800080"/>
      <w:u w:val="single"/>
    </w:rPr>
  </w:style>
  <w:style w:type="paragraph" w:customStyle="1" w:styleId="comentarii">
    <w:name w:val="comentarii"/>
    <w:basedOn w:val="Normal"/>
    <w:qFormat/>
    <w:rsid w:val="0099696B"/>
    <w:pPr>
      <w:spacing w:before="100" w:beforeAutospacing="1" w:after="100" w:afterAutospacing="1"/>
    </w:pPr>
    <w:rPr>
      <w:rFonts w:ascii="Arial" w:hAnsi="Arial" w:cs="Arial"/>
      <w:bCs/>
      <w:color w:val="0000FF"/>
      <w:sz w:val="18"/>
      <w:szCs w:val="26"/>
    </w:rPr>
  </w:style>
  <w:style w:type="character" w:customStyle="1" w:styleId="apple-converted-space">
    <w:name w:val="apple-converted-space"/>
    <w:rsid w:val="00F83428"/>
  </w:style>
  <w:style w:type="character" w:customStyle="1" w:styleId="NoSpacingChar">
    <w:name w:val="No Spacing Char"/>
    <w:link w:val="NoSpacing"/>
    <w:uiPriority w:val="1"/>
    <w:rsid w:val="00B70ED4"/>
    <w:rPr>
      <w:sz w:val="24"/>
      <w:szCs w:val="32"/>
      <w:lang w:val="ro-RO" w:bidi="en-US"/>
    </w:rPr>
  </w:style>
  <w:style w:type="paragraph" w:customStyle="1" w:styleId="Licenta">
    <w:name w:val="Licenta"/>
    <w:basedOn w:val="Normal"/>
    <w:link w:val="LicentaChar"/>
    <w:qFormat/>
    <w:rsid w:val="0002312A"/>
    <w:pPr>
      <w:spacing w:line="360" w:lineRule="auto"/>
      <w:jc w:val="both"/>
    </w:pPr>
  </w:style>
  <w:style w:type="paragraph" w:customStyle="1" w:styleId="Style2">
    <w:name w:val="Style2"/>
    <w:basedOn w:val="Heading1"/>
    <w:link w:val="Style2Char"/>
    <w:qFormat/>
    <w:rsid w:val="002A686E"/>
    <w:pPr>
      <w:numPr>
        <w:numId w:val="0"/>
      </w:numPr>
    </w:pPr>
    <w:rPr>
      <w:sz w:val="28"/>
    </w:rPr>
  </w:style>
  <w:style w:type="character" w:customStyle="1" w:styleId="LicentaChar">
    <w:name w:val="Licenta Char"/>
    <w:basedOn w:val="Heading1Char"/>
    <w:link w:val="Licenta"/>
    <w:rsid w:val="0002312A"/>
    <w:rPr>
      <w:rFonts w:ascii="Times New Roman" w:hAnsi="Times New Roman"/>
      <w:b w:val="0"/>
      <w:bCs w:val="0"/>
      <w:kern w:val="32"/>
      <w:sz w:val="24"/>
      <w:szCs w:val="24"/>
      <w:lang w:val="ro-RO" w:bidi="en-US"/>
    </w:rPr>
  </w:style>
  <w:style w:type="paragraph" w:customStyle="1" w:styleId="Style3">
    <w:name w:val="Style3"/>
    <w:basedOn w:val="Heading1"/>
    <w:link w:val="Style3Char"/>
    <w:qFormat/>
    <w:rsid w:val="002A686E"/>
    <w:pPr>
      <w:numPr>
        <w:numId w:val="0"/>
      </w:numPr>
    </w:pPr>
  </w:style>
  <w:style w:type="character" w:customStyle="1" w:styleId="Style2Char">
    <w:name w:val="Style2 Char"/>
    <w:basedOn w:val="Heading1Char"/>
    <w:link w:val="Style2"/>
    <w:rsid w:val="002A686E"/>
    <w:rPr>
      <w:rFonts w:ascii="Times New Roman" w:hAnsi="Times New Roman"/>
      <w:b/>
      <w:bCs/>
      <w:kern w:val="32"/>
      <w:sz w:val="28"/>
      <w:szCs w:val="32"/>
      <w:lang w:val="ro-RO" w:eastAsia="en-US" w:bidi="en-US"/>
    </w:rPr>
  </w:style>
  <w:style w:type="paragraph" w:customStyle="1" w:styleId="Style4">
    <w:name w:val="Style4"/>
    <w:basedOn w:val="Heading2"/>
    <w:link w:val="Style4Char"/>
    <w:qFormat/>
    <w:rsid w:val="002A686E"/>
    <w:pPr>
      <w:numPr>
        <w:numId w:val="0"/>
      </w:numPr>
    </w:pPr>
    <w:rPr>
      <w:rFonts w:ascii="Times New Roman" w:hAnsi="Times New Roman"/>
      <w:i w:val="0"/>
    </w:rPr>
  </w:style>
  <w:style w:type="character" w:customStyle="1" w:styleId="Style3Char">
    <w:name w:val="Style3 Char"/>
    <w:basedOn w:val="Heading1Char"/>
    <w:link w:val="Style3"/>
    <w:rsid w:val="002A686E"/>
    <w:rPr>
      <w:rFonts w:ascii="Times New Roman" w:hAnsi="Times New Roman"/>
      <w:b/>
      <w:bCs/>
      <w:kern w:val="32"/>
      <w:sz w:val="32"/>
      <w:szCs w:val="32"/>
      <w:lang w:val="ro-RO" w:eastAsia="en-US" w:bidi="en-US"/>
    </w:rPr>
  </w:style>
  <w:style w:type="paragraph" w:customStyle="1" w:styleId="Style5">
    <w:name w:val="Style5"/>
    <w:basedOn w:val="Heading2"/>
    <w:link w:val="Style5Char"/>
    <w:qFormat/>
    <w:rsid w:val="005D1AC3"/>
    <w:pPr>
      <w:numPr>
        <w:numId w:val="2"/>
      </w:numPr>
    </w:pPr>
    <w:rPr>
      <w:rFonts w:ascii="Times New Roman" w:hAnsi="Times New Roman"/>
      <w:i w:val="0"/>
      <w:sz w:val="32"/>
      <w:szCs w:val="32"/>
    </w:rPr>
  </w:style>
  <w:style w:type="character" w:customStyle="1" w:styleId="Style4Char">
    <w:name w:val="Style4 Char"/>
    <w:basedOn w:val="Heading2Char"/>
    <w:link w:val="Style4"/>
    <w:rsid w:val="002A686E"/>
    <w:rPr>
      <w:rFonts w:ascii="Times New Roman" w:eastAsia="Times New Roman" w:hAnsi="Times New Roman" w:cs="Times New Roman"/>
      <w:b/>
      <w:bCs/>
      <w:i w:val="0"/>
      <w:iCs/>
      <w:sz w:val="28"/>
      <w:szCs w:val="28"/>
      <w:lang w:val="ro-RO" w:bidi="en-US"/>
    </w:rPr>
  </w:style>
  <w:style w:type="paragraph" w:customStyle="1" w:styleId="Style6">
    <w:name w:val="Style6"/>
    <w:basedOn w:val="Heading1"/>
    <w:link w:val="Style6Char"/>
    <w:qFormat/>
    <w:rsid w:val="005D1AC3"/>
    <w:pPr>
      <w:numPr>
        <w:numId w:val="0"/>
      </w:numPr>
    </w:pPr>
    <w:rPr>
      <w:sz w:val="28"/>
      <w:szCs w:val="28"/>
    </w:rPr>
  </w:style>
  <w:style w:type="character" w:customStyle="1" w:styleId="Style5Char">
    <w:name w:val="Style5 Char"/>
    <w:basedOn w:val="Heading2Char"/>
    <w:link w:val="Style5"/>
    <w:rsid w:val="005D1AC3"/>
    <w:rPr>
      <w:rFonts w:ascii="Times New Roman" w:hAnsi="Times New Roman"/>
      <w:b/>
      <w:bCs/>
      <w:i w:val="0"/>
      <w:iCs/>
      <w:sz w:val="32"/>
      <w:szCs w:val="32"/>
      <w:lang w:val="ro-RO" w:bidi="en-US"/>
    </w:rPr>
  </w:style>
  <w:style w:type="paragraph" w:customStyle="1" w:styleId="Style7">
    <w:name w:val="Style7"/>
    <w:basedOn w:val="Style5"/>
    <w:link w:val="Style7Char"/>
    <w:qFormat/>
    <w:rsid w:val="00B37876"/>
    <w:pPr>
      <w:numPr>
        <w:numId w:val="3"/>
      </w:numPr>
    </w:pPr>
  </w:style>
  <w:style w:type="character" w:customStyle="1" w:styleId="Style6Char">
    <w:name w:val="Style6 Char"/>
    <w:basedOn w:val="Heading1Char"/>
    <w:link w:val="Style6"/>
    <w:rsid w:val="005D1AC3"/>
    <w:rPr>
      <w:rFonts w:ascii="Times New Roman" w:hAnsi="Times New Roman"/>
      <w:b/>
      <w:bCs/>
      <w:kern w:val="32"/>
      <w:sz w:val="28"/>
      <w:szCs w:val="28"/>
      <w:lang w:val="ro-RO" w:eastAsia="en-US" w:bidi="en-US"/>
    </w:rPr>
  </w:style>
  <w:style w:type="paragraph" w:customStyle="1" w:styleId="Style8">
    <w:name w:val="Style8"/>
    <w:basedOn w:val="Heading3"/>
    <w:link w:val="Style8Char"/>
    <w:qFormat/>
    <w:rsid w:val="00B37876"/>
    <w:pPr>
      <w:numPr>
        <w:numId w:val="4"/>
      </w:numPr>
    </w:pPr>
  </w:style>
  <w:style w:type="character" w:customStyle="1" w:styleId="Style7Char">
    <w:name w:val="Style7 Char"/>
    <w:basedOn w:val="Style5Char"/>
    <w:link w:val="Style7"/>
    <w:rsid w:val="00B37876"/>
    <w:rPr>
      <w:rFonts w:ascii="Times New Roman" w:hAnsi="Times New Roman"/>
      <w:b/>
      <w:bCs/>
      <w:i w:val="0"/>
      <w:iCs/>
      <w:sz w:val="32"/>
      <w:szCs w:val="32"/>
      <w:lang w:val="ro-RO" w:bidi="en-US"/>
    </w:rPr>
  </w:style>
  <w:style w:type="paragraph" w:customStyle="1" w:styleId="Style9">
    <w:name w:val="Style9"/>
    <w:basedOn w:val="Heading1"/>
    <w:link w:val="Style9Char"/>
    <w:qFormat/>
    <w:rsid w:val="00E410B2"/>
    <w:pPr>
      <w:numPr>
        <w:numId w:val="0"/>
      </w:numPr>
    </w:pPr>
    <w:rPr>
      <w:sz w:val="28"/>
      <w:szCs w:val="28"/>
    </w:rPr>
  </w:style>
  <w:style w:type="character" w:customStyle="1" w:styleId="Style8Char">
    <w:name w:val="Style8 Char"/>
    <w:basedOn w:val="Heading3Char"/>
    <w:link w:val="Style8"/>
    <w:rsid w:val="00B37876"/>
    <w:rPr>
      <w:rFonts w:ascii="Times New Roman" w:hAnsi="Times New Roman"/>
      <w:b/>
      <w:bCs/>
      <w:sz w:val="28"/>
      <w:szCs w:val="26"/>
      <w:lang w:val="ro-RO" w:bidi="en-US"/>
    </w:rPr>
  </w:style>
  <w:style w:type="paragraph" w:customStyle="1" w:styleId="Style10">
    <w:name w:val="Style10"/>
    <w:basedOn w:val="Heading1"/>
    <w:link w:val="Style10Char"/>
    <w:qFormat/>
    <w:rsid w:val="00E97695"/>
    <w:pPr>
      <w:numPr>
        <w:numId w:val="0"/>
      </w:numPr>
    </w:pPr>
    <w:rPr>
      <w:sz w:val="28"/>
    </w:rPr>
  </w:style>
  <w:style w:type="character" w:customStyle="1" w:styleId="Style9Char">
    <w:name w:val="Style9 Char"/>
    <w:basedOn w:val="Heading1Char"/>
    <w:link w:val="Style9"/>
    <w:rsid w:val="00E410B2"/>
    <w:rPr>
      <w:rFonts w:ascii="Times New Roman" w:hAnsi="Times New Roman"/>
      <w:b/>
      <w:bCs/>
      <w:kern w:val="32"/>
      <w:sz w:val="28"/>
      <w:szCs w:val="28"/>
      <w:lang w:val="ro-RO" w:eastAsia="en-US" w:bidi="en-US"/>
    </w:rPr>
  </w:style>
  <w:style w:type="paragraph" w:customStyle="1" w:styleId="Style11">
    <w:name w:val="Style11"/>
    <w:basedOn w:val="Style5"/>
    <w:link w:val="Style11Char"/>
    <w:rsid w:val="004063CB"/>
    <w:pPr>
      <w:numPr>
        <w:numId w:val="5"/>
      </w:numPr>
    </w:pPr>
  </w:style>
  <w:style w:type="character" w:customStyle="1" w:styleId="Style10Char">
    <w:name w:val="Style10 Char"/>
    <w:basedOn w:val="Heading1Char"/>
    <w:link w:val="Style10"/>
    <w:rsid w:val="00E97695"/>
    <w:rPr>
      <w:rFonts w:ascii="Times New Roman" w:hAnsi="Times New Roman"/>
      <w:b/>
      <w:bCs/>
      <w:kern w:val="32"/>
      <w:sz w:val="28"/>
      <w:szCs w:val="32"/>
      <w:lang w:val="ro-RO" w:eastAsia="en-US" w:bidi="en-US"/>
    </w:rPr>
  </w:style>
  <w:style w:type="paragraph" w:customStyle="1" w:styleId="Style12">
    <w:name w:val="Style12"/>
    <w:basedOn w:val="Style8"/>
    <w:link w:val="Style12Char"/>
    <w:qFormat/>
    <w:rsid w:val="00C20CAF"/>
    <w:pPr>
      <w:numPr>
        <w:numId w:val="6"/>
      </w:numPr>
    </w:pPr>
  </w:style>
  <w:style w:type="character" w:customStyle="1" w:styleId="Style11Char">
    <w:name w:val="Style11 Char"/>
    <w:basedOn w:val="Style5Char"/>
    <w:link w:val="Style11"/>
    <w:rsid w:val="00E97695"/>
    <w:rPr>
      <w:rFonts w:ascii="Times New Roman" w:hAnsi="Times New Roman"/>
      <w:b/>
      <w:bCs/>
      <w:i w:val="0"/>
      <w:iCs/>
      <w:sz w:val="32"/>
      <w:szCs w:val="32"/>
      <w:lang w:val="ro-RO" w:bidi="en-US"/>
    </w:rPr>
  </w:style>
  <w:style w:type="paragraph" w:customStyle="1" w:styleId="Style13">
    <w:name w:val="Style13"/>
    <w:basedOn w:val="Style12"/>
    <w:link w:val="Style13Char"/>
    <w:qFormat/>
    <w:rsid w:val="00C20CAF"/>
    <w:pPr>
      <w:numPr>
        <w:numId w:val="7"/>
      </w:numPr>
    </w:pPr>
  </w:style>
  <w:style w:type="character" w:customStyle="1" w:styleId="Style12Char">
    <w:name w:val="Style12 Char"/>
    <w:basedOn w:val="Style8Char"/>
    <w:link w:val="Style12"/>
    <w:rsid w:val="00E97695"/>
    <w:rPr>
      <w:rFonts w:ascii="Times New Roman" w:hAnsi="Times New Roman"/>
      <w:b/>
      <w:bCs/>
      <w:sz w:val="28"/>
      <w:szCs w:val="26"/>
      <w:lang w:val="ro-RO" w:bidi="en-US"/>
    </w:rPr>
  </w:style>
  <w:style w:type="paragraph" w:customStyle="1" w:styleId="Style14">
    <w:name w:val="Style14"/>
    <w:basedOn w:val="Heading4"/>
    <w:link w:val="Style14Char"/>
    <w:qFormat/>
    <w:rsid w:val="007B751E"/>
    <w:pPr>
      <w:numPr>
        <w:numId w:val="8"/>
      </w:numPr>
    </w:pPr>
  </w:style>
  <w:style w:type="character" w:customStyle="1" w:styleId="Style13Char">
    <w:name w:val="Style13 Char"/>
    <w:basedOn w:val="Style12Char"/>
    <w:link w:val="Style13"/>
    <w:rsid w:val="009C3DD7"/>
    <w:rPr>
      <w:rFonts w:ascii="Times New Roman" w:hAnsi="Times New Roman"/>
      <w:b/>
      <w:bCs/>
      <w:sz w:val="28"/>
      <w:szCs w:val="26"/>
      <w:lang w:val="ro-RO" w:bidi="en-US"/>
    </w:rPr>
  </w:style>
  <w:style w:type="table" w:customStyle="1" w:styleId="TableGrid1">
    <w:name w:val="Table Grid1"/>
    <w:basedOn w:val="TableNormal"/>
    <w:next w:val="TableGrid"/>
    <w:uiPriority w:val="59"/>
    <w:rsid w:val="007B751E"/>
    <w:rPr>
      <w:rFonts w:eastAsia="Calibri"/>
      <w:lang w:val="ro-RO"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4Char">
    <w:name w:val="Style14 Char"/>
    <w:basedOn w:val="Heading4Char"/>
    <w:link w:val="Style14"/>
    <w:rsid w:val="007B751E"/>
    <w:rPr>
      <w:rFonts w:ascii="Times New Roman" w:hAnsi="Times New Roman"/>
      <w:b/>
      <w:bCs/>
      <w:sz w:val="28"/>
      <w:szCs w:val="28"/>
      <w:lang w:val="ro-RO" w:bidi="en-US"/>
    </w:rPr>
  </w:style>
  <w:style w:type="paragraph" w:customStyle="1" w:styleId="Style15">
    <w:name w:val="Style15"/>
    <w:basedOn w:val="Style13"/>
    <w:link w:val="Style15Char"/>
    <w:qFormat/>
    <w:rsid w:val="005516F1"/>
    <w:pPr>
      <w:numPr>
        <w:numId w:val="9"/>
      </w:numPr>
    </w:pPr>
  </w:style>
  <w:style w:type="paragraph" w:customStyle="1" w:styleId="Style16">
    <w:name w:val="Style16"/>
    <w:basedOn w:val="Style12"/>
    <w:link w:val="Style16Char"/>
    <w:qFormat/>
    <w:rsid w:val="005516F1"/>
    <w:pPr>
      <w:numPr>
        <w:numId w:val="10"/>
      </w:numPr>
    </w:pPr>
    <w:rPr>
      <w:rFonts w:eastAsia="Calibri"/>
      <w:lang w:bidi="ar-SA"/>
    </w:rPr>
  </w:style>
  <w:style w:type="character" w:customStyle="1" w:styleId="Style15Char">
    <w:name w:val="Style15 Char"/>
    <w:basedOn w:val="Style13Char"/>
    <w:link w:val="Style15"/>
    <w:rsid w:val="005516F1"/>
    <w:rPr>
      <w:rFonts w:ascii="Times New Roman" w:hAnsi="Times New Roman"/>
      <w:b/>
      <w:bCs/>
      <w:sz w:val="28"/>
      <w:szCs w:val="26"/>
      <w:lang w:val="ro-RO" w:bidi="en-US"/>
    </w:rPr>
  </w:style>
  <w:style w:type="paragraph" w:customStyle="1" w:styleId="Style17">
    <w:name w:val="Style17"/>
    <w:basedOn w:val="TOCHeading"/>
    <w:link w:val="Style17Char"/>
    <w:qFormat/>
    <w:rsid w:val="00257321"/>
    <w:pPr>
      <w:numPr>
        <w:numId w:val="0"/>
      </w:numPr>
    </w:pPr>
  </w:style>
  <w:style w:type="character" w:customStyle="1" w:styleId="Style16Char">
    <w:name w:val="Style16 Char"/>
    <w:basedOn w:val="Style12Char"/>
    <w:link w:val="Style16"/>
    <w:rsid w:val="005516F1"/>
    <w:rPr>
      <w:rFonts w:ascii="Times New Roman" w:eastAsia="Calibri" w:hAnsi="Times New Roman"/>
      <w:b/>
      <w:bCs/>
      <w:sz w:val="28"/>
      <w:szCs w:val="26"/>
      <w:lang w:val="ro-RO" w:bidi="en-US"/>
    </w:rPr>
  </w:style>
  <w:style w:type="paragraph" w:customStyle="1" w:styleId="Style18">
    <w:name w:val="Style18"/>
    <w:basedOn w:val="Heading1"/>
    <w:link w:val="Style18Char"/>
    <w:qFormat/>
    <w:rsid w:val="00257321"/>
    <w:pPr>
      <w:numPr>
        <w:numId w:val="0"/>
      </w:numPr>
    </w:pPr>
  </w:style>
  <w:style w:type="character" w:customStyle="1" w:styleId="TOCHeadingChar">
    <w:name w:val="TOC Heading Char"/>
    <w:basedOn w:val="Heading1Char"/>
    <w:link w:val="TOCHeading"/>
    <w:uiPriority w:val="39"/>
    <w:rsid w:val="00257321"/>
    <w:rPr>
      <w:rFonts w:ascii="Times New Roman" w:hAnsi="Times New Roman"/>
      <w:b/>
      <w:bCs/>
      <w:kern w:val="32"/>
      <w:sz w:val="32"/>
      <w:szCs w:val="32"/>
      <w:lang w:val="ro-RO" w:bidi="en-US"/>
    </w:rPr>
  </w:style>
  <w:style w:type="character" w:customStyle="1" w:styleId="Style17Char">
    <w:name w:val="Style17 Char"/>
    <w:basedOn w:val="TOCHeadingChar"/>
    <w:link w:val="Style17"/>
    <w:rsid w:val="00257321"/>
    <w:rPr>
      <w:rFonts w:ascii="Times New Roman" w:hAnsi="Times New Roman"/>
      <w:b/>
      <w:bCs/>
      <w:kern w:val="32"/>
      <w:sz w:val="32"/>
      <w:szCs w:val="32"/>
      <w:lang w:val="ro-RO" w:eastAsia="en-US" w:bidi="en-US"/>
    </w:rPr>
  </w:style>
  <w:style w:type="character" w:customStyle="1" w:styleId="Style18Char">
    <w:name w:val="Style18 Char"/>
    <w:basedOn w:val="Heading1Char"/>
    <w:link w:val="Style18"/>
    <w:rsid w:val="00257321"/>
    <w:rPr>
      <w:rFonts w:ascii="Times New Roman" w:hAnsi="Times New Roman"/>
      <w:b/>
      <w:bCs/>
      <w:kern w:val="32"/>
      <w:sz w:val="32"/>
      <w:szCs w:val="32"/>
      <w:lang w:val="ro-RO" w:eastAsia="en-US" w:bidi="en-US"/>
    </w:rPr>
  </w:style>
  <w:style w:type="paragraph" w:customStyle="1" w:styleId="Style19">
    <w:name w:val="Style19"/>
    <w:basedOn w:val="Heading1"/>
    <w:link w:val="Style19Char"/>
    <w:qFormat/>
    <w:rsid w:val="007430B3"/>
    <w:pPr>
      <w:numPr>
        <w:numId w:val="0"/>
      </w:numPr>
    </w:pPr>
  </w:style>
  <w:style w:type="paragraph" w:customStyle="1" w:styleId="Style20">
    <w:name w:val="Style20"/>
    <w:basedOn w:val="Style5"/>
    <w:link w:val="Style20Char"/>
    <w:qFormat/>
    <w:rsid w:val="0029513D"/>
    <w:pPr>
      <w:numPr>
        <w:numId w:val="11"/>
      </w:numPr>
    </w:pPr>
    <w:rPr>
      <w:rFonts w:eastAsia="Calibri"/>
      <w:lang w:bidi="ar-SA"/>
    </w:rPr>
  </w:style>
  <w:style w:type="character" w:customStyle="1" w:styleId="Style19Char">
    <w:name w:val="Style19 Char"/>
    <w:basedOn w:val="Heading1Char"/>
    <w:link w:val="Style19"/>
    <w:rsid w:val="007430B3"/>
    <w:rPr>
      <w:rFonts w:ascii="Times New Roman" w:hAnsi="Times New Roman"/>
      <w:b/>
      <w:bCs/>
      <w:kern w:val="32"/>
      <w:sz w:val="32"/>
      <w:szCs w:val="32"/>
      <w:lang w:val="ro-RO" w:bidi="en-US"/>
    </w:rPr>
  </w:style>
  <w:style w:type="paragraph" w:customStyle="1" w:styleId="Style21">
    <w:name w:val="Style21"/>
    <w:basedOn w:val="Heading1"/>
    <w:link w:val="Style21Char"/>
    <w:qFormat/>
    <w:rsid w:val="0029513D"/>
    <w:pPr>
      <w:numPr>
        <w:numId w:val="0"/>
      </w:numPr>
    </w:pPr>
  </w:style>
  <w:style w:type="character" w:customStyle="1" w:styleId="Style20Char">
    <w:name w:val="Style20 Char"/>
    <w:basedOn w:val="Style5Char"/>
    <w:link w:val="Style20"/>
    <w:rsid w:val="0029513D"/>
    <w:rPr>
      <w:rFonts w:ascii="Times New Roman" w:eastAsia="Calibri" w:hAnsi="Times New Roman"/>
      <w:b/>
      <w:bCs/>
      <w:i w:val="0"/>
      <w:iCs/>
      <w:sz w:val="32"/>
      <w:szCs w:val="32"/>
      <w:lang w:val="ro-RO" w:bidi="en-US"/>
    </w:rPr>
  </w:style>
  <w:style w:type="character" w:customStyle="1" w:styleId="Style21Char">
    <w:name w:val="Style21 Char"/>
    <w:basedOn w:val="Heading1Char"/>
    <w:link w:val="Style21"/>
    <w:rsid w:val="0029513D"/>
    <w:rPr>
      <w:rFonts w:ascii="Times New Roman" w:hAnsi="Times New Roman"/>
      <w:b/>
      <w:bCs/>
      <w:kern w:val="32"/>
      <w:sz w:val="32"/>
      <w:szCs w:val="32"/>
      <w:lang w:val="ro-RO" w:bidi="en-US"/>
    </w:rPr>
  </w:style>
  <w:style w:type="paragraph" w:customStyle="1" w:styleId="Default">
    <w:name w:val="Default"/>
    <w:rsid w:val="00EB3493"/>
    <w:pPr>
      <w:autoSpaceDE w:val="0"/>
      <w:autoSpaceDN w:val="0"/>
      <w:adjustRightInd w:val="0"/>
    </w:pPr>
    <w:rPr>
      <w:rFonts w:ascii="Times New Roman" w:hAnsi="Times New Roman"/>
      <w:color w:val="000000"/>
      <w:sz w:val="24"/>
      <w:szCs w:val="24"/>
    </w:rPr>
  </w:style>
  <w:style w:type="paragraph" w:customStyle="1" w:styleId="Style22">
    <w:name w:val="Style22"/>
    <w:basedOn w:val="Style5"/>
    <w:link w:val="Style22Char"/>
    <w:qFormat/>
    <w:rsid w:val="000B5C21"/>
    <w:pPr>
      <w:numPr>
        <w:numId w:val="14"/>
      </w:numPr>
    </w:pPr>
    <w:rPr>
      <w:rFonts w:eastAsia="Calibri"/>
      <w:lang w:bidi="ar-SA"/>
    </w:rPr>
  </w:style>
  <w:style w:type="paragraph" w:customStyle="1" w:styleId="Style23">
    <w:name w:val="Style23"/>
    <w:basedOn w:val="Style11"/>
    <w:link w:val="Style23Char"/>
    <w:qFormat/>
    <w:rsid w:val="004063CB"/>
    <w:pPr>
      <w:numPr>
        <w:numId w:val="15"/>
      </w:numPr>
      <w:spacing w:before="0" w:after="200" w:line="360" w:lineRule="auto"/>
    </w:pPr>
    <w:rPr>
      <w:sz w:val="24"/>
    </w:rPr>
  </w:style>
  <w:style w:type="character" w:customStyle="1" w:styleId="Style22Char">
    <w:name w:val="Style22 Char"/>
    <w:basedOn w:val="Style5Char"/>
    <w:link w:val="Style22"/>
    <w:rsid w:val="000B5C21"/>
    <w:rPr>
      <w:rFonts w:ascii="Times New Roman" w:eastAsia="Calibri" w:hAnsi="Times New Roman"/>
      <w:b/>
      <w:bCs/>
      <w:i w:val="0"/>
      <w:iCs/>
      <w:sz w:val="32"/>
      <w:szCs w:val="32"/>
      <w:lang w:val="ro-RO" w:bidi="en-US"/>
    </w:rPr>
  </w:style>
  <w:style w:type="character" w:customStyle="1" w:styleId="Style23Char">
    <w:name w:val="Style23 Char"/>
    <w:basedOn w:val="Style11Char"/>
    <w:link w:val="Style23"/>
    <w:rsid w:val="00B20BA3"/>
    <w:rPr>
      <w:rFonts w:ascii="Times New Roman" w:hAnsi="Times New Roman"/>
      <w:b/>
      <w:bCs/>
      <w:i w:val="0"/>
      <w:iCs/>
      <w:sz w:val="24"/>
      <w:szCs w:val="32"/>
      <w:lang w:val="ro-RO" w:bidi="en-US"/>
    </w:rPr>
  </w:style>
  <w:style w:type="paragraph" w:customStyle="1" w:styleId="Style24">
    <w:name w:val="Style24"/>
    <w:basedOn w:val="Heading2"/>
    <w:next w:val="Heading3"/>
    <w:link w:val="Style24Char"/>
    <w:qFormat/>
    <w:rsid w:val="0089464A"/>
    <w:pPr>
      <w:numPr>
        <w:numId w:val="16"/>
      </w:numPr>
    </w:pPr>
  </w:style>
  <w:style w:type="paragraph" w:customStyle="1" w:styleId="Style25">
    <w:name w:val="Style25"/>
    <w:basedOn w:val="Style13"/>
    <w:link w:val="Style25Char"/>
    <w:qFormat/>
    <w:rsid w:val="005E3FDC"/>
    <w:pPr>
      <w:numPr>
        <w:numId w:val="17"/>
      </w:numPr>
    </w:pPr>
  </w:style>
  <w:style w:type="character" w:customStyle="1" w:styleId="Style24Char">
    <w:name w:val="Style24 Char"/>
    <w:basedOn w:val="Style22Char"/>
    <w:link w:val="Style24"/>
    <w:rsid w:val="00ED4AE0"/>
    <w:rPr>
      <w:rFonts w:ascii="Cambria" w:eastAsia="Calibri" w:hAnsi="Cambria"/>
      <w:b/>
      <w:bCs/>
      <w:i/>
      <w:iCs/>
      <w:sz w:val="28"/>
      <w:szCs w:val="28"/>
      <w:lang w:val="ro-RO" w:bidi="en-US"/>
    </w:rPr>
  </w:style>
  <w:style w:type="paragraph" w:customStyle="1" w:styleId="Style26">
    <w:name w:val="Style26"/>
    <w:basedOn w:val="Heading3"/>
    <w:link w:val="Style26Char"/>
    <w:qFormat/>
    <w:rsid w:val="007E0EBB"/>
    <w:pPr>
      <w:numPr>
        <w:numId w:val="18"/>
      </w:numPr>
    </w:pPr>
  </w:style>
  <w:style w:type="character" w:customStyle="1" w:styleId="Style25Char">
    <w:name w:val="Style25 Char"/>
    <w:basedOn w:val="Style13Char"/>
    <w:link w:val="Style25"/>
    <w:rsid w:val="005E3FDC"/>
    <w:rPr>
      <w:rFonts w:ascii="Times New Roman" w:hAnsi="Times New Roman"/>
      <w:b/>
      <w:bCs/>
      <w:sz w:val="28"/>
      <w:szCs w:val="26"/>
      <w:lang w:val="ro-RO" w:bidi="en-US"/>
    </w:rPr>
  </w:style>
  <w:style w:type="paragraph" w:customStyle="1" w:styleId="Style27">
    <w:name w:val="Style27"/>
    <w:basedOn w:val="Heading3"/>
    <w:link w:val="Style27Char"/>
    <w:qFormat/>
    <w:rsid w:val="0030587F"/>
    <w:pPr>
      <w:numPr>
        <w:numId w:val="19"/>
      </w:numPr>
    </w:pPr>
  </w:style>
  <w:style w:type="character" w:customStyle="1" w:styleId="Style26Char">
    <w:name w:val="Style26 Char"/>
    <w:basedOn w:val="Heading3Char"/>
    <w:link w:val="Style26"/>
    <w:rsid w:val="007E0EBB"/>
    <w:rPr>
      <w:rFonts w:ascii="Times New Roman" w:hAnsi="Times New Roman"/>
      <w:b/>
      <w:bCs/>
      <w:sz w:val="28"/>
      <w:szCs w:val="26"/>
      <w:lang w:val="ro-RO" w:bidi="en-US"/>
    </w:rPr>
  </w:style>
  <w:style w:type="paragraph" w:customStyle="1" w:styleId="Style28">
    <w:name w:val="Style28"/>
    <w:basedOn w:val="Heading4"/>
    <w:link w:val="Style28Char"/>
    <w:qFormat/>
    <w:rsid w:val="007E0EBB"/>
    <w:pPr>
      <w:numPr>
        <w:numId w:val="20"/>
      </w:numPr>
    </w:pPr>
  </w:style>
  <w:style w:type="character" w:customStyle="1" w:styleId="Style27Char">
    <w:name w:val="Style27 Char"/>
    <w:basedOn w:val="Heading3Char"/>
    <w:link w:val="Style27"/>
    <w:rsid w:val="007E0EBB"/>
    <w:rPr>
      <w:rFonts w:ascii="Times New Roman" w:hAnsi="Times New Roman"/>
      <w:b/>
      <w:bCs/>
      <w:sz w:val="28"/>
      <w:szCs w:val="26"/>
      <w:lang w:val="ro-RO" w:bidi="en-US"/>
    </w:rPr>
  </w:style>
  <w:style w:type="paragraph" w:customStyle="1" w:styleId="Style29">
    <w:name w:val="Style29"/>
    <w:basedOn w:val="Heading4"/>
    <w:link w:val="Style29Char"/>
    <w:qFormat/>
    <w:rsid w:val="0020120D"/>
    <w:pPr>
      <w:numPr>
        <w:numId w:val="21"/>
      </w:numPr>
    </w:pPr>
  </w:style>
  <w:style w:type="character" w:customStyle="1" w:styleId="Style28Char">
    <w:name w:val="Style28 Char"/>
    <w:basedOn w:val="Heading4Char"/>
    <w:link w:val="Style28"/>
    <w:rsid w:val="007E0EBB"/>
    <w:rPr>
      <w:rFonts w:ascii="Times New Roman" w:hAnsi="Times New Roman"/>
      <w:b/>
      <w:bCs/>
      <w:sz w:val="28"/>
      <w:szCs w:val="28"/>
      <w:lang w:val="ro-RO" w:bidi="en-US"/>
    </w:rPr>
  </w:style>
  <w:style w:type="paragraph" w:customStyle="1" w:styleId="Style30">
    <w:name w:val="Style30"/>
    <w:basedOn w:val="Style25"/>
    <w:link w:val="Style30Char"/>
    <w:qFormat/>
    <w:rsid w:val="007E0EBB"/>
    <w:pPr>
      <w:numPr>
        <w:numId w:val="0"/>
      </w:numPr>
    </w:pPr>
  </w:style>
  <w:style w:type="character" w:customStyle="1" w:styleId="Style29Char">
    <w:name w:val="Style29 Char"/>
    <w:basedOn w:val="Heading4Char"/>
    <w:link w:val="Style29"/>
    <w:rsid w:val="007E0EBB"/>
    <w:rPr>
      <w:rFonts w:ascii="Times New Roman" w:hAnsi="Times New Roman"/>
      <w:b/>
      <w:bCs/>
      <w:sz w:val="28"/>
      <w:szCs w:val="28"/>
      <w:lang w:val="ro-RO" w:bidi="en-US"/>
    </w:rPr>
  </w:style>
  <w:style w:type="paragraph" w:customStyle="1" w:styleId="Style31">
    <w:name w:val="Style31"/>
    <w:basedOn w:val="Heading3"/>
    <w:link w:val="Style31Char"/>
    <w:qFormat/>
    <w:rsid w:val="00647767"/>
    <w:pPr>
      <w:numPr>
        <w:numId w:val="22"/>
      </w:numPr>
    </w:pPr>
  </w:style>
  <w:style w:type="character" w:customStyle="1" w:styleId="Style30Char">
    <w:name w:val="Style30 Char"/>
    <w:basedOn w:val="Style25Char"/>
    <w:link w:val="Style30"/>
    <w:rsid w:val="007E0EBB"/>
    <w:rPr>
      <w:rFonts w:ascii="Cambria" w:hAnsi="Cambria"/>
      <w:b/>
      <w:bCs/>
      <w:sz w:val="26"/>
      <w:szCs w:val="26"/>
      <w:lang w:val="ro-RO" w:bidi="en-US"/>
    </w:rPr>
  </w:style>
  <w:style w:type="paragraph" w:customStyle="1" w:styleId="Style32">
    <w:name w:val="Style32"/>
    <w:basedOn w:val="Heading3"/>
    <w:link w:val="Style32Char"/>
    <w:qFormat/>
    <w:rsid w:val="00595FAB"/>
    <w:pPr>
      <w:numPr>
        <w:numId w:val="23"/>
      </w:numPr>
    </w:pPr>
  </w:style>
  <w:style w:type="character" w:customStyle="1" w:styleId="Style31Char">
    <w:name w:val="Style31 Char"/>
    <w:basedOn w:val="Heading3Char"/>
    <w:link w:val="Style31"/>
    <w:rsid w:val="00647767"/>
    <w:rPr>
      <w:rFonts w:ascii="Times New Roman" w:hAnsi="Times New Roman"/>
      <w:b/>
      <w:bCs/>
      <w:sz w:val="28"/>
      <w:szCs w:val="26"/>
      <w:lang w:val="ro-RO" w:bidi="en-US"/>
    </w:rPr>
  </w:style>
  <w:style w:type="paragraph" w:customStyle="1" w:styleId="Style33">
    <w:name w:val="Style33"/>
    <w:basedOn w:val="Heading3"/>
    <w:link w:val="Style33Char"/>
    <w:qFormat/>
    <w:rsid w:val="00647767"/>
    <w:pPr>
      <w:numPr>
        <w:numId w:val="24"/>
      </w:numPr>
    </w:pPr>
  </w:style>
  <w:style w:type="character" w:customStyle="1" w:styleId="Style32Char">
    <w:name w:val="Style32 Char"/>
    <w:basedOn w:val="Heading3Char"/>
    <w:link w:val="Style32"/>
    <w:rsid w:val="00647767"/>
    <w:rPr>
      <w:rFonts w:ascii="Times New Roman" w:hAnsi="Times New Roman"/>
      <w:b/>
      <w:bCs/>
      <w:sz w:val="28"/>
      <w:szCs w:val="26"/>
      <w:lang w:val="ro-RO" w:bidi="en-US"/>
    </w:rPr>
  </w:style>
  <w:style w:type="paragraph" w:customStyle="1" w:styleId="Style34">
    <w:name w:val="Style34"/>
    <w:basedOn w:val="Heading3"/>
    <w:link w:val="Style34Char"/>
    <w:qFormat/>
    <w:rsid w:val="00647767"/>
    <w:pPr>
      <w:numPr>
        <w:numId w:val="25"/>
      </w:numPr>
    </w:pPr>
  </w:style>
  <w:style w:type="character" w:customStyle="1" w:styleId="Style33Char">
    <w:name w:val="Style33 Char"/>
    <w:basedOn w:val="Heading3Char"/>
    <w:link w:val="Style33"/>
    <w:rsid w:val="00647767"/>
    <w:rPr>
      <w:rFonts w:ascii="Times New Roman" w:hAnsi="Times New Roman"/>
      <w:b/>
      <w:bCs/>
      <w:sz w:val="28"/>
      <w:szCs w:val="26"/>
      <w:lang w:val="ro-RO" w:bidi="en-US"/>
    </w:rPr>
  </w:style>
  <w:style w:type="paragraph" w:customStyle="1" w:styleId="Style35">
    <w:name w:val="Style35"/>
    <w:basedOn w:val="Heading4"/>
    <w:link w:val="Style35Char"/>
    <w:qFormat/>
    <w:rsid w:val="00CD4AAD"/>
    <w:pPr>
      <w:numPr>
        <w:numId w:val="26"/>
      </w:numPr>
    </w:pPr>
  </w:style>
  <w:style w:type="character" w:customStyle="1" w:styleId="Style34Char">
    <w:name w:val="Style34 Char"/>
    <w:basedOn w:val="Heading3Char"/>
    <w:link w:val="Style34"/>
    <w:rsid w:val="00647767"/>
    <w:rPr>
      <w:rFonts w:ascii="Times New Roman" w:hAnsi="Times New Roman"/>
      <w:b/>
      <w:bCs/>
      <w:sz w:val="28"/>
      <w:szCs w:val="26"/>
      <w:lang w:val="ro-RO" w:bidi="en-US"/>
    </w:rPr>
  </w:style>
  <w:style w:type="character" w:customStyle="1" w:styleId="Style35Char">
    <w:name w:val="Style35 Char"/>
    <w:basedOn w:val="Heading4Char"/>
    <w:link w:val="Style35"/>
    <w:rsid w:val="00647767"/>
    <w:rPr>
      <w:rFonts w:ascii="Times New Roman" w:hAnsi="Times New Roman"/>
      <w:b/>
      <w:bCs/>
      <w:sz w:val="28"/>
      <w:szCs w:val="28"/>
      <w:lang w:val="ro-RO" w:bidi="en-US"/>
    </w:rPr>
  </w:style>
  <w:style w:type="paragraph" w:customStyle="1" w:styleId="Normal1">
    <w:name w:val="Normal1"/>
    <w:basedOn w:val="Normal"/>
    <w:rsid w:val="009A3A56"/>
    <w:pPr>
      <w:spacing w:before="100" w:beforeAutospacing="1" w:after="100" w:afterAutospacing="1"/>
    </w:pPr>
    <w:rPr>
      <w:lang w:val="en-US" w:bidi="ar-SA"/>
    </w:rPr>
  </w:style>
  <w:style w:type="character" w:customStyle="1" w:styleId="normalchar">
    <w:name w:val="normal__char"/>
    <w:basedOn w:val="DefaultParagraphFont"/>
    <w:rsid w:val="009A3A56"/>
  </w:style>
  <w:style w:type="character" w:customStyle="1" w:styleId="list0020paragraphchar">
    <w:name w:val="list_0020paragraph__char"/>
    <w:basedOn w:val="DefaultParagraphFont"/>
    <w:rsid w:val="00DC4DCA"/>
  </w:style>
  <w:style w:type="paragraph" w:styleId="BalloonText">
    <w:name w:val="Balloon Text"/>
    <w:basedOn w:val="Normal"/>
    <w:link w:val="BalloonTextChar"/>
    <w:uiPriority w:val="99"/>
    <w:semiHidden/>
    <w:unhideWhenUsed/>
    <w:rsid w:val="002C086D"/>
    <w:rPr>
      <w:rFonts w:ascii="Tahoma" w:hAnsi="Tahoma" w:cs="Tahoma"/>
      <w:sz w:val="16"/>
      <w:szCs w:val="16"/>
    </w:rPr>
  </w:style>
  <w:style w:type="character" w:customStyle="1" w:styleId="BalloonTextChar">
    <w:name w:val="Balloon Text Char"/>
    <w:basedOn w:val="DefaultParagraphFont"/>
    <w:link w:val="BalloonText"/>
    <w:uiPriority w:val="99"/>
    <w:semiHidden/>
    <w:rsid w:val="002C086D"/>
    <w:rPr>
      <w:rFonts w:ascii="Tahoma" w:hAnsi="Tahoma" w:cs="Tahoma"/>
      <w:sz w:val="16"/>
      <w:szCs w:val="16"/>
      <w:lang w:val="ro-RO" w:bidi="en-US"/>
    </w:rPr>
  </w:style>
  <w:style w:type="character" w:customStyle="1" w:styleId="UnresolvedMention1">
    <w:name w:val="Unresolved Mention1"/>
    <w:basedOn w:val="DefaultParagraphFont"/>
    <w:uiPriority w:val="99"/>
    <w:semiHidden/>
    <w:unhideWhenUsed/>
    <w:rsid w:val="00CA5587"/>
    <w:rPr>
      <w:color w:val="808080"/>
      <w:shd w:val="clear" w:color="auto" w:fill="E6E6E6"/>
    </w:rPr>
  </w:style>
  <w:style w:type="paragraph" w:customStyle="1" w:styleId="Style36">
    <w:name w:val="Style36"/>
    <w:basedOn w:val="Style27"/>
    <w:link w:val="Style36Char"/>
    <w:qFormat/>
    <w:rsid w:val="00337842"/>
    <w:pPr>
      <w:numPr>
        <w:numId w:val="27"/>
      </w:numPr>
    </w:pPr>
  </w:style>
  <w:style w:type="character" w:customStyle="1" w:styleId="Style36Char">
    <w:name w:val="Style36 Char"/>
    <w:basedOn w:val="Style27Char"/>
    <w:link w:val="Style36"/>
    <w:rsid w:val="00337842"/>
    <w:rPr>
      <w:rFonts w:ascii="Times New Roman" w:hAnsi="Times New Roman"/>
      <w:b/>
      <w:bCs/>
      <w:sz w:val="28"/>
      <w:szCs w:val="26"/>
      <w:lang w:val="ro-RO" w:bidi="en-US"/>
    </w:rPr>
  </w:style>
  <w:style w:type="paragraph" w:customStyle="1" w:styleId="Style37">
    <w:name w:val="Style37"/>
    <w:basedOn w:val="Heading4"/>
    <w:link w:val="Style37Char"/>
    <w:qFormat/>
    <w:rsid w:val="00141995"/>
    <w:pPr>
      <w:numPr>
        <w:numId w:val="28"/>
      </w:numPr>
    </w:pPr>
  </w:style>
  <w:style w:type="character" w:customStyle="1" w:styleId="Style37Char">
    <w:name w:val="Style37 Char"/>
    <w:basedOn w:val="Style36Char"/>
    <w:link w:val="Style37"/>
    <w:rsid w:val="00141995"/>
    <w:rPr>
      <w:rFonts w:ascii="Times New Roman" w:hAnsi="Times New Roman"/>
      <w:b/>
      <w:bCs/>
      <w:sz w:val="28"/>
      <w:szCs w:val="28"/>
      <w:lang w:val="ro-RO" w:bidi="en-US"/>
    </w:rPr>
  </w:style>
  <w:style w:type="character" w:styleId="CommentReference">
    <w:name w:val="annotation reference"/>
    <w:basedOn w:val="DefaultParagraphFont"/>
    <w:uiPriority w:val="99"/>
    <w:semiHidden/>
    <w:unhideWhenUsed/>
    <w:rsid w:val="00151486"/>
    <w:rPr>
      <w:sz w:val="16"/>
      <w:szCs w:val="16"/>
    </w:rPr>
  </w:style>
  <w:style w:type="paragraph" w:styleId="CommentText">
    <w:name w:val="annotation text"/>
    <w:basedOn w:val="Normal"/>
    <w:link w:val="CommentTextChar"/>
    <w:uiPriority w:val="99"/>
    <w:semiHidden/>
    <w:unhideWhenUsed/>
    <w:rsid w:val="00151486"/>
    <w:rPr>
      <w:sz w:val="20"/>
      <w:szCs w:val="20"/>
    </w:rPr>
  </w:style>
  <w:style w:type="character" w:customStyle="1" w:styleId="CommentTextChar">
    <w:name w:val="Comment Text Char"/>
    <w:basedOn w:val="DefaultParagraphFont"/>
    <w:link w:val="CommentText"/>
    <w:uiPriority w:val="99"/>
    <w:semiHidden/>
    <w:rsid w:val="00151486"/>
    <w:rPr>
      <w:lang w:val="ro-RO" w:bidi="en-US"/>
    </w:rPr>
  </w:style>
  <w:style w:type="paragraph" w:styleId="CommentSubject">
    <w:name w:val="annotation subject"/>
    <w:basedOn w:val="CommentText"/>
    <w:next w:val="CommentText"/>
    <w:link w:val="CommentSubjectChar"/>
    <w:uiPriority w:val="99"/>
    <w:semiHidden/>
    <w:unhideWhenUsed/>
    <w:rsid w:val="00151486"/>
    <w:rPr>
      <w:b/>
      <w:bCs/>
    </w:rPr>
  </w:style>
  <w:style w:type="character" w:customStyle="1" w:styleId="CommentSubjectChar">
    <w:name w:val="Comment Subject Char"/>
    <w:basedOn w:val="CommentTextChar"/>
    <w:link w:val="CommentSubject"/>
    <w:uiPriority w:val="99"/>
    <w:semiHidden/>
    <w:rsid w:val="00151486"/>
    <w:rPr>
      <w:b/>
      <w:bCs/>
      <w:lang w:val="ro-RO" w:bidi="en-US"/>
    </w:rPr>
  </w:style>
  <w:style w:type="character" w:styleId="PlaceholderText">
    <w:name w:val="Placeholder Text"/>
    <w:basedOn w:val="DefaultParagraphFont"/>
    <w:uiPriority w:val="99"/>
    <w:semiHidden/>
    <w:rsid w:val="008F13AF"/>
    <w:rPr>
      <w:color w:val="808080"/>
    </w:rPr>
  </w:style>
  <w:style w:type="paragraph" w:customStyle="1" w:styleId="Style38">
    <w:name w:val="Style38"/>
    <w:basedOn w:val="Style27"/>
    <w:link w:val="Style38Char"/>
    <w:qFormat/>
    <w:rsid w:val="0030587F"/>
    <w:pPr>
      <w:numPr>
        <w:numId w:val="29"/>
      </w:numPr>
      <w:spacing w:before="0" w:line="360" w:lineRule="auto"/>
    </w:pPr>
  </w:style>
  <w:style w:type="paragraph" w:customStyle="1" w:styleId="Style39">
    <w:name w:val="Style39"/>
    <w:basedOn w:val="Heading2"/>
    <w:link w:val="Style39Char"/>
    <w:qFormat/>
    <w:rsid w:val="00E4709F"/>
    <w:pPr>
      <w:numPr>
        <w:numId w:val="34"/>
      </w:numPr>
    </w:pPr>
    <w:rPr>
      <w:rFonts w:ascii="Times New Roman" w:hAnsi="Times New Roman"/>
      <w:i w:val="0"/>
    </w:rPr>
  </w:style>
  <w:style w:type="character" w:customStyle="1" w:styleId="Style38Char">
    <w:name w:val="Style38 Char"/>
    <w:basedOn w:val="Style27Char"/>
    <w:link w:val="Style38"/>
    <w:rsid w:val="0030587F"/>
    <w:rPr>
      <w:rFonts w:ascii="Times New Roman" w:hAnsi="Times New Roman"/>
      <w:b/>
      <w:bCs/>
      <w:sz w:val="28"/>
      <w:szCs w:val="26"/>
      <w:lang w:val="ro-RO" w:bidi="en-US"/>
    </w:rPr>
  </w:style>
  <w:style w:type="character" w:customStyle="1" w:styleId="Style39Char">
    <w:name w:val="Style39 Char"/>
    <w:basedOn w:val="Heading2Char"/>
    <w:link w:val="Style39"/>
    <w:rsid w:val="00E4709F"/>
    <w:rPr>
      <w:rFonts w:ascii="Times New Roman" w:hAnsi="Times New Roman"/>
      <w:b/>
      <w:bCs/>
      <w:i w:val="0"/>
      <w:iCs/>
      <w:sz w:val="28"/>
      <w:szCs w:val="28"/>
      <w:lang w:val="ro-RO" w:bidi="en-US"/>
    </w:rPr>
  </w:style>
  <w:style w:type="character" w:customStyle="1" w:styleId="UnresolvedMention">
    <w:name w:val="Unresolved Mention"/>
    <w:basedOn w:val="DefaultParagraphFont"/>
    <w:uiPriority w:val="99"/>
    <w:semiHidden/>
    <w:unhideWhenUsed/>
    <w:rsid w:val="008141A3"/>
    <w:rPr>
      <w:color w:val="808080"/>
      <w:shd w:val="clear" w:color="auto" w:fill="E6E6E6"/>
    </w:rPr>
  </w:style>
  <w:style w:type="paragraph" w:customStyle="1" w:styleId="Style40">
    <w:name w:val="Style40"/>
    <w:basedOn w:val="Heading4"/>
    <w:link w:val="Style40Char"/>
    <w:qFormat/>
    <w:rsid w:val="00A7158B"/>
    <w:pPr>
      <w:numPr>
        <w:numId w:val="35"/>
      </w:numPr>
      <w:spacing w:line="360" w:lineRule="auto"/>
      <w:jc w:val="both"/>
    </w:pPr>
  </w:style>
  <w:style w:type="character" w:customStyle="1" w:styleId="Style40Char">
    <w:name w:val="Style40 Char"/>
    <w:basedOn w:val="Heading4Char"/>
    <w:link w:val="Style40"/>
    <w:rsid w:val="00A7158B"/>
    <w:rPr>
      <w:rFonts w:ascii="Times New Roman" w:hAnsi="Times New Roman"/>
      <w:b/>
      <w:bCs/>
      <w:sz w:val="28"/>
      <w:szCs w:val="28"/>
      <w:lang w:val="ro-RO" w:bidi="en-US"/>
    </w:rPr>
  </w:style>
  <w:style w:type="paragraph" w:customStyle="1" w:styleId="Style41">
    <w:name w:val="Style41"/>
    <w:basedOn w:val="Heading3"/>
    <w:link w:val="Style41Char"/>
    <w:qFormat/>
    <w:rsid w:val="00FE3EEC"/>
    <w:pPr>
      <w:numPr>
        <w:numId w:val="36"/>
      </w:numPr>
    </w:pPr>
  </w:style>
  <w:style w:type="character" w:customStyle="1" w:styleId="Style41Char">
    <w:name w:val="Style41 Char"/>
    <w:basedOn w:val="Style12Char"/>
    <w:link w:val="Style41"/>
    <w:rsid w:val="00FE3EEC"/>
    <w:rPr>
      <w:rFonts w:ascii="Times New Roman" w:hAnsi="Times New Roman"/>
      <w:b/>
      <w:bCs/>
      <w:sz w:val="28"/>
      <w:szCs w:val="26"/>
      <w:lang w:val="ro-RO" w:bidi="en-US"/>
    </w:rPr>
  </w:style>
  <w:style w:type="paragraph" w:customStyle="1" w:styleId="Style42">
    <w:name w:val="Style42"/>
    <w:link w:val="Style42Char"/>
    <w:qFormat/>
    <w:rsid w:val="00A94C8E"/>
    <w:pPr>
      <w:numPr>
        <w:numId w:val="37"/>
      </w:numPr>
    </w:pPr>
    <w:rPr>
      <w:rFonts w:ascii="Times New Roman" w:hAnsi="Times New Roman"/>
      <w:b/>
      <w:bCs/>
      <w:iCs/>
      <w:sz w:val="24"/>
      <w:szCs w:val="28"/>
      <w:lang w:val="ro-RO" w:bidi="en-US"/>
    </w:rPr>
  </w:style>
  <w:style w:type="character" w:customStyle="1" w:styleId="Style42Char">
    <w:name w:val="Style42 Char"/>
    <w:basedOn w:val="DefaultParagraphFont"/>
    <w:link w:val="Style42"/>
    <w:rsid w:val="00A94C8E"/>
    <w:rPr>
      <w:rFonts w:ascii="Times New Roman" w:hAnsi="Times New Roman"/>
      <w:b/>
      <w:bCs/>
      <w:iCs/>
      <w:sz w:val="24"/>
      <w:szCs w:val="28"/>
      <w:lang w:val="ro-RO" w:bidi="en-US"/>
    </w:rPr>
  </w:style>
  <w:style w:type="paragraph" w:customStyle="1" w:styleId="Style43">
    <w:name w:val="Style43"/>
    <w:basedOn w:val="Heading3"/>
    <w:link w:val="Style43Char"/>
    <w:qFormat/>
    <w:rsid w:val="009D2183"/>
    <w:pPr>
      <w:numPr>
        <w:numId w:val="39"/>
      </w:numPr>
      <w:spacing w:line="360" w:lineRule="auto"/>
      <w:jc w:val="both"/>
    </w:pPr>
  </w:style>
  <w:style w:type="paragraph" w:customStyle="1" w:styleId="Style44">
    <w:name w:val="Style44"/>
    <w:basedOn w:val="Heading3"/>
    <w:link w:val="Style44Char"/>
    <w:qFormat/>
    <w:rsid w:val="00C109BF"/>
    <w:pPr>
      <w:numPr>
        <w:numId w:val="42"/>
      </w:numPr>
      <w:spacing w:line="360" w:lineRule="auto"/>
    </w:pPr>
  </w:style>
  <w:style w:type="character" w:customStyle="1" w:styleId="Style43Char">
    <w:name w:val="Style43 Char"/>
    <w:basedOn w:val="Heading3Char"/>
    <w:link w:val="Style43"/>
    <w:rsid w:val="009D2183"/>
    <w:rPr>
      <w:rFonts w:ascii="Times New Roman" w:hAnsi="Times New Roman"/>
      <w:b/>
      <w:bCs/>
      <w:sz w:val="28"/>
      <w:szCs w:val="26"/>
      <w:lang w:val="ro-RO" w:bidi="en-US"/>
    </w:rPr>
  </w:style>
  <w:style w:type="paragraph" w:customStyle="1" w:styleId="Style45">
    <w:name w:val="Style45"/>
    <w:basedOn w:val="Heading3"/>
    <w:next w:val="Style44"/>
    <w:link w:val="Style45Char"/>
    <w:qFormat/>
    <w:rsid w:val="004F7572"/>
    <w:pPr>
      <w:numPr>
        <w:numId w:val="47"/>
      </w:numPr>
    </w:pPr>
    <w:rPr>
      <w:b w:val="0"/>
    </w:rPr>
  </w:style>
  <w:style w:type="character" w:customStyle="1" w:styleId="Style44Char">
    <w:name w:val="Style44 Char"/>
    <w:basedOn w:val="Heading3Char"/>
    <w:link w:val="Style44"/>
    <w:rsid w:val="00C109BF"/>
    <w:rPr>
      <w:rFonts w:ascii="Times New Roman" w:hAnsi="Times New Roman"/>
      <w:b/>
      <w:bCs/>
      <w:sz w:val="28"/>
      <w:szCs w:val="26"/>
      <w:lang w:val="ro-RO" w:bidi="en-US"/>
    </w:rPr>
  </w:style>
  <w:style w:type="paragraph" w:customStyle="1" w:styleId="Style1">
    <w:name w:val="Style1"/>
    <w:basedOn w:val="Heading3"/>
    <w:link w:val="Style1Char"/>
    <w:qFormat/>
    <w:rsid w:val="003A10B9"/>
    <w:pPr>
      <w:numPr>
        <w:numId w:val="48"/>
      </w:numPr>
    </w:pPr>
  </w:style>
  <w:style w:type="character" w:customStyle="1" w:styleId="Style45Char">
    <w:name w:val="Style45 Char"/>
    <w:basedOn w:val="DefaultParagraphFont"/>
    <w:link w:val="Style45"/>
    <w:rsid w:val="00A24FBB"/>
    <w:rPr>
      <w:rFonts w:ascii="Times New Roman" w:hAnsi="Times New Roman"/>
      <w:bCs/>
      <w:sz w:val="28"/>
      <w:szCs w:val="26"/>
      <w:lang w:val="ro-RO" w:bidi="en-US"/>
    </w:rPr>
  </w:style>
  <w:style w:type="paragraph" w:customStyle="1" w:styleId="Style46">
    <w:name w:val="Style46"/>
    <w:basedOn w:val="Heading3"/>
    <w:link w:val="Style46Char"/>
    <w:qFormat/>
    <w:rsid w:val="00160E88"/>
    <w:pPr>
      <w:numPr>
        <w:numId w:val="49"/>
      </w:numPr>
    </w:pPr>
  </w:style>
  <w:style w:type="character" w:customStyle="1" w:styleId="Style1Char">
    <w:name w:val="Style1 Char"/>
    <w:basedOn w:val="Heading3Char"/>
    <w:link w:val="Style1"/>
    <w:rsid w:val="003A10B9"/>
    <w:rPr>
      <w:rFonts w:ascii="Times New Roman" w:hAnsi="Times New Roman"/>
      <w:b/>
      <w:bCs/>
      <w:sz w:val="28"/>
      <w:szCs w:val="26"/>
      <w:lang w:val="ro-RO" w:bidi="en-US"/>
    </w:rPr>
  </w:style>
  <w:style w:type="paragraph" w:customStyle="1" w:styleId="Style47">
    <w:name w:val="Style47"/>
    <w:basedOn w:val="Style46"/>
    <w:next w:val="Heading3"/>
    <w:link w:val="Style47Char"/>
    <w:qFormat/>
    <w:rsid w:val="00EF5EAE"/>
    <w:pPr>
      <w:numPr>
        <w:numId w:val="53"/>
      </w:numPr>
    </w:pPr>
  </w:style>
  <w:style w:type="character" w:customStyle="1" w:styleId="Style46Char">
    <w:name w:val="Style46 Char"/>
    <w:basedOn w:val="Heading3Char"/>
    <w:link w:val="Style46"/>
    <w:rsid w:val="00160E88"/>
    <w:rPr>
      <w:rFonts w:ascii="Times New Roman" w:hAnsi="Times New Roman"/>
      <w:b/>
      <w:bCs/>
      <w:sz w:val="28"/>
      <w:szCs w:val="26"/>
      <w:lang w:val="ro-RO" w:bidi="en-US"/>
    </w:rPr>
  </w:style>
  <w:style w:type="paragraph" w:customStyle="1" w:styleId="Style48">
    <w:name w:val="Style48"/>
    <w:basedOn w:val="Style47"/>
    <w:next w:val="Heading3"/>
    <w:link w:val="Style48Char"/>
    <w:qFormat/>
    <w:rsid w:val="00860B08"/>
    <w:pPr>
      <w:numPr>
        <w:numId w:val="55"/>
      </w:numPr>
      <w:spacing w:line="360" w:lineRule="auto"/>
      <w:jc w:val="both"/>
    </w:pPr>
  </w:style>
  <w:style w:type="character" w:customStyle="1" w:styleId="Style47Char">
    <w:name w:val="Style47 Char"/>
    <w:basedOn w:val="Style46Char"/>
    <w:link w:val="Style47"/>
    <w:rsid w:val="00EF5EAE"/>
    <w:rPr>
      <w:rFonts w:ascii="Times New Roman" w:hAnsi="Times New Roman"/>
      <w:b/>
      <w:bCs/>
      <w:sz w:val="28"/>
      <w:szCs w:val="26"/>
      <w:lang w:val="ro-RO" w:bidi="en-US"/>
    </w:rPr>
  </w:style>
  <w:style w:type="paragraph" w:customStyle="1" w:styleId="Style49">
    <w:name w:val="Style49"/>
    <w:basedOn w:val="Style48"/>
    <w:link w:val="Style49Char"/>
    <w:qFormat/>
    <w:rsid w:val="006000F0"/>
    <w:pPr>
      <w:numPr>
        <w:numId w:val="56"/>
      </w:numPr>
    </w:pPr>
  </w:style>
  <w:style w:type="character" w:customStyle="1" w:styleId="Style48Char">
    <w:name w:val="Style48 Char"/>
    <w:basedOn w:val="Style47Char"/>
    <w:link w:val="Style48"/>
    <w:rsid w:val="00860B08"/>
    <w:rPr>
      <w:rFonts w:ascii="Times New Roman" w:hAnsi="Times New Roman"/>
      <w:b/>
      <w:bCs/>
      <w:sz w:val="28"/>
      <w:szCs w:val="26"/>
      <w:lang w:val="ro-RO" w:bidi="en-US"/>
    </w:rPr>
  </w:style>
  <w:style w:type="paragraph" w:customStyle="1" w:styleId="Style50">
    <w:name w:val="Style50"/>
    <w:basedOn w:val="Style49"/>
    <w:link w:val="Style50Char"/>
    <w:qFormat/>
    <w:rsid w:val="002D008E"/>
    <w:pPr>
      <w:numPr>
        <w:numId w:val="58"/>
      </w:numPr>
    </w:pPr>
  </w:style>
  <w:style w:type="character" w:customStyle="1" w:styleId="Style49Char">
    <w:name w:val="Style49 Char"/>
    <w:basedOn w:val="Style48Char"/>
    <w:link w:val="Style49"/>
    <w:rsid w:val="006000F0"/>
    <w:rPr>
      <w:rFonts w:ascii="Times New Roman" w:hAnsi="Times New Roman"/>
      <w:b/>
      <w:bCs/>
      <w:sz w:val="28"/>
      <w:szCs w:val="26"/>
      <w:lang w:val="ro-RO" w:bidi="en-US"/>
    </w:rPr>
  </w:style>
  <w:style w:type="paragraph" w:customStyle="1" w:styleId="Style51">
    <w:name w:val="Style51"/>
    <w:basedOn w:val="Style50"/>
    <w:link w:val="Style51Char"/>
    <w:qFormat/>
    <w:rsid w:val="00B706C9"/>
    <w:pPr>
      <w:numPr>
        <w:numId w:val="61"/>
      </w:numPr>
    </w:pPr>
  </w:style>
  <w:style w:type="character" w:customStyle="1" w:styleId="Style50Char">
    <w:name w:val="Style50 Char"/>
    <w:basedOn w:val="Heading3Char"/>
    <w:link w:val="Style50"/>
    <w:rsid w:val="002D008E"/>
    <w:rPr>
      <w:rFonts w:ascii="Times New Roman" w:hAnsi="Times New Roman"/>
      <w:b/>
      <w:bCs/>
      <w:sz w:val="28"/>
      <w:szCs w:val="26"/>
      <w:lang w:val="ro-RO" w:bidi="en-US"/>
    </w:rPr>
  </w:style>
  <w:style w:type="paragraph" w:customStyle="1" w:styleId="Style52">
    <w:name w:val="Style52"/>
    <w:basedOn w:val="Style51"/>
    <w:link w:val="Style52Char"/>
    <w:qFormat/>
    <w:rsid w:val="00B706C9"/>
    <w:pPr>
      <w:numPr>
        <w:numId w:val="62"/>
      </w:numPr>
    </w:pPr>
  </w:style>
  <w:style w:type="character" w:customStyle="1" w:styleId="Style51Char">
    <w:name w:val="Style51 Char"/>
    <w:basedOn w:val="Style50Char"/>
    <w:link w:val="Style51"/>
    <w:rsid w:val="00B706C9"/>
    <w:rPr>
      <w:rFonts w:ascii="Times New Roman" w:hAnsi="Times New Roman"/>
      <w:b/>
      <w:bCs/>
      <w:sz w:val="28"/>
      <w:szCs w:val="26"/>
      <w:lang w:val="ro-RO" w:bidi="en-US"/>
    </w:rPr>
  </w:style>
  <w:style w:type="paragraph" w:customStyle="1" w:styleId="Style53">
    <w:name w:val="Style53"/>
    <w:basedOn w:val="Heading4"/>
    <w:link w:val="Style53Char"/>
    <w:qFormat/>
    <w:rsid w:val="004454DE"/>
    <w:pPr>
      <w:numPr>
        <w:numId w:val="63"/>
      </w:numPr>
    </w:pPr>
  </w:style>
  <w:style w:type="character" w:customStyle="1" w:styleId="Style52Char">
    <w:name w:val="Style52 Char"/>
    <w:basedOn w:val="Style51Char"/>
    <w:link w:val="Style52"/>
    <w:rsid w:val="00B706C9"/>
    <w:rPr>
      <w:rFonts w:ascii="Times New Roman" w:hAnsi="Times New Roman"/>
      <w:b/>
      <w:bCs/>
      <w:sz w:val="28"/>
      <w:szCs w:val="26"/>
      <w:lang w:val="ro-RO" w:bidi="en-US"/>
    </w:rPr>
  </w:style>
  <w:style w:type="paragraph" w:customStyle="1" w:styleId="Style54">
    <w:name w:val="Style54"/>
    <w:basedOn w:val="Style53"/>
    <w:link w:val="Style54Char"/>
    <w:qFormat/>
    <w:rsid w:val="004454DE"/>
    <w:pPr>
      <w:numPr>
        <w:numId w:val="64"/>
      </w:numPr>
      <w:spacing w:line="360" w:lineRule="auto"/>
    </w:pPr>
  </w:style>
  <w:style w:type="character" w:customStyle="1" w:styleId="Style53Char">
    <w:name w:val="Style53 Char"/>
    <w:basedOn w:val="Heading4Char"/>
    <w:link w:val="Style53"/>
    <w:rsid w:val="004454DE"/>
    <w:rPr>
      <w:rFonts w:ascii="Times New Roman" w:hAnsi="Times New Roman"/>
      <w:b/>
      <w:bCs/>
      <w:sz w:val="28"/>
      <w:szCs w:val="28"/>
      <w:lang w:val="ro-RO" w:bidi="en-US"/>
    </w:rPr>
  </w:style>
  <w:style w:type="paragraph" w:customStyle="1" w:styleId="Style55">
    <w:name w:val="Style55"/>
    <w:basedOn w:val="Style52"/>
    <w:link w:val="Style55Char"/>
    <w:qFormat/>
    <w:rsid w:val="003D4427"/>
    <w:pPr>
      <w:numPr>
        <w:numId w:val="65"/>
      </w:numPr>
      <w:ind w:left="1789"/>
    </w:pPr>
  </w:style>
  <w:style w:type="character" w:customStyle="1" w:styleId="Style54Char">
    <w:name w:val="Style54 Char"/>
    <w:basedOn w:val="Style53Char"/>
    <w:link w:val="Style54"/>
    <w:rsid w:val="004454DE"/>
    <w:rPr>
      <w:rFonts w:ascii="Times New Roman" w:hAnsi="Times New Roman"/>
      <w:b/>
      <w:bCs/>
      <w:sz w:val="28"/>
      <w:szCs w:val="28"/>
      <w:lang w:val="ro-RO" w:bidi="en-US"/>
    </w:rPr>
  </w:style>
  <w:style w:type="character" w:customStyle="1" w:styleId="Style55Char">
    <w:name w:val="Style55 Char"/>
    <w:basedOn w:val="Style52Char"/>
    <w:link w:val="Style55"/>
    <w:rsid w:val="00D32225"/>
    <w:rPr>
      <w:rFonts w:ascii="Times New Roman" w:hAnsi="Times New Roman"/>
      <w:b/>
      <w:bCs/>
      <w:sz w:val="28"/>
      <w:szCs w:val="26"/>
      <w:lang w:val="ro-RO" w:bidi="en-US"/>
    </w:rPr>
  </w:style>
  <w:style w:type="paragraph" w:styleId="Bibliography">
    <w:name w:val="Bibliography"/>
    <w:basedOn w:val="Normal"/>
    <w:next w:val="Normal"/>
    <w:uiPriority w:val="37"/>
    <w:unhideWhenUsed/>
    <w:rsid w:val="00C973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364837">
      <w:bodyDiv w:val="1"/>
      <w:marLeft w:val="0"/>
      <w:marRight w:val="0"/>
      <w:marTop w:val="0"/>
      <w:marBottom w:val="0"/>
      <w:divBdr>
        <w:top w:val="none" w:sz="0" w:space="0" w:color="auto"/>
        <w:left w:val="none" w:sz="0" w:space="0" w:color="auto"/>
        <w:bottom w:val="none" w:sz="0" w:space="0" w:color="auto"/>
        <w:right w:val="none" w:sz="0" w:space="0" w:color="auto"/>
      </w:divBdr>
    </w:div>
    <w:div w:id="612250754">
      <w:bodyDiv w:val="1"/>
      <w:marLeft w:val="0"/>
      <w:marRight w:val="0"/>
      <w:marTop w:val="0"/>
      <w:marBottom w:val="0"/>
      <w:divBdr>
        <w:top w:val="none" w:sz="0" w:space="0" w:color="auto"/>
        <w:left w:val="none" w:sz="0" w:space="0" w:color="auto"/>
        <w:bottom w:val="none" w:sz="0" w:space="0" w:color="auto"/>
        <w:right w:val="none" w:sz="0" w:space="0" w:color="auto"/>
      </w:divBdr>
    </w:div>
    <w:div w:id="899094822">
      <w:bodyDiv w:val="1"/>
      <w:marLeft w:val="0"/>
      <w:marRight w:val="0"/>
      <w:marTop w:val="0"/>
      <w:marBottom w:val="0"/>
      <w:divBdr>
        <w:top w:val="none" w:sz="0" w:space="0" w:color="auto"/>
        <w:left w:val="none" w:sz="0" w:space="0" w:color="auto"/>
        <w:bottom w:val="none" w:sz="0" w:space="0" w:color="auto"/>
        <w:right w:val="none" w:sz="0" w:space="0" w:color="auto"/>
      </w:divBdr>
    </w:div>
    <w:div w:id="928345348">
      <w:bodyDiv w:val="1"/>
      <w:marLeft w:val="0"/>
      <w:marRight w:val="0"/>
      <w:marTop w:val="0"/>
      <w:marBottom w:val="0"/>
      <w:divBdr>
        <w:top w:val="none" w:sz="0" w:space="0" w:color="auto"/>
        <w:left w:val="none" w:sz="0" w:space="0" w:color="auto"/>
        <w:bottom w:val="none" w:sz="0" w:space="0" w:color="auto"/>
        <w:right w:val="none" w:sz="0" w:space="0" w:color="auto"/>
      </w:divBdr>
    </w:div>
    <w:div w:id="1092315272">
      <w:bodyDiv w:val="1"/>
      <w:marLeft w:val="0"/>
      <w:marRight w:val="0"/>
      <w:marTop w:val="0"/>
      <w:marBottom w:val="0"/>
      <w:divBdr>
        <w:top w:val="none" w:sz="0" w:space="0" w:color="auto"/>
        <w:left w:val="none" w:sz="0" w:space="0" w:color="auto"/>
        <w:bottom w:val="none" w:sz="0" w:space="0" w:color="auto"/>
        <w:right w:val="none" w:sz="0" w:space="0" w:color="auto"/>
      </w:divBdr>
    </w:div>
    <w:div w:id="1571161798">
      <w:bodyDiv w:val="1"/>
      <w:marLeft w:val="0"/>
      <w:marRight w:val="0"/>
      <w:marTop w:val="0"/>
      <w:marBottom w:val="0"/>
      <w:divBdr>
        <w:top w:val="none" w:sz="0" w:space="0" w:color="auto"/>
        <w:left w:val="none" w:sz="0" w:space="0" w:color="auto"/>
        <w:bottom w:val="none" w:sz="0" w:space="0" w:color="auto"/>
        <w:right w:val="none" w:sz="0" w:space="0" w:color="auto"/>
      </w:divBdr>
    </w:div>
    <w:div w:id="1756515470">
      <w:bodyDiv w:val="1"/>
      <w:marLeft w:val="0"/>
      <w:marRight w:val="0"/>
      <w:marTop w:val="0"/>
      <w:marBottom w:val="0"/>
      <w:divBdr>
        <w:top w:val="none" w:sz="0" w:space="0" w:color="auto"/>
        <w:left w:val="none" w:sz="0" w:space="0" w:color="auto"/>
        <w:bottom w:val="none" w:sz="0" w:space="0" w:color="auto"/>
        <w:right w:val="none" w:sz="0" w:space="0" w:color="auto"/>
      </w:divBdr>
      <w:divsChild>
        <w:div w:id="1482578309">
          <w:marLeft w:val="0"/>
          <w:marRight w:val="0"/>
          <w:marTop w:val="0"/>
          <w:marBottom w:val="0"/>
          <w:divBdr>
            <w:top w:val="none" w:sz="0" w:space="0" w:color="auto"/>
            <w:left w:val="none" w:sz="0" w:space="0" w:color="auto"/>
            <w:bottom w:val="none" w:sz="0" w:space="0" w:color="auto"/>
            <w:right w:val="none" w:sz="0" w:space="0" w:color="auto"/>
          </w:divBdr>
        </w:div>
      </w:divsChild>
    </w:div>
    <w:div w:id="1791239893">
      <w:bodyDiv w:val="1"/>
      <w:marLeft w:val="0"/>
      <w:marRight w:val="0"/>
      <w:marTop w:val="0"/>
      <w:marBottom w:val="0"/>
      <w:divBdr>
        <w:top w:val="none" w:sz="0" w:space="0" w:color="auto"/>
        <w:left w:val="none" w:sz="0" w:space="0" w:color="auto"/>
        <w:bottom w:val="none" w:sz="0" w:space="0" w:color="auto"/>
        <w:right w:val="none" w:sz="0" w:space="0" w:color="auto"/>
      </w:divBdr>
    </w:div>
    <w:div w:id="1950623214">
      <w:bodyDiv w:val="1"/>
      <w:marLeft w:val="0"/>
      <w:marRight w:val="0"/>
      <w:marTop w:val="0"/>
      <w:marBottom w:val="0"/>
      <w:divBdr>
        <w:top w:val="none" w:sz="0" w:space="0" w:color="auto"/>
        <w:left w:val="none" w:sz="0" w:space="0" w:color="auto"/>
        <w:bottom w:val="none" w:sz="0" w:space="0" w:color="auto"/>
        <w:right w:val="none" w:sz="0" w:space="0" w:color="auto"/>
      </w:divBdr>
    </w:div>
    <w:div w:id="206020395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hyperlink" Target="http://www.validator.w3.org" TargetMode="External"/><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A5AF83-A006-45AF-9733-80F56A96C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56</Pages>
  <Words>15408</Words>
  <Characters>87829</Characters>
  <Application>Microsoft Office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UNIVERSITATEA „LUCIAN BLAGA” DIN SIBIU</vt:lpstr>
    </vt:vector>
  </TitlesOfParts>
  <Company>Paradine</Company>
  <LinksUpToDate>false</LinksUpToDate>
  <CharactersWithSpaces>103031</CharactersWithSpaces>
  <SharedDoc>false</SharedDoc>
  <HLinks>
    <vt:vector size="6" baseType="variant">
      <vt:variant>
        <vt:i4>92</vt:i4>
      </vt:variant>
      <vt:variant>
        <vt:i4>84</vt:i4>
      </vt:variant>
      <vt:variant>
        <vt:i4>0</vt:i4>
      </vt:variant>
      <vt:variant>
        <vt:i4>5</vt:i4>
      </vt:variant>
      <vt:variant>
        <vt:lpwstr>http://webspace.ulbsibiu.ro/daniel.morariu/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ATEA „LUCIAN BLAGA” DIN SIBIU</dc:title>
  <dc:subject/>
  <dc:creator>SeM</dc:creator>
  <cp:keywords/>
  <cp:lastModifiedBy>Adrian CIOBOTEA</cp:lastModifiedBy>
  <cp:revision>9</cp:revision>
  <cp:lastPrinted>2022-06-19T21:36:00Z</cp:lastPrinted>
  <dcterms:created xsi:type="dcterms:W3CDTF">2022-06-19T18:09:00Z</dcterms:created>
  <dcterms:modified xsi:type="dcterms:W3CDTF">2022-06-20T15:08:00Z</dcterms:modified>
  <cp:category>Adrian CIOBOTE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PaaPC2v"/&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